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2D0FF60A"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r w:rsidR="00103087" w:rsidRPr="00BA0A8A">
        <w:t xml:space="preserve">Yali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ins w:id="2" w:author="Jun Yu (MEDT)" w:date="2021-10-19T17:27:00Z">
        <w:r w:rsidR="00EB2862" w:rsidRPr="00052D67">
          <w:t>Han Jing (Med-X, XJTU)</w:t>
        </w:r>
      </w:ins>
      <w:ins w:id="3" w:author="Jun Yu (MEDT)" w:date="2021-10-19T17:30:00Z">
        <w:r w:rsidR="00EB2862">
          <w:rPr>
            <w:vertAlign w:val="superscript"/>
          </w:rPr>
          <w:t>2</w:t>
        </w:r>
      </w:ins>
      <w:ins w:id="4" w:author="Jun Yu (MEDT)" w:date="2021-10-19T17:27:00Z">
        <w:r w:rsidR="00EB2862" w:rsidRPr="00EB2862">
          <w:t>,</w:t>
        </w:r>
        <w:r w:rsidR="00EB2862" w:rsidRPr="00052D67">
          <w:t xml:space="preserve"> </w:t>
        </w:r>
      </w:ins>
      <w:del w:id="5" w:author="Jun Yu (MEDT)" w:date="2021-10-19T17:27:00Z">
        <w:r w:rsidRPr="000F166C" w:rsidDel="00EB2862">
          <w:rPr>
            <w:highlight w:val="green"/>
            <w:rPrChange w:id="6" w:author="Jun Yu (MEDT)" w:date="2021-10-18T15:43:00Z">
              <w:rPr>
                <w:highlight w:val="yellow"/>
              </w:rPr>
            </w:rPrChange>
          </w:rPr>
          <w:delText>Yiwei Wang (SBS, CUHK)</w:delText>
        </w:r>
        <w:r w:rsidRPr="000F166C" w:rsidDel="00EB2862">
          <w:rPr>
            <w:highlight w:val="green"/>
            <w:rPrChange w:id="7" w:author="Jun Yu (MEDT)" w:date="2021-10-18T15:43:00Z">
              <w:rPr/>
            </w:rPrChange>
          </w:rPr>
          <w:delText xml:space="preserve">, </w:delText>
        </w:r>
        <w:r w:rsidRPr="00EB2862" w:rsidDel="00EB2862">
          <w:rPr>
            <w:rPrChange w:id="8" w:author="Jun Yu (MEDT)" w:date="2021-10-19T17:27:00Z">
              <w:rPr>
                <w:highlight w:val="yellow"/>
              </w:rPr>
            </w:rPrChange>
          </w:rPr>
          <w:delText>Han Jing (Med-X, XJTU)</w:delText>
        </w:r>
        <w:r w:rsidRPr="00EB2862" w:rsidDel="00EB2862">
          <w:delText xml:space="preserve">, </w:delText>
        </w:r>
      </w:del>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Pr="00BA0A8A">
        <w:t xml:space="preserve"> </w:t>
      </w:r>
      <w:ins w:id="9" w:author="Jun Yu (MEDT)" w:date="2021-10-19T17:28:00Z">
        <w:r w:rsidR="00EB2862">
          <w:t xml:space="preserve">Changan Liu, </w:t>
        </w:r>
      </w:ins>
      <w:del w:id="10" w:author="Jun Yu (MEDT)" w:date="2021-10-19T17:29:00Z">
        <w:r w:rsidRPr="00BA0A8A" w:rsidDel="00EB2862">
          <w:delText>Weixin Liu</w:delText>
        </w:r>
        <w:r w:rsidR="00995366" w:rsidRPr="00995366" w:rsidDel="00EB2862">
          <w:rPr>
            <w:vertAlign w:val="superscript"/>
          </w:rPr>
          <w:delText>1</w:delText>
        </w:r>
        <w:r w:rsidRPr="00BA0A8A" w:rsidDel="00EB2862">
          <w:delText xml:space="preserve">, </w:delText>
        </w:r>
        <w:r w:rsidR="00995366" w:rsidRPr="00B277F1" w:rsidDel="00EB2862">
          <w:rPr>
            <w:highlight w:val="yellow"/>
            <w:rPrChange w:id="11" w:author="Jun Yu (MEDT)" w:date="2021-10-19T10:32:00Z">
              <w:rPr/>
            </w:rPrChange>
          </w:rPr>
          <w:delText>Siu-Kin Ng</w:delText>
        </w:r>
        <w:r w:rsidR="00995366" w:rsidRPr="00B277F1" w:rsidDel="00EB2862">
          <w:rPr>
            <w:highlight w:val="yellow"/>
            <w:vertAlign w:val="superscript"/>
            <w:rPrChange w:id="12" w:author="Jun Yu (MEDT)" w:date="2021-10-19T10:32:00Z">
              <w:rPr>
                <w:vertAlign w:val="superscript"/>
              </w:rPr>
            </w:rPrChange>
          </w:rPr>
          <w:delText>1</w:delText>
        </w:r>
        <w:r w:rsidRPr="00B277F1" w:rsidDel="00EB2862">
          <w:rPr>
            <w:highlight w:val="yellow"/>
            <w:rPrChange w:id="13" w:author="Jun Yu (MEDT)" w:date="2021-10-19T10:32:00Z">
              <w:rPr/>
            </w:rPrChange>
          </w:rPr>
          <w:delText>, Yanqiang Ding</w:delText>
        </w:r>
        <w:r w:rsidR="00995366" w:rsidRPr="00B277F1" w:rsidDel="00EB2862">
          <w:rPr>
            <w:highlight w:val="yellow"/>
            <w:vertAlign w:val="superscript"/>
            <w:rPrChange w:id="14" w:author="Jun Yu (MEDT)" w:date="2021-10-19T10:32:00Z">
              <w:rPr>
                <w:vertAlign w:val="superscript"/>
              </w:rPr>
            </w:rPrChange>
          </w:rPr>
          <w:delText>1</w:delText>
        </w:r>
        <w:r w:rsidDel="00EB2862">
          <w:delText xml:space="preserve">, </w:delText>
        </w:r>
      </w:del>
      <w:proofErr w:type="spellStart"/>
      <w:ins w:id="15" w:author="Jun Yu (MEDT)" w:date="2021-10-19T17:30:00Z">
        <w:r w:rsidR="00EB2862">
          <w:t>Junjun</w:t>
        </w:r>
        <w:proofErr w:type="spellEnd"/>
        <w:r w:rsidR="00EB2862">
          <w:t xml:space="preserve"> She</w:t>
        </w:r>
        <w:r w:rsidR="00EB2862">
          <w:rPr>
            <w:vertAlign w:val="superscript"/>
          </w:rPr>
          <w:t>2</w:t>
        </w:r>
        <w:r w:rsidR="00EB2862">
          <w:t xml:space="preserve">, </w:t>
        </w:r>
      </w:ins>
      <w:r w:rsidRPr="00BA0A8A">
        <w:t xml:space="preserve">Sunny </w:t>
      </w:r>
      <w:r w:rsidR="00995366">
        <w:t xml:space="preserve">Hei </w:t>
      </w:r>
      <w:r w:rsidRPr="00BA0A8A">
        <w:t>Wong</w:t>
      </w:r>
      <w:r w:rsidR="00995366" w:rsidRPr="00995366">
        <w:rPr>
          <w:vertAlign w:val="superscript"/>
        </w:rPr>
        <w:t>1</w:t>
      </w:r>
      <w:ins w:id="16" w:author="Jun Yu (MEDT)" w:date="2021-10-19T10:32:00Z">
        <w:r w:rsidR="00C0070D">
          <w:rPr>
            <w:vertAlign w:val="superscript"/>
          </w:rPr>
          <w:t>,</w:t>
        </w:r>
      </w:ins>
      <w:ins w:id="17" w:author="Jun Yu (MEDT)" w:date="2021-10-19T17:31:00Z">
        <w:r w:rsidR="00EB2862">
          <w:rPr>
            <w:vertAlign w:val="superscript"/>
          </w:rPr>
          <w:t>3</w:t>
        </w:r>
      </w:ins>
      <w:r>
        <w:t xml:space="preserve">, </w:t>
      </w:r>
      <w:ins w:id="18" w:author="Jun Yu (MEDT)" w:date="2021-10-19T10:32:00Z">
        <w:r w:rsidR="00E45512">
          <w:t>Joseph JY Sung</w:t>
        </w:r>
        <w:r w:rsidR="00C0070D" w:rsidRPr="00995366">
          <w:rPr>
            <w:vertAlign w:val="superscript"/>
          </w:rPr>
          <w:t>1</w:t>
        </w:r>
        <w:r w:rsidR="00C0070D">
          <w:rPr>
            <w:vertAlign w:val="superscript"/>
          </w:rPr>
          <w:t>,</w:t>
        </w:r>
      </w:ins>
      <w:ins w:id="19" w:author="Jun Yu (MEDT)" w:date="2021-10-19T17:31:00Z">
        <w:r w:rsidR="00EB2862">
          <w:rPr>
            <w:vertAlign w:val="superscript"/>
          </w:rPr>
          <w:t>3</w:t>
        </w:r>
      </w:ins>
      <w:ins w:id="20" w:author="Jun Yu (MEDT)" w:date="2021-10-19T10:32:00Z">
        <w:r w:rsidR="00E45512">
          <w:t xml:space="preserve">, </w:t>
        </w:r>
      </w:ins>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D5B1D91" w14:textId="120A19FD" w:rsidR="00995366" w:rsidRDefault="00995366" w:rsidP="00995366">
      <w:pPr>
        <w:widowControl/>
        <w:spacing w:before="0" w:after="0" w:line="360" w:lineRule="auto"/>
      </w:pPr>
      <w:r w:rsidRPr="00995366">
        <w:rPr>
          <w:vertAlign w:val="superscript"/>
        </w:rPr>
        <w:t>1</w:t>
      </w:r>
      <w:r w:rsidR="0095745B" w:rsidRPr="00995366">
        <w:t xml:space="preserve">Institute of Digestive Disease and Department of Medicine and Therapeutics, State Key </w:t>
      </w:r>
    </w:p>
    <w:p w14:paraId="62BC9C16" w14:textId="1FE0800A" w:rsidR="00995366" w:rsidRDefault="0095745B" w:rsidP="0095745B">
      <w:pPr>
        <w:spacing w:line="360" w:lineRule="auto"/>
        <w:ind w:left="139" w:hangingChars="58" w:hanging="139"/>
      </w:pPr>
      <w:r w:rsidRPr="00995366">
        <w:t xml:space="preserve">Laboratory of Digestive Disease, Li Ka Shing Institute of Health Sciences, The Chinese </w:t>
      </w:r>
    </w:p>
    <w:p w14:paraId="66235E49" w14:textId="3F8AE49E" w:rsidR="0095745B" w:rsidRDefault="0095745B" w:rsidP="0095745B">
      <w:pPr>
        <w:spacing w:line="360" w:lineRule="auto"/>
        <w:ind w:left="139" w:hangingChars="58" w:hanging="139"/>
        <w:rPr>
          <w:ins w:id="21" w:author="Jun Yu (MEDT)" w:date="2021-10-19T17:31:00Z"/>
        </w:rPr>
      </w:pPr>
      <w:r w:rsidRPr="00995366">
        <w:t>University of Hong Kong, Hong Kong</w:t>
      </w:r>
      <w:r w:rsidR="00995366" w:rsidRPr="00995366">
        <w:t xml:space="preserve"> SAR</w:t>
      </w:r>
      <w:r w:rsidRPr="00995366">
        <w:t xml:space="preserve">, China </w:t>
      </w:r>
    </w:p>
    <w:p w14:paraId="4E714DF9" w14:textId="6BC93BB8" w:rsidR="00EB2862" w:rsidRPr="00995366" w:rsidRDefault="00EB2862" w:rsidP="0095745B">
      <w:pPr>
        <w:spacing w:line="360" w:lineRule="auto"/>
        <w:ind w:left="139" w:hangingChars="58" w:hanging="139"/>
      </w:pPr>
      <w:ins w:id="22" w:author="Jun Yu (MEDT)" w:date="2021-10-19T17:31:00Z">
        <w:r>
          <w:rPr>
            <w:vertAlign w:val="superscript"/>
          </w:rPr>
          <w:t>2</w:t>
        </w:r>
      </w:ins>
    </w:p>
    <w:p w14:paraId="4D1C72BA" w14:textId="62B11BF8" w:rsidR="004F41C5" w:rsidRDefault="00EB2862" w:rsidP="004F41C5">
      <w:pPr>
        <w:autoSpaceDE w:val="0"/>
        <w:autoSpaceDN w:val="0"/>
        <w:adjustRightInd w:val="0"/>
        <w:rPr>
          <w:ins w:id="23" w:author="Jun Yu (MEDT)" w:date="2021-10-19T10:42:00Z"/>
          <w:kern w:val="0"/>
        </w:rPr>
      </w:pPr>
      <w:ins w:id="24" w:author="Jun Yu (MEDT)" w:date="2021-10-19T17:31:00Z">
        <w:r>
          <w:rPr>
            <w:kern w:val="0"/>
            <w:vertAlign w:val="superscript"/>
          </w:rPr>
          <w:t>3</w:t>
        </w:r>
      </w:ins>
      <w:ins w:id="25" w:author="Jun Yu (MEDT)" w:date="2021-10-19T10:42:00Z">
        <w:r w:rsidR="004F41C5">
          <w:rPr>
            <w:kern w:val="0"/>
          </w:rPr>
          <w:t xml:space="preserve">Lee Kong </w:t>
        </w:r>
        <w:proofErr w:type="spellStart"/>
        <w:r w:rsidR="004F41C5">
          <w:rPr>
            <w:kern w:val="0"/>
          </w:rPr>
          <w:t>Chian</w:t>
        </w:r>
        <w:proofErr w:type="spellEnd"/>
        <w:r w:rsidR="004F41C5">
          <w:rPr>
            <w:kern w:val="0"/>
          </w:rPr>
          <w:t xml:space="preserve"> School of Medicine, Nanyang Technological University, Singapore </w:t>
        </w:r>
      </w:ins>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26"/>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981A2AA" w:rsidR="00036E91" w:rsidRPr="00BA0A8A" w:rsidRDefault="00036E91" w:rsidP="00BA0A8A">
      <w:pPr>
        <w:widowControl/>
        <w:spacing w:before="0" w:after="0" w:line="360" w:lineRule="auto"/>
      </w:pPr>
      <w:r w:rsidRPr="00BA0A8A">
        <w:rPr>
          <w:b/>
          <w:bCs/>
        </w:rPr>
        <w:t xml:space="preserve">Wet Lab: </w:t>
      </w:r>
      <w:r w:rsidRPr="00BA0A8A">
        <w:t xml:space="preserve">Yali Liu, </w:t>
      </w:r>
      <w:r w:rsidR="00A84873" w:rsidRPr="00BA0A8A">
        <w:t>Thomas Kwong.</w:t>
      </w:r>
    </w:p>
    <w:p w14:paraId="4A1E969A" w14:textId="2A1287AF"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SBS, CUHK), Han Jing (Med-X, XJTU),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26"/>
      <w:r w:rsidR="00B277F1">
        <w:rPr>
          <w:rStyle w:val="CommentReference"/>
        </w:rPr>
        <w:commentReference w:id="26"/>
      </w:r>
    </w:p>
    <w:p w14:paraId="04E3A4C6" w14:textId="77777777" w:rsidR="00EB2862" w:rsidRDefault="00EB2862" w:rsidP="00BA0A8A">
      <w:pPr>
        <w:widowControl/>
        <w:spacing w:before="0" w:after="0"/>
        <w:rPr>
          <w:ins w:id="27" w:author="Jun Yu (MEDT)" w:date="2021-10-19T17:29:00Z"/>
          <w:highlight w:val="green"/>
        </w:rPr>
      </w:pPr>
    </w:p>
    <w:p w14:paraId="070BA737" w14:textId="7FA6F0A2" w:rsidR="00EB2862" w:rsidRPr="00EB2862" w:rsidRDefault="00EB2862" w:rsidP="00BA0A8A">
      <w:pPr>
        <w:widowControl/>
        <w:spacing w:before="0" w:after="0"/>
        <w:rPr>
          <w:ins w:id="28" w:author="Jun Yu (MEDT)" w:date="2021-10-19T17:29:00Z"/>
          <w:b/>
          <w:highlight w:val="green"/>
          <w:rPrChange w:id="29" w:author="Jun Yu (MEDT)" w:date="2021-10-19T17:29:00Z">
            <w:rPr>
              <w:ins w:id="30" w:author="Jun Yu (MEDT)" w:date="2021-10-19T17:29:00Z"/>
              <w:highlight w:val="green"/>
            </w:rPr>
          </w:rPrChange>
        </w:rPr>
      </w:pPr>
      <w:proofErr w:type="spellStart"/>
      <w:ins w:id="31" w:author="Jun Yu (MEDT)" w:date="2021-10-19T17:29:00Z">
        <w:r w:rsidRPr="00EB2862">
          <w:rPr>
            <w:b/>
            <w:highlight w:val="green"/>
            <w:rPrChange w:id="32" w:author="Jun Yu (MEDT)" w:date="2021-10-19T17:29:00Z">
              <w:rPr>
                <w:highlight w:val="green"/>
              </w:rPr>
            </w:rPrChange>
          </w:rPr>
          <w:t>Achnowleagment</w:t>
        </w:r>
        <w:proofErr w:type="spellEnd"/>
      </w:ins>
    </w:p>
    <w:p w14:paraId="5035EB16" w14:textId="2C34F79A" w:rsidR="00036E91" w:rsidRPr="00BA0A8A" w:rsidRDefault="00EB2862" w:rsidP="00BA0A8A">
      <w:pPr>
        <w:widowControl/>
        <w:spacing w:before="0" w:after="0"/>
        <w:rPr>
          <w:b/>
          <w:bCs/>
          <w:kern w:val="44"/>
        </w:rPr>
      </w:pPr>
      <w:proofErr w:type="spellStart"/>
      <w:ins w:id="33" w:author="Jun Yu (MEDT)" w:date="2021-10-19T17:27:00Z">
        <w:r w:rsidRPr="00C43DA5">
          <w:rPr>
            <w:highlight w:val="green"/>
          </w:rPr>
          <w:t>Yiwei</w:t>
        </w:r>
        <w:proofErr w:type="spellEnd"/>
        <w:r w:rsidRPr="00C43DA5">
          <w:rPr>
            <w:highlight w:val="green"/>
          </w:rPr>
          <w:t xml:space="preserve"> Wang (SBS, CUHK), </w:t>
        </w:r>
      </w:ins>
      <w:ins w:id="34" w:author="Jun Yu (MEDT)" w:date="2021-10-19T17:29:00Z">
        <w:r w:rsidRPr="00BA0A8A">
          <w:t>Weixin Liu</w:t>
        </w:r>
        <w:r w:rsidRPr="00995366">
          <w:rPr>
            <w:vertAlign w:val="superscript"/>
          </w:rPr>
          <w:t>1</w:t>
        </w:r>
        <w:r w:rsidRPr="00BA0A8A">
          <w:t xml:space="preserve">, </w:t>
        </w:r>
        <w:r w:rsidRPr="00C43DA5">
          <w:rPr>
            <w:highlight w:val="yellow"/>
          </w:rPr>
          <w:t>Siu-Kin Ng</w:t>
        </w:r>
        <w:r w:rsidRPr="00C43DA5">
          <w:rPr>
            <w:highlight w:val="yellow"/>
            <w:vertAlign w:val="superscript"/>
          </w:rPr>
          <w:t>1</w:t>
        </w:r>
        <w:r w:rsidRPr="00C43DA5">
          <w:rPr>
            <w:highlight w:val="yellow"/>
          </w:rPr>
          <w:t xml:space="preserve">, </w:t>
        </w:r>
        <w:proofErr w:type="spellStart"/>
        <w:r w:rsidRPr="00C43DA5">
          <w:rPr>
            <w:highlight w:val="yellow"/>
          </w:rPr>
          <w:t>Yanqiang</w:t>
        </w:r>
        <w:proofErr w:type="spellEnd"/>
        <w:r w:rsidRPr="00C43DA5">
          <w:rPr>
            <w:highlight w:val="yellow"/>
          </w:rPr>
          <w:t xml:space="preserve"> Ding</w:t>
        </w:r>
        <w:r w:rsidRPr="00C43DA5">
          <w:rPr>
            <w:highlight w:val="yellow"/>
            <w:vertAlign w:val="superscript"/>
          </w:rPr>
          <w:t>1</w:t>
        </w:r>
        <w:r>
          <w:t xml:space="preserve">, </w:t>
        </w:r>
      </w:ins>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10191C1B"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proofErr w:type="gramStart"/>
      <w:r>
        <w:rPr>
          <w:rFonts w:eastAsiaTheme="minorEastAsia"/>
        </w:rPr>
        <w:t>).</w:t>
      </w:r>
      <w:commentRangeStart w:id="35"/>
      <w:ins w:id="36" w:author="Jun Yu (MEDT)" w:date="2021-10-19T10:27:00Z">
        <w:r w:rsidR="00B97629">
          <w:rPr>
            <w:rFonts w:eastAsiaTheme="minorEastAsia"/>
          </w:rPr>
          <w:t>xx</w:t>
        </w:r>
        <w:commentRangeEnd w:id="35"/>
        <w:proofErr w:type="gramEnd"/>
        <w:r w:rsidR="00B97629">
          <w:rPr>
            <w:rStyle w:val="CommentReference"/>
          </w:rPr>
          <w:commentReference w:id="35"/>
        </w:r>
      </w:ins>
    </w:p>
    <w:p w14:paraId="58A73E7B" w14:textId="47E082EF" w:rsidR="007829D5" w:rsidRDefault="007829D5" w:rsidP="007829D5">
      <w:pPr>
        <w:rPr>
          <w:rFonts w:eastAsiaTheme="minorEastAsia"/>
        </w:rPr>
      </w:pPr>
      <w:commentRangeStart w:id="37"/>
      <w:r>
        <w:rPr>
          <w:rFonts w:eastAsiaTheme="minorEastAsia"/>
          <w:b/>
          <w:bCs/>
        </w:rPr>
        <w:t>Results</w:t>
      </w:r>
      <w:commentRangeEnd w:id="37"/>
      <w:r w:rsidR="00B97629">
        <w:rPr>
          <w:rStyle w:val="CommentReference"/>
        </w:rPr>
        <w:commentReference w:id="37"/>
      </w:r>
      <w:r>
        <w:rPr>
          <w:rFonts w:eastAsiaTheme="minorEastAsia"/>
          <w:b/>
          <w:bCs/>
        </w:rPr>
        <w:t xml:space="preserve"> </w:t>
      </w:r>
      <w:commentRangeStart w:id="38"/>
      <w:ins w:id="39" w:author="Jun Yu (MEDT)" w:date="2021-10-19T10:28:00Z">
        <w:r w:rsidR="00B97629" w:rsidRPr="00B97629">
          <w:rPr>
            <w:rFonts w:eastAsiaTheme="minorEastAsia"/>
            <w:b/>
            <w:bCs/>
            <w:highlight w:val="green"/>
            <w:rPrChange w:id="40" w:author="Jun Yu (MEDT)" w:date="2021-10-19T10:29:00Z">
              <w:rPr>
                <w:rFonts w:eastAsiaTheme="minorEastAsia"/>
                <w:b/>
                <w:bCs/>
              </w:rPr>
            </w:rPrChange>
          </w:rPr>
          <w:t>xxx</w:t>
        </w:r>
        <w:commentRangeEnd w:id="38"/>
        <w:r w:rsidR="00B97629" w:rsidRPr="00B97629">
          <w:rPr>
            <w:rStyle w:val="CommentReference"/>
            <w:highlight w:val="green"/>
            <w:rPrChange w:id="41" w:author="Jun Yu (MEDT)" w:date="2021-10-19T10:29:00Z">
              <w:rPr>
                <w:rStyle w:val="CommentReference"/>
              </w:rPr>
            </w:rPrChange>
          </w:rPr>
          <w:commentReference w:id="38"/>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Pr>
          <w:rStyle w:val="Emphasis"/>
          <w:color w:val="0E101A"/>
        </w:rPr>
        <w:t xml:space="preserve">Aspergillus </w:t>
      </w:r>
      <w:proofErr w:type="spellStart"/>
      <w:r>
        <w:rPr>
          <w:rStyle w:val="Emphasis"/>
          <w:color w:val="0E101A"/>
        </w:rPr>
        <w:t>rambellii</w:t>
      </w:r>
      <w:proofErr w:type="spellEnd"/>
      <w:r>
        <w:rPr>
          <w:rStyle w:val="Emphasis"/>
          <w:color w:val="0E101A"/>
        </w:rPr>
        <w:t xml:space="preserve"> showed the most significant difference (FDR = 5.13E-18)</w:t>
      </w:r>
      <w:r>
        <w:rPr>
          <w:rFonts w:eastAsiaTheme="minorEastAsia"/>
        </w:rPr>
        <w:t>. In seven of the eight cohorts, the combined bacterial and fungal biomarkers classified CRC from healthy individuals with an AUC 1.44% - 10.60% higher than the bacterial classifier. Among 14 biomarkers in the combined classifier,</w:t>
      </w:r>
      <w:r>
        <w:rPr>
          <w:rFonts w:eastAsiaTheme="minorEastAsia"/>
          <w:i/>
          <w:iCs/>
        </w:rPr>
        <w:t xml:space="preserve"> A. </w:t>
      </w:r>
      <w:proofErr w:type="spellStart"/>
      <w:r>
        <w:rPr>
          <w:rFonts w:eastAsiaTheme="minorEastAsia"/>
          <w:i/>
          <w:iCs/>
        </w:rPr>
        <w:t>rambellii</w:t>
      </w:r>
      <w:proofErr w:type="spellEnd"/>
      <w:r>
        <w:rPr>
          <w:rFonts w:eastAsiaTheme="minorEastAsia"/>
        </w:rPr>
        <w:t xml:space="preserve"> was the most important fungal species. Further abundance correlation analyses of the 64 differentially abundant species (33 fungi and 31 bacteria) showed that cross-kingdom interactions are associated with CRC. Particularly, strong differential correlations were shown between</w:t>
      </w:r>
      <w:r>
        <w:rPr>
          <w:rFonts w:eastAsiaTheme="minorEastAsia"/>
          <w:i/>
          <w:iCs/>
        </w:rPr>
        <w:t xml:space="preserve"> A. </w:t>
      </w:r>
      <w:proofErr w:type="spellStart"/>
      <w:r>
        <w:rPr>
          <w:rFonts w:eastAsiaTheme="minorEastAsia"/>
          <w:i/>
          <w:iCs/>
        </w:rPr>
        <w:t>rambellii</w:t>
      </w:r>
      <w:proofErr w:type="spellEnd"/>
      <w:r>
        <w:rPr>
          <w:rFonts w:eastAsiaTheme="minorEastAsia"/>
        </w:rPr>
        <w:t xml:space="preserve"> and two CRC-associated pathogens, </w:t>
      </w:r>
      <w:r>
        <w:rPr>
          <w:i/>
          <w:iCs/>
        </w:rPr>
        <w:t>Fusobacterium</w:t>
      </w:r>
      <w:r>
        <w:rPr>
          <w:rFonts w:eastAsiaTheme="minorEastAsia"/>
        </w:rPr>
        <w:t xml:space="preserve"> </w:t>
      </w:r>
      <w:proofErr w:type="spellStart"/>
      <w:r>
        <w:rPr>
          <w:rFonts w:eastAsiaTheme="minorEastAsia"/>
          <w:i/>
          <w:iCs/>
        </w:rPr>
        <w:t>nucleatum</w:t>
      </w:r>
      <w:proofErr w:type="spellEnd"/>
      <w:r>
        <w:rPr>
          <w:rFonts w:eastAsiaTheme="minorEastAsia"/>
        </w:rPr>
        <w:t xml:space="preserve"> and </w:t>
      </w:r>
      <w:proofErr w:type="spellStart"/>
      <w:r>
        <w:rPr>
          <w:i/>
          <w:iCs/>
        </w:rPr>
        <w:t>Parvimonas</w:t>
      </w:r>
      <w:proofErr w:type="spellEnd"/>
      <w:r>
        <w:rPr>
          <w:rFonts w:eastAsiaTheme="minorEastAsia"/>
        </w:rPr>
        <w:t xml:space="preserve"> </w:t>
      </w:r>
      <w:proofErr w:type="spellStart"/>
      <w:r>
        <w:rPr>
          <w:rFonts w:eastAsiaTheme="minorEastAsia"/>
          <w:i/>
          <w:iCs/>
        </w:rPr>
        <w:t>micra</w:t>
      </w:r>
      <w:proofErr w:type="spellEnd"/>
      <w:r>
        <w:rPr>
          <w:rFonts w:eastAsiaTheme="minorEastAsia"/>
        </w:rPr>
        <w:t xml:space="preserve">. The role of </w:t>
      </w:r>
      <w:r>
        <w:rPr>
          <w:rFonts w:eastAsiaTheme="minorEastAsia"/>
          <w:i/>
          <w:iCs/>
        </w:rPr>
        <w:t xml:space="preserve">A. </w:t>
      </w:r>
      <w:proofErr w:type="spellStart"/>
      <w:r>
        <w:rPr>
          <w:rFonts w:eastAsiaTheme="minorEastAsia"/>
          <w:i/>
          <w:iCs/>
        </w:rPr>
        <w:t>rambellii</w:t>
      </w:r>
      <w:proofErr w:type="spellEnd"/>
      <w:r>
        <w:rPr>
          <w:rFonts w:eastAsiaTheme="minorEastAsia"/>
        </w:rPr>
        <w:t xml:space="preserve"> in colorectal carcinogenesis was further confirmed by our colorectal cancer stem cell proliferation experiment.</w:t>
      </w:r>
    </w:p>
    <w:p w14:paraId="715F9799" w14:textId="1F75D83B" w:rsidR="007829D5" w:rsidRDefault="007829D5" w:rsidP="007829D5">
      <w:pPr>
        <w:rPr>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w:t>
      </w:r>
      <w:proofErr w:type="spellStart"/>
      <w:r>
        <w:rPr>
          <w:rFonts w:eastAsiaTheme="minorEastAsia"/>
          <w:i/>
          <w:iCs/>
        </w:rPr>
        <w:t>rambellii</w:t>
      </w:r>
      <w:proofErr w:type="spellEnd"/>
      <w:r>
        <w:rPr>
          <w:rFonts w:eastAsiaTheme="minorEastAsia"/>
          <w:i/>
          <w:iCs/>
        </w:rPr>
        <w:t xml:space="preserve"> </w:t>
      </w:r>
      <w:r>
        <w:rPr>
          <w:rFonts w:eastAsiaTheme="minorEastAsia"/>
        </w:rPr>
        <w:t xml:space="preserve">implying that the role of mycobiome in CRC is not </w:t>
      </w:r>
      <w:proofErr w:type="spellStart"/>
      <w:r>
        <w:rPr>
          <w:rFonts w:eastAsiaTheme="minorEastAsia"/>
        </w:rPr>
        <w:t>negligeable</w:t>
      </w:r>
      <w:proofErr w:type="spellEnd"/>
      <w:r>
        <w:rPr>
          <w:rFonts w:eastAsiaTheme="minorEastAsia"/>
        </w:rPr>
        <w:t>.</w:t>
      </w:r>
    </w:p>
    <w:p w14:paraId="08A17ECB" w14:textId="77777777" w:rsidR="007829D5" w:rsidRDefault="007829D5" w:rsidP="007829D5">
      <w:pPr>
        <w:widowControl/>
        <w:spacing w:before="0" w:after="0"/>
        <w:jc w:val="left"/>
        <w:rPr>
          <w:b/>
          <w:bCs/>
          <w:kern w:val="44"/>
        </w:rPr>
      </w:pPr>
      <w:r>
        <w:br w:type="page"/>
      </w:r>
    </w:p>
    <w:p w14:paraId="712F46EF" w14:textId="7B47B2C1" w:rsidR="00192D58" w:rsidRPr="00BA0A8A" w:rsidRDefault="00D9531B" w:rsidP="00BA0A8A">
      <w:pPr>
        <w:pStyle w:val="title10831"/>
        <w:spacing w:before="0" w:after="0" w:line="480" w:lineRule="auto"/>
        <w:jc w:val="both"/>
        <w:rPr>
          <w:sz w:val="24"/>
          <w:szCs w:val="24"/>
          <w:u w:val="none"/>
        </w:rPr>
      </w:pPr>
      <w:r w:rsidRPr="00BA0A8A">
        <w:rPr>
          <w:sz w:val="24"/>
          <w:szCs w:val="24"/>
          <w:u w:val="none"/>
        </w:rPr>
        <w:lastRenderedPageBreak/>
        <w:t>Introduction</w:t>
      </w:r>
    </w:p>
    <w:p w14:paraId="305AF17B" w14:textId="2C9E5982"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42" w:author="Jun Yu (MEDT)" w:date="2021-10-18T14:15:00Z">
        <w:r w:rsidR="00E46F05" w:rsidRPr="00BA0A8A" w:rsidDel="008D71FB">
          <w:delText>has</w:delText>
        </w:r>
      </w:del>
      <w:r w:rsidR="00E46F05" w:rsidRPr="00BA0A8A">
        <w:t xml:space="preserve"> </w:t>
      </w:r>
      <w:r w:rsidRPr="00BA0A8A">
        <w:t>the second</w:t>
      </w:r>
      <w:ins w:id="43" w:author="Jun Yu (MEDT)" w:date="2021-10-18T14:15:00Z">
        <w:r w:rsidR="008D71FB">
          <w:t xml:space="preserve"> </w:t>
        </w:r>
      </w:ins>
      <w:ins w:id="44" w:author="Jun Yu (MEDT)" w:date="2021-10-18T14:16:00Z">
        <w:r w:rsidR="008D71FB" w:rsidRPr="008D71FB">
          <w:t xml:space="preserve">leading cause of cancer-related </w:t>
        </w:r>
      </w:ins>
      <w:del w:id="45" w:author="Jun Yu (MEDT)" w:date="2021-10-18T14:16:00Z">
        <w:r w:rsidRPr="00BA0A8A" w:rsidDel="008D71FB">
          <w:delText>-highest mortality rate after lung cancer</w:delText>
        </w:r>
      </w:del>
      <w:ins w:id="46" w:author="Jun Yu (MEDT)" w:date="2021-10-18T14:16:00Z">
        <w:r w:rsidR="008D71FB">
          <w:t>death</w:t>
        </w:r>
      </w:ins>
      <w:r w:rsidR="009659EB" w:rsidRPr="00BA0A8A">
        <w:t xml:space="preserve"> globally</w:t>
      </w:r>
      <w:r w:rsidRPr="00BA0A8A">
        <w:fldChar w:fldCharType="begin"/>
      </w:r>
      <w:r w:rsidR="00FD106C" w:rsidRPr="00BA0A8A">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47"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FD106C" w:rsidRPr="00BA0A8A">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2F5B96" w:rsidRPr="00BA0A8A">
        <w:rPr>
          <w:rFonts w:eastAsia="PMingLiU"/>
          <w:kern w:val="0"/>
          <w:vertAlign w:val="superscript"/>
        </w:rPr>
        <w:t>4</w:t>
      </w:r>
      <w:r w:rsidRPr="00BA0A8A">
        <w:fldChar w:fldCharType="end"/>
      </w:r>
      <w:r w:rsidRPr="00BA0A8A">
        <w:t>.</w:t>
      </w:r>
      <w:r w:rsidR="009659EB" w:rsidRPr="00BA0A8A">
        <w:t xml:space="preserve"> </w:t>
      </w:r>
      <w:del w:id="48"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7106E" w:rsidRPr="00BA0A8A">
        <w:rPr>
          <w:kern w:val="0"/>
          <w:vertAlign w:val="superscript"/>
        </w:rPr>
        <w:t>5</w:t>
      </w:r>
      <w:r w:rsidR="00B01273" w:rsidRPr="00BA0A8A">
        <w:t>.</w:t>
      </w:r>
      <w:r w:rsidR="00D7106E" w:rsidRPr="00BA0A8A">
        <w:t xml:space="preserve"> </w:t>
      </w:r>
      <w:del w:id="49"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50"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r w:rsidR="00D7106E" w:rsidRPr="00BA0A8A">
        <w:fldChar w:fldCharType="begin"/>
      </w:r>
      <w:r w:rsidR="00FD106C" w:rsidRPr="00BA0A8A">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sidRPr="00BA0A8A">
        <w:fldChar w:fldCharType="separate"/>
      </w:r>
      <w:r w:rsidR="004266AF" w:rsidRPr="00BA0A8A">
        <w:rPr>
          <w:kern w:val="0"/>
          <w:vertAlign w:val="superscript"/>
        </w:rPr>
        <w:t>5</w:t>
      </w:r>
      <w:r w:rsidR="00D7106E" w:rsidRPr="00BA0A8A">
        <w:fldChar w:fldCharType="end"/>
      </w:r>
      <w:r w:rsidR="00D7106E" w:rsidRPr="00BA0A8A">
        <w:t xml:space="preserve">. </w:t>
      </w:r>
      <w:commentRangeStart w:id="51"/>
      <w:commentRangeEnd w:id="51"/>
      <w:r w:rsidR="00F61633" w:rsidRPr="00BA0A8A">
        <w:rPr>
          <w:rStyle w:val="CommentReference"/>
          <w:sz w:val="24"/>
          <w:szCs w:val="24"/>
        </w:rPr>
        <w:commentReference w:id="51"/>
      </w:r>
      <w:r w:rsidR="00A310E1" w:rsidRPr="00BA0A8A">
        <w:t>A m</w:t>
      </w:r>
      <w:commentRangeStart w:id="52"/>
      <w:commentRangeStart w:id="53"/>
      <w:r w:rsidR="00F61633" w:rsidRPr="00BA0A8A">
        <w:t>eta-analysis</w:t>
      </w:r>
      <w:r w:rsidR="009B08A0" w:rsidRPr="00BA0A8A">
        <w:t xml:space="preserve"> </w:t>
      </w:r>
      <w:r w:rsidR="00F61633" w:rsidRPr="00BA0A8A">
        <w:t xml:space="preserve">with </w:t>
      </w:r>
      <w:commentRangeStart w:id="54"/>
      <w:commentRangeStart w:id="55"/>
      <w:r w:rsidR="00F61633" w:rsidRPr="00BA0A8A">
        <w:t xml:space="preserve">approximately 1,000 </w:t>
      </w:r>
      <w:commentRangeEnd w:id="54"/>
      <w:r w:rsidR="00F61633" w:rsidRPr="00BA0A8A">
        <w:rPr>
          <w:rStyle w:val="CommentReference"/>
          <w:sz w:val="24"/>
          <w:szCs w:val="24"/>
        </w:rPr>
        <w:commentReference w:id="54"/>
      </w:r>
      <w:commentRangeEnd w:id="55"/>
      <w:r w:rsidR="00422C33" w:rsidRPr="00BA0A8A">
        <w:rPr>
          <w:rStyle w:val="CommentReference"/>
          <w:sz w:val="24"/>
          <w:szCs w:val="24"/>
        </w:rPr>
        <w:commentReference w:id="55"/>
      </w:r>
      <w:r w:rsidR="00F61633" w:rsidRPr="00BA0A8A">
        <w:t xml:space="preserve">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FD106C" w:rsidRPr="00BA0A8A">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4266AF" w:rsidRPr="00BA0A8A">
        <w:rPr>
          <w:kern w:val="0"/>
          <w:vertAlign w:val="superscript"/>
        </w:rPr>
        <w:t>6</w:t>
      </w:r>
      <w:r w:rsidR="004266AF" w:rsidRPr="00BA0A8A">
        <w:rPr>
          <w:strike/>
        </w:rPr>
        <w:fldChar w:fldCharType="end"/>
      </w:r>
      <w:r w:rsidRPr="00BA0A8A">
        <w:t xml:space="preserve"> and the </w:t>
      </w:r>
      <w:commentRangeStart w:id="56"/>
      <w:r w:rsidRPr="00BA0A8A">
        <w:t>association between the gut microbiome and choline degradatio</w:t>
      </w:r>
      <w:r w:rsidR="00F61633" w:rsidRPr="00BA0A8A">
        <w:t>n</w:t>
      </w:r>
      <w:commentRangeEnd w:id="52"/>
      <w:r w:rsidR="00FC2A07" w:rsidRPr="00BA0A8A">
        <w:rPr>
          <w:rStyle w:val="CommentReference"/>
          <w:sz w:val="24"/>
          <w:szCs w:val="24"/>
        </w:rPr>
        <w:commentReference w:id="52"/>
      </w:r>
      <w:commentRangeEnd w:id="53"/>
      <w:r w:rsidR="00AC6DD3" w:rsidRPr="00BA0A8A">
        <w:rPr>
          <w:rStyle w:val="CommentReference"/>
          <w:sz w:val="24"/>
          <w:szCs w:val="24"/>
        </w:rPr>
        <w:commentReference w:id="53"/>
      </w:r>
      <w:r w:rsidR="000B77CA" w:rsidRPr="00BA0A8A">
        <w:rPr>
          <w:strike/>
        </w:rPr>
        <w:fldChar w:fldCharType="begin"/>
      </w:r>
      <w:r w:rsidR="00FD106C" w:rsidRPr="00BA0A8A">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4266AF" w:rsidRPr="00BA0A8A">
        <w:rPr>
          <w:kern w:val="0"/>
          <w:vertAlign w:val="superscript"/>
        </w:rPr>
        <w:t>7</w:t>
      </w:r>
      <w:r w:rsidR="000B77CA" w:rsidRPr="00BA0A8A">
        <w:rPr>
          <w:strike/>
        </w:rPr>
        <w:fldChar w:fldCharType="end"/>
      </w:r>
      <w:commentRangeEnd w:id="56"/>
      <w:r w:rsidR="009B08A0" w:rsidRPr="00BA0A8A">
        <w:rPr>
          <w:rStyle w:val="CommentReference"/>
          <w:sz w:val="24"/>
          <w:szCs w:val="24"/>
        </w:rPr>
        <w:commentReference w:id="56"/>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57" w:author="Jun Yu (MEDT)" w:date="2021-10-18T14:19:00Z">
        <w:r w:rsidR="00FC2A07" w:rsidRPr="00BA0A8A" w:rsidDel="00774F74">
          <w:delText xml:space="preserve">had </w:delText>
        </w:r>
      </w:del>
      <w:ins w:id="58"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FD106C" w:rsidRPr="00BA0A8A">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422C33" w:rsidRPr="00BA0A8A">
        <w:rPr>
          <w:kern w:val="0"/>
          <w:vertAlign w:val="superscript"/>
        </w:rPr>
        <w:t>8</w:t>
      </w:r>
      <w:r w:rsidR="00422C33" w:rsidRPr="00BA0A8A">
        <w:fldChar w:fldCharType="end"/>
      </w:r>
      <w:del w:id="59" w:author="Jun Yu (MEDT)" w:date="2021-10-18T14:33:00Z">
        <w:r w:rsidR="00FC2A07" w:rsidRPr="00BA0A8A" w:rsidDel="006F09A3">
          <w:delText xml:space="preserve"> and</w:delText>
        </w:r>
      </w:del>
      <w:ins w:id="60" w:author="Jun Yu (MEDT)" w:date="2021-10-18T14:33:00Z">
        <w:r w:rsidR="006F09A3">
          <w:t>,</w:t>
        </w:r>
      </w:ins>
      <w:r w:rsidR="00FC2A07" w:rsidRPr="00BA0A8A">
        <w:t xml:space="preserve"> liver cirrhosis</w:t>
      </w:r>
      <w:r w:rsidR="00422C33" w:rsidRPr="00BA0A8A">
        <w:fldChar w:fldCharType="begin"/>
      </w:r>
      <w:r w:rsidR="00FD106C" w:rsidRPr="00BA0A8A">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422C33" w:rsidRPr="00BA0A8A">
        <w:rPr>
          <w:kern w:val="0"/>
          <w:vertAlign w:val="superscript"/>
        </w:rPr>
        <w:t>9</w:t>
      </w:r>
      <w:r w:rsidR="00422C33" w:rsidRPr="00BA0A8A">
        <w:fldChar w:fldCharType="end"/>
      </w:r>
      <w:ins w:id="61" w:author="Jun Yu (MEDT)" w:date="2021-10-18T14:33:00Z">
        <w:r w:rsidR="006F09A3">
          <w:t xml:space="preserve"> and CRC</w:t>
        </w:r>
        <w:r w:rsidR="006F09A3" w:rsidRPr="00BA0A8A">
          <w:fldChar w:fldCharType="begin"/>
        </w:r>
        <w:r w:rsidR="006F09A3" w:rsidRPr="00BA0A8A">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6F09A3" w:rsidRPr="00BA0A8A">
          <w:fldChar w:fldCharType="separate"/>
        </w:r>
        <w:r w:rsidR="006F09A3" w:rsidRPr="00BA0A8A">
          <w:rPr>
            <w:kern w:val="0"/>
            <w:vertAlign w:val="superscript"/>
          </w:rPr>
          <w:t>14</w:t>
        </w:r>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commentRangeStart w:id="62"/>
      <w:commentRangeStart w:id="63"/>
      <w:r w:rsidR="00FC2A07" w:rsidRPr="00BA0A8A">
        <w:t>immunological responses of the host by dampening or promoting local inflammatory reactions</w:t>
      </w:r>
      <w:commentRangeEnd w:id="62"/>
      <w:r w:rsidR="007148B3" w:rsidRPr="00BA0A8A">
        <w:rPr>
          <w:rStyle w:val="CommentReference"/>
          <w:sz w:val="24"/>
          <w:szCs w:val="24"/>
        </w:rPr>
        <w:commentReference w:id="62"/>
      </w:r>
      <w:commentRangeEnd w:id="63"/>
      <w:r w:rsidR="00AC6DD3" w:rsidRPr="00BA0A8A">
        <w:rPr>
          <w:rStyle w:val="CommentReference"/>
          <w:sz w:val="24"/>
          <w:szCs w:val="24"/>
        </w:rPr>
        <w:commentReference w:id="63"/>
      </w:r>
      <w:del w:id="64" w:author="Jun Yu (MEDT)" w:date="2021-10-18T14:33:00Z">
        <w:r w:rsidR="007148B3" w:rsidRPr="00BA0A8A" w:rsidDel="006F09A3">
          <w:delText xml:space="preserve"> </w:delText>
        </w:r>
      </w:del>
      <w:r w:rsidR="007148B3" w:rsidRPr="00BA0A8A">
        <w:fldChar w:fldCharType="begin"/>
      </w:r>
      <w:r w:rsidR="00FD106C" w:rsidRPr="00BA0A8A">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422C33" w:rsidRPr="00BA0A8A">
        <w:rPr>
          <w:kern w:val="0"/>
          <w:vertAlign w:val="superscript"/>
        </w:rPr>
        <w:t>8–12</w:t>
      </w:r>
      <w:r w:rsidR="007148B3" w:rsidRPr="00BA0A8A">
        <w:fldChar w:fldCharType="end"/>
      </w:r>
      <w:r w:rsidR="00FC2A07" w:rsidRPr="00BA0A8A">
        <w:t xml:space="preserve">. </w:t>
      </w:r>
      <w:del w:id="65"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prompting inflammasome </w:t>
      </w:r>
      <w:r w:rsidR="00422C33" w:rsidRPr="00BA0A8A">
        <w:lastRenderedPageBreak/>
        <w:t xml:space="preserve">activation and IL-18 maturation in </w:t>
      </w:r>
      <w:r w:rsidR="007C755A" w:rsidRPr="00BA0A8A">
        <w:t>murine model</w:t>
      </w:r>
      <w:r w:rsidR="00422C33" w:rsidRPr="00BA0A8A">
        <w:fldChar w:fldCharType="begin"/>
      </w:r>
      <w:r w:rsidR="00FD106C" w:rsidRPr="00BA0A8A">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422C33" w:rsidRPr="00BA0A8A">
        <w:rPr>
          <w:kern w:val="0"/>
          <w:vertAlign w:val="superscript"/>
        </w:rPr>
        <w:t>13</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66"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67"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68" w:author="Jun Yu (MEDT)" w:date="2021-10-18T14:46:00Z">
        <w:r w:rsidR="004F68B2" w:rsidRPr="00BA0A8A">
          <w:fldChar w:fldCharType="begin"/>
        </w:r>
        <w:r w:rsidR="004F68B2" w:rsidRPr="00BA0A8A">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4F68B2" w:rsidRPr="00BA0A8A">
          <w:fldChar w:fldCharType="separate"/>
        </w:r>
        <w:r w:rsidR="004F68B2" w:rsidRPr="00BA0A8A">
          <w:rPr>
            <w:kern w:val="0"/>
            <w:vertAlign w:val="superscript"/>
          </w:rPr>
          <w:t>14</w:t>
        </w:r>
        <w:r w:rsidR="004F68B2" w:rsidRPr="00BA0A8A">
          <w:fldChar w:fldCharType="end"/>
        </w:r>
      </w:ins>
      <w:r w:rsidR="00422C33" w:rsidRPr="00BA0A8A">
        <w:t xml:space="preserve">, </w:t>
      </w:r>
      <w:r w:rsidR="00752EF5" w:rsidRPr="00BA0A8A">
        <w:t>t</w:t>
      </w:r>
      <w:r w:rsidRPr="00BA0A8A">
        <w:t xml:space="preserve">he </w:t>
      </w:r>
      <w:ins w:id="69" w:author="Jun Yu (MEDT)" w:date="2021-10-18T14:46:00Z">
        <w:r w:rsidR="004F68B2">
          <w:t xml:space="preserve">compositional feature and the </w:t>
        </w:r>
      </w:ins>
      <w:del w:id="70"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71"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01FAB956" w14:textId="1AC4B021" w:rsidR="00275254" w:rsidRDefault="0019231B" w:rsidP="00275254">
      <w:pPr>
        <w:spacing w:before="0" w:after="0"/>
      </w:pPr>
      <w:r w:rsidRPr="00BA0A8A">
        <w:t xml:space="preserve">In this study, we performed a </w:t>
      </w:r>
      <w:ins w:id="72" w:author="Jun Yu (MEDT)" w:date="2021-10-18T14:45:00Z">
        <w:r w:rsidR="00430E1F">
          <w:t>m</w:t>
        </w:r>
        <w:r w:rsidR="00430E1F" w:rsidRPr="00430E1F">
          <w:t xml:space="preserve">ulti-cohort fecal metagenomic analysis </w:t>
        </w:r>
      </w:ins>
      <w:del w:id="73" w:author="Jun Yu (MEDT)" w:date="2021-10-18T14:45:00Z">
        <w:r w:rsidRPr="00BA0A8A" w:rsidDel="00430E1F">
          <w:delText xml:space="preserve">meta-analysis </w:delText>
        </w:r>
      </w:del>
      <w:r w:rsidRPr="00BA0A8A">
        <w:t>of eight available datasets</w:t>
      </w:r>
      <w:ins w:id="74" w:author="Jun Yu (MEDT)" w:date="2021-10-18T14:49:00Z">
        <w:r w:rsidR="005D7F10">
          <w:t xml:space="preserve"> from Chinese (</w:t>
        </w:r>
        <w:r w:rsidR="005D7F10" w:rsidRPr="000F166C">
          <w:rPr>
            <w:highlight w:val="green"/>
            <w:rPrChange w:id="75" w:author="Jun Yu (MEDT)" w:date="2021-10-18T15:43:00Z">
              <w:rPr>
                <w:highlight w:val="yellow"/>
              </w:rPr>
            </w:rPrChange>
          </w:rPr>
          <w:t>r</w:t>
        </w:r>
        <w:commentRangeStart w:id="76"/>
        <w:r w:rsidR="005D7F10" w:rsidRPr="000F166C">
          <w:rPr>
            <w:highlight w:val="green"/>
            <w:rPrChange w:id="77" w:author="Jun Yu (MEDT)" w:date="2021-10-18T15:43:00Z">
              <w:rPr>
                <w:highlight w:val="yellow"/>
              </w:rPr>
            </w:rPrChange>
          </w:rPr>
          <w:t>ef?</w:t>
        </w:r>
        <w:r w:rsidR="005D7F10" w:rsidRPr="000F166C">
          <w:rPr>
            <w:highlight w:val="green"/>
            <w:rPrChange w:id="78" w:author="Jun Yu (MEDT)" w:date="2021-10-18T15:43:00Z">
              <w:rPr/>
            </w:rPrChange>
          </w:rPr>
          <w:t>)</w:t>
        </w:r>
        <w:commentRangeEnd w:id="76"/>
        <w:r w:rsidR="005D7F10" w:rsidRPr="000F166C">
          <w:rPr>
            <w:rStyle w:val="CommentReference"/>
            <w:highlight w:val="green"/>
            <w:rPrChange w:id="79" w:author="Jun Yu (MEDT)" w:date="2021-10-18T15:43:00Z">
              <w:rPr>
                <w:rStyle w:val="CommentReference"/>
              </w:rPr>
            </w:rPrChange>
          </w:rPr>
          <w:commentReference w:id="76"/>
        </w:r>
        <w:r w:rsidR="005D7F10" w:rsidRPr="000F166C">
          <w:rPr>
            <w:highlight w:val="green"/>
            <w:rPrChange w:id="80" w:author="Jun Yu (MEDT)" w:date="2021-10-18T15:43:00Z">
              <w:rPr/>
            </w:rPrChange>
          </w:rPr>
          <w:t>,</w:t>
        </w:r>
        <w:r w:rsidR="005D7F10">
          <w:t xml:space="preserve"> American </w:t>
        </w:r>
        <w:r w:rsidR="005D7F10" w:rsidRPr="000F166C">
          <w:rPr>
            <w:highlight w:val="green"/>
            <w:rPrChange w:id="81" w:author="Jun Yu (MEDT)" w:date="2021-10-18T15:43:00Z">
              <w:rPr/>
            </w:rPrChange>
          </w:rPr>
          <w:t>(ref)</w:t>
        </w:r>
        <w:proofErr w:type="gramStart"/>
        <w:r w:rsidR="005D7F10" w:rsidRPr="000F166C">
          <w:rPr>
            <w:highlight w:val="green"/>
            <w:rPrChange w:id="82" w:author="Jun Yu (MEDT)" w:date="2021-10-18T15:43:00Z">
              <w:rPr/>
            </w:rPrChange>
          </w:rPr>
          <w:t>, ?</w:t>
        </w:r>
        <w:proofErr w:type="gramEnd"/>
        <w:r w:rsidR="005D7F10" w:rsidRPr="000F166C">
          <w:rPr>
            <w:highlight w:val="green"/>
            <w:rPrChange w:id="83" w:author="Jun Yu (MEDT)" w:date="2021-10-18T15:43:00Z">
              <w:rPr/>
            </w:rPrChange>
          </w:rPr>
          <w:t>??</w:t>
        </w:r>
      </w:ins>
      <w:r w:rsidRPr="00BA0A8A">
        <w:t>. After rigorous and stringent data processing, a total of 1,329 samples from four continents</w:t>
      </w:r>
      <w:ins w:id="84" w:author="Jun Yu (MEDT)" w:date="2021-10-18T14:48:00Z">
        <w:r w:rsidR="005D7F10">
          <w:t xml:space="preserve"> </w:t>
        </w:r>
        <w:r w:rsidR="005D7F10" w:rsidRPr="000F166C">
          <w:rPr>
            <w:highlight w:val="green"/>
            <w:rPrChange w:id="85" w:author="Jun Yu (MEDT)" w:date="2021-10-18T15:43:00Z">
              <w:rPr/>
            </w:rPrChange>
          </w:rPr>
          <w:t>(</w:t>
        </w:r>
        <w:commentRangeStart w:id="86"/>
        <w:r w:rsidR="005D7F10" w:rsidRPr="000F166C">
          <w:rPr>
            <w:highlight w:val="green"/>
            <w:rPrChange w:id="87" w:author="Jun Yu (MEDT)" w:date="2021-10-18T15:43:00Z">
              <w:rPr/>
            </w:rPrChange>
          </w:rPr>
          <w:t>??)</w:t>
        </w:r>
        <w:commentRangeEnd w:id="86"/>
        <w:r w:rsidR="005D7F10" w:rsidRPr="000F166C">
          <w:rPr>
            <w:rStyle w:val="CommentReference"/>
            <w:highlight w:val="green"/>
            <w:rPrChange w:id="88" w:author="Jun Yu (MEDT)" w:date="2021-10-18T15:43:00Z">
              <w:rPr>
                <w:rStyle w:val="CommentReference"/>
              </w:rPr>
            </w:rPrChange>
          </w:rPr>
          <w:commentReference w:id="86"/>
        </w:r>
      </w:ins>
      <w:r w:rsidRPr="00BA0A8A">
        <w:t>, including 525 healthy individuals, 350 adenoma patients, and 454 CRC patients, were included in this analysis</w:t>
      </w:r>
      <w:commentRangeStart w:id="89"/>
      <w:r w:rsidRPr="00BA0A8A">
        <w:t xml:space="preserve">. </w:t>
      </w:r>
      <w:r w:rsidRPr="000F166C">
        <w:rPr>
          <w:highlight w:val="green"/>
          <w:rPrChange w:id="90" w:author="Jun Yu (MEDT)" w:date="2021-10-18T15:43:00Z">
            <w:rPr/>
          </w:rPrChange>
        </w:rPr>
        <w:t>After consistent data reprocessing, the specific fungal diversity and features associated with CRC were identified.</w:t>
      </w:r>
      <w:ins w:id="91" w:author="Jun Yu (MEDT)" w:date="2021-10-18T14:54:00Z">
        <w:r w:rsidR="0042128A" w:rsidRPr="000F166C">
          <w:rPr>
            <w:highlight w:val="green"/>
            <w:rPrChange w:id="92" w:author="Jun Yu (MEDT)" w:date="2021-10-18T15:43:00Z">
              <w:rPr/>
            </w:rPrChange>
          </w:rPr>
          <w:t xml:space="preserve"> We</w:t>
        </w:r>
      </w:ins>
      <w:del w:id="93" w:author="Jun Yu (MEDT)" w:date="2021-10-18T14:54:00Z">
        <w:r w:rsidRPr="000F166C" w:rsidDel="0042128A">
          <w:rPr>
            <w:highlight w:val="green"/>
            <w:rPrChange w:id="94" w:author="Jun Yu (MEDT)" w:date="2021-10-18T15:43:00Z">
              <w:rPr/>
            </w:rPrChange>
          </w:rPr>
          <w:delText xml:space="preserve"> </w:delText>
        </w:r>
        <w:r w:rsidRPr="000F166C" w:rsidDel="0042128A">
          <w:rPr>
            <w:rFonts w:asciiTheme="minorEastAsia" w:eastAsiaTheme="minorEastAsia" w:hAnsiTheme="minorEastAsia"/>
            <w:highlight w:val="green"/>
            <w:rPrChange w:id="95" w:author="Jun Yu (MEDT)" w:date="2021-10-18T15:43:00Z">
              <w:rPr>
                <w:rFonts w:asciiTheme="minorEastAsia" w:eastAsiaTheme="minorEastAsia" w:hAnsiTheme="minorEastAsia"/>
              </w:rPr>
            </w:rPrChange>
          </w:rPr>
          <w:delText>Second, w</w:delText>
        </w:r>
        <w:r w:rsidRPr="000F166C" w:rsidDel="0042128A">
          <w:rPr>
            <w:highlight w:val="green"/>
            <w:rPrChange w:id="96" w:author="Jun Yu (MEDT)" w:date="2021-10-18T15:43:00Z">
              <w:rPr/>
            </w:rPrChange>
          </w:rPr>
          <w:delText>e</w:delText>
        </w:r>
      </w:del>
      <w:r w:rsidRPr="000F166C">
        <w:rPr>
          <w:highlight w:val="green"/>
          <w:rPrChange w:id="97" w:author="Jun Yu (MEDT)" w:date="2021-10-18T15:43:00Z">
            <w:rPr/>
          </w:rPrChange>
        </w:rPr>
        <w:t xml:space="preserve"> </w:t>
      </w:r>
      <w:ins w:id="98" w:author="Jun Yu (MEDT)" w:date="2021-10-18T14:55:00Z">
        <w:r w:rsidR="0042128A" w:rsidRPr="000F166C">
          <w:rPr>
            <w:highlight w:val="green"/>
            <w:rPrChange w:id="99" w:author="Jun Yu (MEDT)" w:date="2021-10-18T15:43:00Z">
              <w:rPr/>
            </w:rPrChange>
          </w:rPr>
          <w:t xml:space="preserve">then </w:t>
        </w:r>
      </w:ins>
      <w:r w:rsidRPr="000F166C">
        <w:rPr>
          <w:highlight w:val="green"/>
          <w:rPrChange w:id="100" w:author="Jun Yu (MEDT)" w:date="2021-10-18T15:43:00Z">
            <w:rPr/>
          </w:rPrChange>
        </w:rPr>
        <w:t xml:space="preserve">trained the trans-kingdom CRC-screening models and compared them with pure bacterial or fungal classifiers. Moreover, we evaluated the inter-fungi and fungal-bacterial co-occurrence patterns in CRC and compared their correlations across the </w:t>
      </w:r>
      <w:del w:id="101" w:author="Jun Yu (MEDT)" w:date="2021-10-18T14:57:00Z">
        <w:r w:rsidRPr="000F166C" w:rsidDel="004D0056">
          <w:rPr>
            <w:highlight w:val="green"/>
            <w:rPrChange w:id="102" w:author="Jun Yu (MEDT)" w:date="2021-10-18T15:43:00Z">
              <w:rPr/>
            </w:rPrChange>
          </w:rPr>
          <w:delText>three groups:</w:delText>
        </w:r>
      </w:del>
      <w:proofErr w:type="spellStart"/>
      <w:ins w:id="103" w:author="Jun Yu (MEDT)" w:date="2021-10-18T14:57:00Z">
        <w:r w:rsidR="004D0056" w:rsidRPr="000F166C">
          <w:rPr>
            <w:highlight w:val="green"/>
            <w:rPrChange w:id="104" w:author="Jun Yu (MEDT)" w:date="2021-10-18T15:43:00Z">
              <w:rPr/>
            </w:rPrChange>
          </w:rPr>
          <w:t>stagas</w:t>
        </w:r>
        <w:proofErr w:type="spellEnd"/>
        <w:r w:rsidR="004D0056" w:rsidRPr="000F166C">
          <w:rPr>
            <w:highlight w:val="green"/>
            <w:rPrChange w:id="105" w:author="Jun Yu (MEDT)" w:date="2021-10-18T15:43:00Z">
              <w:rPr/>
            </w:rPrChange>
          </w:rPr>
          <w:t xml:space="preserve"> of colorectal </w:t>
        </w:r>
        <w:proofErr w:type="spellStart"/>
        <w:r w:rsidR="004D0056" w:rsidRPr="000F166C">
          <w:rPr>
            <w:highlight w:val="green"/>
            <w:rPrChange w:id="106" w:author="Jun Yu (MEDT)" w:date="2021-10-18T15:43:00Z">
              <w:rPr/>
            </w:rPrChange>
          </w:rPr>
          <w:t>carcinogenesisi</w:t>
        </w:r>
        <w:proofErr w:type="spellEnd"/>
        <w:r w:rsidR="004D0056" w:rsidRPr="000F166C">
          <w:rPr>
            <w:highlight w:val="green"/>
            <w:rPrChange w:id="107" w:author="Jun Yu (MEDT)" w:date="2021-10-18T15:43:00Z">
              <w:rPr/>
            </w:rPrChange>
          </w:rPr>
          <w:t xml:space="preserve"> </w:t>
        </w:r>
        <w:proofErr w:type="gramStart"/>
        <w:r w:rsidR="004D0056" w:rsidRPr="000F166C">
          <w:rPr>
            <w:highlight w:val="green"/>
            <w:rPrChange w:id="108" w:author="Jun Yu (MEDT)" w:date="2021-10-18T15:43:00Z">
              <w:rPr/>
            </w:rPrChange>
          </w:rPr>
          <w:t xml:space="preserve">from </w:t>
        </w:r>
      </w:ins>
      <w:r w:rsidRPr="000F166C">
        <w:rPr>
          <w:highlight w:val="green"/>
          <w:rPrChange w:id="109" w:author="Jun Yu (MEDT)" w:date="2021-10-18T15:43:00Z">
            <w:rPr/>
          </w:rPrChange>
        </w:rPr>
        <w:t xml:space="preserve"> </w:t>
      </w:r>
      <w:ins w:id="110" w:author="Jun Yu (MEDT)" w:date="2021-10-18T14:57:00Z">
        <w:r w:rsidR="004D0056" w:rsidRPr="000F166C">
          <w:rPr>
            <w:highlight w:val="green"/>
            <w:rPrChange w:id="111" w:author="Jun Yu (MEDT)" w:date="2021-10-18T15:43:00Z">
              <w:rPr/>
            </w:rPrChange>
          </w:rPr>
          <w:t>healthy</w:t>
        </w:r>
        <w:proofErr w:type="gramEnd"/>
        <w:r w:rsidR="004D0056" w:rsidRPr="000F166C">
          <w:rPr>
            <w:highlight w:val="green"/>
            <w:rPrChange w:id="112" w:author="Jun Yu (MEDT)" w:date="2021-10-18T15:43:00Z">
              <w:rPr/>
            </w:rPrChange>
          </w:rPr>
          <w:t xml:space="preserve"> controls, to  adenoma and </w:t>
        </w:r>
      </w:ins>
      <w:r w:rsidRPr="000F166C">
        <w:rPr>
          <w:highlight w:val="green"/>
          <w:rPrChange w:id="113" w:author="Jun Yu (MEDT)" w:date="2021-10-18T15:43:00Z">
            <w:rPr/>
          </w:rPrChange>
        </w:rPr>
        <w:t>CRC</w:t>
      </w:r>
      <w:del w:id="114" w:author="Jun Yu (MEDT)" w:date="2021-10-18T14:58:00Z">
        <w:r w:rsidRPr="000F166C" w:rsidDel="004D0056">
          <w:rPr>
            <w:highlight w:val="green"/>
            <w:rPrChange w:id="115" w:author="Jun Yu (MEDT)" w:date="2021-10-18T15:43:00Z">
              <w:rPr/>
            </w:rPrChange>
          </w:rPr>
          <w:delText xml:space="preserve">, </w:delText>
        </w:r>
      </w:del>
      <w:del w:id="116" w:author="Jun Yu (MEDT)" w:date="2021-10-18T14:57:00Z">
        <w:r w:rsidRPr="000F166C" w:rsidDel="004D0056">
          <w:rPr>
            <w:highlight w:val="green"/>
            <w:rPrChange w:id="117" w:author="Jun Yu (MEDT)" w:date="2021-10-18T15:43:00Z">
              <w:rPr/>
            </w:rPrChange>
          </w:rPr>
          <w:delText xml:space="preserve">adenoma, </w:delText>
        </w:r>
      </w:del>
      <w:del w:id="118" w:author="Jun Yu (MEDT)" w:date="2021-10-18T14:58:00Z">
        <w:r w:rsidRPr="000F166C" w:rsidDel="004D0056">
          <w:rPr>
            <w:highlight w:val="green"/>
            <w:rPrChange w:id="119" w:author="Jun Yu (MEDT)" w:date="2021-10-18T15:43:00Z">
              <w:rPr/>
            </w:rPrChange>
          </w:rPr>
          <w:delText>and</w:delText>
        </w:r>
      </w:del>
      <w:del w:id="120" w:author="Jun Yu (MEDT)" w:date="2021-10-18T14:57:00Z">
        <w:r w:rsidRPr="000F166C" w:rsidDel="004D0056">
          <w:rPr>
            <w:highlight w:val="green"/>
            <w:rPrChange w:id="121" w:author="Jun Yu (MEDT)" w:date="2021-10-18T15:43:00Z">
              <w:rPr/>
            </w:rPrChange>
          </w:rPr>
          <w:delText xml:space="preserve"> healthy controls</w:delText>
        </w:r>
      </w:del>
      <w:r w:rsidRPr="000F166C">
        <w:rPr>
          <w:highlight w:val="green"/>
          <w:rPrChange w:id="122" w:author="Jun Yu (MEDT)" w:date="2021-10-18T15:43:00Z">
            <w:rPr/>
          </w:rPrChange>
        </w:rPr>
        <w:t xml:space="preserve">. </w:t>
      </w:r>
      <w:del w:id="123" w:author="Jun Yu (MEDT)" w:date="2021-10-18T14:58:00Z">
        <w:r w:rsidRPr="000F166C" w:rsidDel="00E82391">
          <w:rPr>
            <w:highlight w:val="green"/>
            <w:rPrChange w:id="124" w:author="Jun Yu (MEDT)" w:date="2021-10-18T15:43:00Z">
              <w:rPr/>
            </w:rPrChange>
          </w:rPr>
          <w:delText xml:space="preserve">Finally, </w:delText>
        </w:r>
      </w:del>
      <w:ins w:id="125" w:author="Jun Yu (MEDT)" w:date="2021-10-18T14:58:00Z">
        <w:r w:rsidR="00E82391" w:rsidRPr="000F166C">
          <w:rPr>
            <w:highlight w:val="green"/>
            <w:rPrChange w:id="126" w:author="Jun Yu (MEDT)" w:date="2021-10-18T15:43:00Z">
              <w:rPr/>
            </w:rPrChange>
          </w:rPr>
          <w:t>O</w:t>
        </w:r>
      </w:ins>
      <w:del w:id="127" w:author="Jun Yu (MEDT)" w:date="2021-10-18T14:58:00Z">
        <w:r w:rsidRPr="000F166C" w:rsidDel="00E82391">
          <w:rPr>
            <w:highlight w:val="green"/>
            <w:rPrChange w:id="128" w:author="Jun Yu (MEDT)" w:date="2021-10-18T15:43:00Z">
              <w:rPr/>
            </w:rPrChange>
          </w:rPr>
          <w:delText>o</w:delText>
        </w:r>
      </w:del>
      <w:r w:rsidRPr="000F166C">
        <w:rPr>
          <w:highlight w:val="green"/>
          <w:rPrChange w:id="129" w:author="Jun Yu (MEDT)" w:date="2021-10-18T15:43:00Z">
            <w:rPr/>
          </w:rPrChange>
        </w:rPr>
        <w:t>ur abundant differential analysis targeting the fungi genome revealed the significant enrichment of </w:t>
      </w:r>
      <w:r w:rsidRPr="000F166C">
        <w:rPr>
          <w:rStyle w:val="Emphasis"/>
          <w:color w:val="0E101A"/>
          <w:highlight w:val="green"/>
          <w:rPrChange w:id="130" w:author="Jun Yu (MEDT)" w:date="2021-10-18T15:43:00Z">
            <w:rPr>
              <w:rStyle w:val="Emphasis"/>
              <w:color w:val="0E101A"/>
            </w:rPr>
          </w:rPrChange>
        </w:rPr>
        <w:t>Aspergillus rambellii</w:t>
      </w:r>
      <w:r w:rsidRPr="000F166C">
        <w:rPr>
          <w:highlight w:val="green"/>
          <w:rPrChange w:id="131" w:author="Jun Yu (MEDT)" w:date="2021-10-18T15:43:00Z">
            <w:rPr/>
          </w:rPrChange>
        </w:rPr>
        <w:t xml:space="preserve"> in CRC patients. </w:t>
      </w:r>
      <w:ins w:id="132" w:author="Jun Yu (MEDT)" w:date="2021-10-18T14:59:00Z">
        <w:r w:rsidR="00E82391" w:rsidRPr="000F166C">
          <w:rPr>
            <w:highlight w:val="green"/>
            <w:rPrChange w:id="133" w:author="Jun Yu (MEDT)" w:date="2021-10-18T15:43:00Z">
              <w:rPr/>
            </w:rPrChange>
          </w:rPr>
          <w:t xml:space="preserve">The Oncogenic function of Aspergillus </w:t>
        </w:r>
        <w:proofErr w:type="spellStart"/>
        <w:r w:rsidR="00E82391" w:rsidRPr="000F166C">
          <w:rPr>
            <w:highlight w:val="green"/>
            <w:rPrChange w:id="134" w:author="Jun Yu (MEDT)" w:date="2021-10-18T15:43:00Z">
              <w:rPr/>
            </w:rPrChange>
          </w:rPr>
          <w:t>rambellii</w:t>
        </w:r>
        <w:proofErr w:type="spellEnd"/>
        <w:r w:rsidR="00E82391" w:rsidRPr="000F166C">
          <w:rPr>
            <w:highlight w:val="green"/>
            <w:rPrChange w:id="135" w:author="Jun Yu (MEDT)" w:date="2021-10-18T15:43:00Z">
              <w:rPr/>
            </w:rPrChange>
          </w:rPr>
          <w:t xml:space="preserve"> in CRC </w:t>
        </w:r>
      </w:ins>
      <w:del w:id="136" w:author="Jun Yu (MEDT)" w:date="2021-10-18T14:59:00Z">
        <w:r w:rsidRPr="000F166C" w:rsidDel="00E82391">
          <w:rPr>
            <w:highlight w:val="green"/>
            <w:rPrChange w:id="137" w:author="Jun Yu (MEDT)" w:date="2021-10-18T15:43:00Z">
              <w:rPr/>
            </w:rPrChange>
          </w:rPr>
          <w:delText xml:space="preserve">This </w:delText>
        </w:r>
      </w:del>
      <w:r w:rsidRPr="000F166C">
        <w:rPr>
          <w:highlight w:val="green"/>
          <w:rPrChange w:id="138" w:author="Jun Yu (MEDT)" w:date="2021-10-18T15:43:00Z">
            <w:rPr/>
          </w:rPrChange>
        </w:rPr>
        <w:t xml:space="preserve">was further validated </w:t>
      </w:r>
      <w:del w:id="139" w:author="Jun Yu (MEDT)" w:date="2021-10-18T14:59:00Z">
        <w:r w:rsidRPr="000F166C" w:rsidDel="00E82391">
          <w:rPr>
            <w:highlight w:val="green"/>
            <w:rPrChange w:id="140" w:author="Jun Yu (MEDT)" w:date="2021-10-18T15:43:00Z">
              <w:rPr/>
            </w:rPrChange>
          </w:rPr>
          <w:delText xml:space="preserve">by </w:delText>
        </w:r>
      </w:del>
      <w:del w:id="141" w:author="Jun Yu (MEDT)" w:date="2021-10-18T14:58:00Z">
        <w:r w:rsidRPr="000F166C" w:rsidDel="00092B85">
          <w:rPr>
            <w:highlight w:val="green"/>
            <w:rPrChange w:id="142" w:author="Jun Yu (MEDT)" w:date="2021-10-18T15:43:00Z">
              <w:rPr/>
            </w:rPrChange>
          </w:rPr>
          <w:delText xml:space="preserve">our </w:delText>
        </w:r>
      </w:del>
      <w:del w:id="143" w:author="Jun Yu (MEDT)" w:date="2021-10-18T14:59:00Z">
        <w:r w:rsidRPr="000F166C" w:rsidDel="00E82391">
          <w:rPr>
            <w:highlight w:val="green"/>
            <w:rPrChange w:id="144" w:author="Jun Yu (MEDT)" w:date="2021-10-18T15:43:00Z">
              <w:rPr/>
            </w:rPrChange>
          </w:rPr>
          <w:delText xml:space="preserve">in vitro </w:delText>
        </w:r>
      </w:del>
      <w:ins w:id="145" w:author="Jun Yu (MEDT)" w:date="2021-10-18T14:59:00Z">
        <w:r w:rsidR="00E82391" w:rsidRPr="000F166C">
          <w:rPr>
            <w:highlight w:val="green"/>
            <w:rPrChange w:id="146" w:author="Jun Yu (MEDT)" w:date="2021-10-18T15:43:00Z">
              <w:rPr/>
            </w:rPrChange>
          </w:rPr>
          <w:t>in vitro and in vivo</w:t>
        </w:r>
      </w:ins>
      <w:del w:id="147" w:author="Jun Yu (MEDT)" w:date="2021-10-18T14:59:00Z">
        <w:r w:rsidRPr="000F166C" w:rsidDel="00E82391">
          <w:rPr>
            <w:highlight w:val="green"/>
            <w:rPrChange w:id="148" w:author="Jun Yu (MEDT)" w:date="2021-10-18T15:43:00Z">
              <w:rPr/>
            </w:rPrChange>
          </w:rPr>
          <w:delText>experimental models</w:delText>
        </w:r>
      </w:del>
      <w:r w:rsidRPr="000F166C">
        <w:rPr>
          <w:highlight w:val="green"/>
          <w:rPrChange w:id="149" w:author="Jun Yu (MEDT)" w:date="2021-10-18T15:43:00Z">
            <w:rPr/>
          </w:rPrChange>
        </w:rPr>
        <w:t>. All these suggested that enteric fungi, especially</w:t>
      </w:r>
      <w:r w:rsidRPr="000F166C">
        <w:rPr>
          <w:rStyle w:val="Emphasis"/>
          <w:color w:val="0E101A"/>
          <w:highlight w:val="green"/>
          <w:rPrChange w:id="150" w:author="Jun Yu (MEDT)" w:date="2021-10-18T15:43:00Z">
            <w:rPr>
              <w:rStyle w:val="Emphasis"/>
              <w:color w:val="0E101A"/>
            </w:rPr>
          </w:rPrChange>
        </w:rPr>
        <w:t> Aspergillus rambellii </w:t>
      </w:r>
      <w:r w:rsidRPr="000F166C">
        <w:rPr>
          <w:highlight w:val="green"/>
          <w:rPrChange w:id="151" w:author="Jun Yu (MEDT)" w:date="2021-10-18T15:43:00Z">
            <w:rPr/>
          </w:rPrChange>
        </w:rPr>
        <w:t>might play a potential role in CRC carcinogenesis</w:t>
      </w:r>
      <w:r w:rsidR="00F74E72" w:rsidRPr="000F166C">
        <w:rPr>
          <w:highlight w:val="green"/>
          <w:rPrChange w:id="152" w:author="Jun Yu (MEDT)" w:date="2021-10-18T15:43:00Z">
            <w:rPr/>
          </w:rPrChange>
        </w:rPr>
        <w:t>.</w:t>
      </w:r>
      <w:commentRangeEnd w:id="89"/>
      <w:r w:rsidR="007A1E2B" w:rsidRPr="000F166C">
        <w:rPr>
          <w:rStyle w:val="CommentReference"/>
          <w:highlight w:val="green"/>
          <w:rPrChange w:id="153" w:author="Jun Yu (MEDT)" w:date="2021-10-18T15:43:00Z">
            <w:rPr>
              <w:rStyle w:val="CommentReference"/>
            </w:rPr>
          </w:rPrChange>
        </w:rPr>
        <w:commentReference w:id="89"/>
      </w:r>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BA0A8A">
      <w:pPr>
        <w:pStyle w:val="title10831"/>
        <w:spacing w:before="0" w:after="0" w:line="480" w:lineRule="auto"/>
        <w:jc w:val="both"/>
        <w:rPr>
          <w:sz w:val="24"/>
          <w:szCs w:val="24"/>
          <w:u w:val="none"/>
        </w:rPr>
      </w:pPr>
      <w:r w:rsidRPr="00BA0A8A">
        <w:rPr>
          <w:sz w:val="24"/>
          <w:szCs w:val="24"/>
          <w:u w:val="none"/>
        </w:rPr>
        <w:lastRenderedPageBreak/>
        <w:t>Methodology</w:t>
      </w:r>
    </w:p>
    <w:p w14:paraId="18C16E7A" w14:textId="78E9D40C" w:rsidR="00531B71" w:rsidRDefault="009A3267" w:rsidP="005F0113">
      <w:pPr>
        <w:pStyle w:val="title20825"/>
        <w:rPr>
          <w:ins w:id="154" w:author="Jun Yu (MEDT)" w:date="2021-10-19T13:50:00Z"/>
        </w:rPr>
      </w:pPr>
      <w:ins w:id="155" w:author="Jun Yu (MEDT)" w:date="2021-10-19T13:47:00Z">
        <w:r w:rsidRPr="00C25889">
          <w:t xml:space="preserve">Sample </w:t>
        </w:r>
        <w:r w:rsidR="00584585" w:rsidRPr="00C25889">
          <w:t xml:space="preserve">collection </w:t>
        </w:r>
      </w:ins>
      <w:del w:id="156"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r w:rsidR="00656998" w:rsidRPr="006515DF">
        <w:t>retrieval</w:t>
      </w:r>
    </w:p>
    <w:p w14:paraId="3D78C805" w14:textId="0E671148" w:rsidR="005F0113" w:rsidRPr="00C25889" w:rsidDel="005F0113" w:rsidRDefault="005F0113" w:rsidP="005F0113">
      <w:pPr>
        <w:rPr>
          <w:del w:id="157" w:author="Jun Yu (MEDT)" w:date="2021-10-19T13:51:00Z"/>
        </w:rPr>
        <w:pPrChange w:id="158" w:author="Jun Yu (MEDT)" w:date="2021-10-19T13:50:00Z">
          <w:pPr>
            <w:pStyle w:val="title20825"/>
          </w:pPr>
        </w:pPrChange>
      </w:pPr>
    </w:p>
    <w:p w14:paraId="7BBC002E" w14:textId="0BFB3689" w:rsidR="005F0113" w:rsidRPr="005F0113" w:rsidDel="005F0113" w:rsidRDefault="005F0113" w:rsidP="005F0113">
      <w:pPr>
        <w:spacing w:before="0" w:after="0"/>
        <w:rPr>
          <w:del w:id="159" w:author="Jun Yu (MEDT)" w:date="2021-10-19T13:50:00Z"/>
          <w:i/>
          <w:rPrChange w:id="160" w:author="Jun Yu (MEDT)" w:date="2021-10-19T13:51:00Z">
            <w:rPr>
              <w:del w:id="161" w:author="Jun Yu (MEDT)" w:date="2021-10-19T13:50:00Z"/>
            </w:rPr>
          </w:rPrChange>
        </w:rPr>
      </w:pPr>
      <w:ins w:id="162" w:author="Jun Yu (MEDT)" w:date="2021-10-19T13:50:00Z">
        <w:r w:rsidRPr="005F0113">
          <w:rPr>
            <w:i/>
            <w:rPrChange w:id="163" w:author="Jun Yu (MEDT)" w:date="2021-10-19T13:51:00Z">
              <w:rPr/>
            </w:rPrChange>
          </w:rPr>
          <w:t xml:space="preserve">Hong Kong cohort with CRC, adenoma patients and healthy controls </w:t>
        </w:r>
      </w:ins>
      <w:moveToRangeStart w:id="164" w:author="Jun Yu (MEDT)" w:date="2021-10-19T13:48:00Z" w:name="move85543738"/>
      <w:commentRangeStart w:id="165"/>
      <w:commentRangeStart w:id="166"/>
      <w:commentRangeStart w:id="167"/>
      <w:moveTo w:id="168" w:author="Jun Yu (MEDT)" w:date="2021-10-19T13:48:00Z">
        <w:del w:id="169" w:author="Jun Yu (MEDT)" w:date="2021-10-19T13:50:00Z">
          <w:r w:rsidRPr="00C25889" w:rsidDel="005F0113">
            <w:rPr>
              <w:i/>
            </w:rPr>
            <w:delText xml:space="preserve">Hong Kong </w:delText>
          </w:r>
          <w:commentRangeStart w:id="170"/>
          <w:r w:rsidRPr="00C25889" w:rsidDel="005F0113">
            <w:rPr>
              <w:i/>
            </w:rPr>
            <w:delText xml:space="preserve">cohort </w:delText>
          </w:r>
          <w:commentRangeEnd w:id="165"/>
          <w:r w:rsidRPr="005F0113" w:rsidDel="005F0113">
            <w:rPr>
              <w:rStyle w:val="CommentReference"/>
              <w:i/>
              <w:rPrChange w:id="171" w:author="Jun Yu (MEDT)" w:date="2021-10-19T13:51:00Z">
                <w:rPr>
                  <w:rStyle w:val="CommentReference"/>
                  <w:b/>
                </w:rPr>
              </w:rPrChange>
            </w:rPr>
            <w:commentReference w:id="165"/>
          </w:r>
          <w:r w:rsidRPr="00C25889" w:rsidDel="005F0113">
            <w:rPr>
              <w:i/>
            </w:rPr>
            <w:delText>with CRC, adenoma patients and healthy controls</w:delText>
          </w:r>
          <w:commentRangeEnd w:id="170"/>
          <w:r w:rsidRPr="005F0113" w:rsidDel="005F0113">
            <w:rPr>
              <w:rStyle w:val="CommentReference"/>
              <w:rFonts w:eastAsiaTheme="minorEastAsia"/>
              <w:i/>
              <w:sz w:val="24"/>
              <w:szCs w:val="24"/>
              <w:rPrChange w:id="172" w:author="Jun Yu (MEDT)" w:date="2021-10-19T13:51:00Z">
                <w:rPr>
                  <w:rStyle w:val="CommentReference"/>
                  <w:rFonts w:eastAsiaTheme="minorEastAsia"/>
                  <w:b/>
                  <w:sz w:val="24"/>
                  <w:szCs w:val="24"/>
                </w:rPr>
              </w:rPrChange>
            </w:rPr>
            <w:commentReference w:id="170"/>
          </w:r>
        </w:del>
      </w:moveTo>
    </w:p>
    <w:p w14:paraId="3F67CAA2" w14:textId="77777777" w:rsidR="005F0113" w:rsidRPr="00C25889" w:rsidRDefault="005F0113" w:rsidP="00C25889">
      <w:pPr>
        <w:pStyle w:val="title20825"/>
        <w:rPr>
          <w:ins w:id="173" w:author="Jun Yu (MEDT)" w:date="2021-10-19T13:50:00Z"/>
          <w:moveTo w:id="174" w:author="Jun Yu (MEDT)" w:date="2021-10-19T13:48:00Z"/>
          <w:i/>
        </w:rPr>
      </w:pPr>
    </w:p>
    <w:p w14:paraId="765FE775" w14:textId="77777777" w:rsidR="005F0113" w:rsidRPr="00BA0A8A" w:rsidRDefault="005F0113" w:rsidP="005F0113">
      <w:pPr>
        <w:spacing w:before="0" w:after="0"/>
        <w:rPr>
          <w:moveTo w:id="175" w:author="Jun Yu (MEDT)" w:date="2021-10-19T13:48:00Z"/>
        </w:rPr>
      </w:pPr>
      <w:moveTo w:id="176"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r w:rsidRPr="00BA0A8A">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BA0A8A">
          <w:fldChar w:fldCharType="separate"/>
        </w:r>
        <w:r w:rsidRPr="00BA0A8A">
          <w:rPr>
            <w:kern w:val="0"/>
            <w:vertAlign w:val="superscript"/>
          </w:rPr>
          <w:t>21</w:t>
        </w:r>
        <w:r w:rsidRPr="00BA0A8A">
          <w:fldChar w:fldCharType="end"/>
        </w:r>
        <w:r w:rsidRPr="00BA0A8A">
          <w:t>.</w:t>
        </w:r>
        <w:commentRangeEnd w:id="166"/>
        <w:r w:rsidRPr="00BA0A8A">
          <w:rPr>
            <w:rStyle w:val="CommentReference"/>
            <w:sz w:val="24"/>
            <w:szCs w:val="24"/>
          </w:rPr>
          <w:commentReference w:id="166"/>
        </w:r>
        <w:commentRangeEnd w:id="167"/>
        <w:r w:rsidRPr="00BA0A8A">
          <w:rPr>
            <w:rStyle w:val="CommentReference"/>
            <w:sz w:val="24"/>
            <w:szCs w:val="24"/>
          </w:rPr>
          <w:commentReference w:id="167"/>
        </w:r>
      </w:moveTo>
    </w:p>
    <w:moveToRangeEnd w:id="164"/>
    <w:p w14:paraId="1BBD667B" w14:textId="77777777" w:rsidR="005F0113" w:rsidRDefault="005F0113" w:rsidP="00BA0A8A">
      <w:pPr>
        <w:spacing w:before="0" w:after="0"/>
        <w:rPr>
          <w:ins w:id="177" w:author="Jun Yu (MEDT)" w:date="2021-10-19T13:51:00Z"/>
          <w:i/>
        </w:rPr>
      </w:pPr>
    </w:p>
    <w:p w14:paraId="06CB8279" w14:textId="48590FBB" w:rsidR="005F0113" w:rsidRPr="005F0113" w:rsidRDefault="005F0113" w:rsidP="00BA0A8A">
      <w:pPr>
        <w:spacing w:before="0" w:after="0"/>
        <w:rPr>
          <w:ins w:id="178" w:author="Jun Yu (MEDT)" w:date="2021-10-19T13:51:00Z"/>
          <w:i/>
          <w:rPrChange w:id="179" w:author="Jun Yu (MEDT)" w:date="2021-10-19T13:51:00Z">
            <w:rPr>
              <w:ins w:id="180" w:author="Jun Yu (MEDT)" w:date="2021-10-19T13:51:00Z"/>
              <w:b/>
              <w:i/>
            </w:rPr>
          </w:rPrChange>
        </w:rPr>
      </w:pPr>
      <w:ins w:id="181" w:author="Jun Yu (MEDT)" w:date="2021-10-19T13:49:00Z">
        <w:r w:rsidRPr="005F0113">
          <w:rPr>
            <w:i/>
            <w:rPrChange w:id="182" w:author="Jun Yu (MEDT)" w:date="2021-10-19T13:51:00Z">
              <w:rPr/>
            </w:rPrChange>
          </w:rPr>
          <w:t>Samples collected from NCBI dataset</w:t>
        </w:r>
        <w:r w:rsidRPr="005F0113">
          <w:rPr>
            <w:i/>
            <w:rPrChange w:id="183" w:author="Jun Yu (MEDT)" w:date="2021-10-19T13:51:00Z">
              <w:rPr>
                <w:b/>
                <w:i/>
              </w:rPr>
            </w:rPrChange>
          </w:rPr>
          <w:t xml:space="preserve">  </w:t>
        </w:r>
      </w:ins>
    </w:p>
    <w:p w14:paraId="4FB80893" w14:textId="230EB892" w:rsidR="00531B71" w:rsidRPr="00BA0A8A" w:rsidRDefault="00531B71" w:rsidP="00BA0A8A">
      <w:pPr>
        <w:spacing w:before="0" w:after="0"/>
      </w:pPr>
      <w:commentRangeStart w:id="184"/>
      <w:commentRangeStart w:id="185"/>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commentRangeEnd w:id="184"/>
      <w:r w:rsidRPr="00BA0A8A">
        <w:rPr>
          <w:rStyle w:val="CommentReference"/>
          <w:sz w:val="24"/>
          <w:szCs w:val="24"/>
        </w:rPr>
        <w:commentReference w:id="184"/>
      </w:r>
      <w:r w:rsidR="008E309A" w:rsidRPr="00BA0A8A">
        <w:t>Eight published cohorts and our recently completed</w:t>
      </w:r>
      <w:r w:rsidR="001F7EFD" w:rsidRPr="00BA0A8A">
        <w:t xml:space="preserve"> but unpublished</w:t>
      </w:r>
      <w:r w:rsidR="008E309A" w:rsidRPr="00BA0A8A">
        <w:t xml:space="preserve"> cohort were </w:t>
      </w:r>
      <w:r w:rsidR="008E309A" w:rsidRPr="00BA0A8A">
        <w:lastRenderedPageBreak/>
        <w:t>included in this meta-analysis</w:t>
      </w:r>
      <w:r w:rsidR="00544122" w:rsidRPr="00BA0A8A">
        <w:t>;</w:t>
      </w:r>
      <w:r w:rsidR="00937F41" w:rsidRPr="00BA0A8A">
        <w:t xml:space="preserve"> five of </w:t>
      </w:r>
      <w:del w:id="186" w:author="Jun Yu (MEDT)" w:date="2021-10-18T15:47:00Z">
        <w:r w:rsidR="00937F41" w:rsidRPr="00BA0A8A" w:rsidDel="00BE6784">
          <w:delText xml:space="preserve">o </w:delText>
        </w:r>
      </w:del>
      <w:ins w:id="187"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FD106C" w:rsidRPr="00BA0A8A">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FD106C" w:rsidRPr="00BA0A8A">
        <w:rPr>
          <w:kern w:val="0"/>
          <w:vertAlign w:val="superscript"/>
        </w:rPr>
        <w:t>7,15–18</w:t>
      </w:r>
      <w:r w:rsidR="00937F41" w:rsidRPr="00BA0A8A">
        <w:fldChar w:fldCharType="end"/>
      </w:r>
      <w:r w:rsidR="00937F41" w:rsidRPr="00BA0A8A">
        <w:t xml:space="preserve"> (</w:t>
      </w:r>
      <w:commentRangeStart w:id="188"/>
      <w:r w:rsidR="00937F41" w:rsidRPr="0072796B">
        <w:rPr>
          <w:color w:val="0000FF"/>
          <w:rPrChange w:id="189" w:author="Jun Yu (MEDT)" w:date="2021-10-18T15:00:00Z">
            <w:rPr/>
          </w:rPrChange>
        </w:rPr>
        <w:t xml:space="preserve">table </w:t>
      </w:r>
      <w:commentRangeEnd w:id="188"/>
      <w:r w:rsidR="00937F41" w:rsidRPr="0072796B">
        <w:rPr>
          <w:rStyle w:val="CommentReference"/>
          <w:color w:val="0000FF"/>
          <w:sz w:val="24"/>
          <w:szCs w:val="24"/>
          <w:rPrChange w:id="190" w:author="Jun Yu (MEDT)" w:date="2021-10-18T15:00:00Z">
            <w:rPr>
              <w:rStyle w:val="CommentReference"/>
              <w:sz w:val="24"/>
              <w:szCs w:val="24"/>
            </w:rPr>
          </w:rPrChange>
        </w:rPr>
        <w:commentReference w:id="188"/>
      </w:r>
      <w:r w:rsidR="00937F41" w:rsidRPr="0072796B">
        <w:rPr>
          <w:color w:val="0000FF"/>
          <w:rPrChange w:id="191" w:author="Jun Yu (MEDT)" w:date="2021-10-18T15:00:00Z">
            <w:rPr/>
          </w:rPrChange>
        </w:rPr>
        <w:t xml:space="preserve">1 and supplementary </w:t>
      </w:r>
      <w:commentRangeStart w:id="192"/>
      <w:r w:rsidR="00937F41" w:rsidRPr="0072796B">
        <w:rPr>
          <w:color w:val="0000FF"/>
          <w:rPrChange w:id="193" w:author="Jun Yu (MEDT)" w:date="2021-10-18T15:00:00Z">
            <w:rPr/>
          </w:rPrChange>
        </w:rPr>
        <w:t xml:space="preserve">table </w:t>
      </w:r>
      <w:commentRangeEnd w:id="192"/>
      <w:r w:rsidR="00937F41" w:rsidRPr="0072796B">
        <w:rPr>
          <w:rStyle w:val="CommentReference"/>
          <w:color w:val="0000FF"/>
          <w:sz w:val="24"/>
          <w:szCs w:val="24"/>
          <w:rPrChange w:id="194" w:author="Jun Yu (MEDT)" w:date="2021-10-18T15:00:00Z">
            <w:rPr>
              <w:rStyle w:val="CommentReference"/>
              <w:sz w:val="24"/>
              <w:szCs w:val="24"/>
            </w:rPr>
          </w:rPrChange>
        </w:rPr>
        <w:commentReference w:id="192"/>
      </w:r>
      <w:r w:rsidR="00937F41" w:rsidRPr="0072796B">
        <w:rPr>
          <w:color w:val="0000FF"/>
          <w:rPrChange w:id="195" w:author="Jun Yu (MEDT)" w:date="2021-10-18T15:00:00Z">
            <w:rPr/>
          </w:rPrChange>
        </w:rPr>
        <w:t>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CRC datasets from European Nucleotide Archive (ENA) using the following ENA identifiers: ERP005534 for Zeller et al.</w:t>
      </w:r>
      <w:r w:rsidRPr="00BA0A8A">
        <w:fldChar w:fldCharType="begin"/>
      </w:r>
      <w:r w:rsidR="00FD106C" w:rsidRPr="00BA0A8A">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8E309A" w:rsidRPr="00BA0A8A">
        <w:rPr>
          <w:kern w:val="0"/>
          <w:vertAlign w:val="superscript"/>
        </w:rPr>
        <w:t>15</w:t>
      </w:r>
      <w:r w:rsidRPr="00BA0A8A">
        <w:fldChar w:fldCharType="end"/>
      </w:r>
      <w:r w:rsidRPr="00BA0A8A">
        <w:t>, ERP008729 for Feng et al.</w:t>
      </w:r>
      <w:r w:rsidRPr="00BA0A8A">
        <w:fldChar w:fldCharType="begin"/>
      </w:r>
      <w:r w:rsidR="00FD106C" w:rsidRPr="00BA0A8A">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8E309A" w:rsidRPr="00BA0A8A">
        <w:rPr>
          <w:kern w:val="0"/>
          <w:vertAlign w:val="superscript"/>
        </w:rPr>
        <w:t>16</w:t>
      </w:r>
      <w:r w:rsidRPr="00BA0A8A">
        <w:fldChar w:fldCharType="end"/>
      </w:r>
      <w:r w:rsidRPr="00BA0A8A">
        <w:t xml:space="preserve">, </w:t>
      </w:r>
      <w:r w:rsidR="008E309A" w:rsidRPr="00BA0A8A">
        <w:t>PRJEB10878 for Yu et al.</w:t>
      </w:r>
      <w:r w:rsidR="008E309A" w:rsidRPr="00BA0A8A">
        <w:fldChar w:fldCharType="begin"/>
      </w:r>
      <w:r w:rsidR="00FD106C" w:rsidRPr="00BA0A8A">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FD106C" w:rsidRPr="00BA0A8A">
        <w:rPr>
          <w:kern w:val="0"/>
          <w:vertAlign w:val="superscript"/>
        </w:rPr>
        <w:t>19</w:t>
      </w:r>
      <w:r w:rsidR="008E309A" w:rsidRPr="00BA0A8A">
        <w:fldChar w:fldCharType="end"/>
      </w:r>
      <w:r w:rsidR="008E309A" w:rsidRPr="00BA0A8A">
        <w:t xml:space="preserve">, </w:t>
      </w:r>
      <w:r w:rsidRPr="00BA0A8A">
        <w:t xml:space="preserve">PRJEB12449 for </w:t>
      </w:r>
      <w:proofErr w:type="spellStart"/>
      <w:r w:rsidRPr="00BA0A8A">
        <w:t>Vogtmann</w:t>
      </w:r>
      <w:proofErr w:type="spellEnd"/>
      <w:r w:rsidRPr="00BA0A8A">
        <w:t xml:space="preserve"> et al.</w:t>
      </w:r>
      <w:r w:rsidRPr="00BA0A8A">
        <w:fldChar w:fldCharType="begin"/>
      </w:r>
      <w:r w:rsidR="00FD106C" w:rsidRPr="00BA0A8A">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FD106C" w:rsidRPr="00BA0A8A">
        <w:rPr>
          <w:kern w:val="0"/>
          <w:vertAlign w:val="superscript"/>
        </w:rPr>
        <w:t>20</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FD106C" w:rsidRPr="00BA0A8A">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FD106C" w:rsidRPr="00BA0A8A">
        <w:rPr>
          <w:kern w:val="0"/>
          <w:vertAlign w:val="superscript"/>
        </w:rPr>
        <w:t>17</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FD106C" w:rsidRPr="00BA0A8A">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Pr="00BA0A8A">
        <w:rPr>
          <w:kern w:val="0"/>
          <w:vertAlign w:val="superscript"/>
        </w:rPr>
        <w:t>6</w:t>
      </w:r>
      <w:r w:rsidRPr="00BA0A8A">
        <w:fldChar w:fldCharType="end"/>
      </w:r>
      <w:r w:rsidRPr="00BA0A8A">
        <w:t>, and SRP136711 for Thomas et al.</w:t>
      </w:r>
      <w:r w:rsidRPr="00BA0A8A">
        <w:fldChar w:fldCharType="begin"/>
      </w:r>
      <w:r w:rsidR="00FD106C" w:rsidRPr="00BA0A8A">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Pr="00BA0A8A">
        <w:rPr>
          <w:kern w:val="0"/>
          <w:vertAlign w:val="superscript"/>
        </w:rPr>
        <w:t>7</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FD106C" w:rsidRPr="00BA0A8A">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FD106C" w:rsidRPr="00BA0A8A">
        <w:rPr>
          <w:kern w:val="0"/>
          <w:vertAlign w:val="superscript"/>
        </w:rPr>
        <w:t>18</w:t>
      </w:r>
      <w:r w:rsidRPr="00BA0A8A">
        <w:fldChar w:fldCharType="end"/>
      </w:r>
      <w:r w:rsidRPr="00BA0A8A">
        <w:t xml:space="preserve">. </w:t>
      </w:r>
      <w:commentRangeStart w:id="196"/>
      <w:r w:rsidRPr="00BA0A8A">
        <w:t xml:space="preserve"> </w:t>
      </w:r>
      <w:r w:rsidR="00741764" w:rsidRPr="00BA0A8A">
        <w:t xml:space="preserve">For </w:t>
      </w:r>
      <w:commentRangeStart w:id="197"/>
      <w:commentRangeEnd w:id="197"/>
      <w:r w:rsidRPr="00BA0A8A">
        <w:rPr>
          <w:rStyle w:val="CommentReference"/>
          <w:sz w:val="24"/>
          <w:szCs w:val="24"/>
        </w:rPr>
        <w:commentReference w:id="197"/>
      </w:r>
      <w:r w:rsidR="00741764" w:rsidRPr="00BA0A8A">
        <w:t>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FD106C" w:rsidRPr="00BA0A8A">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Pr="00BA0A8A">
        <w:rPr>
          <w:kern w:val="0"/>
          <w:vertAlign w:val="superscript"/>
        </w:rPr>
        <w:t>14</w:t>
      </w:r>
      <w:r w:rsidRPr="00BA0A8A">
        <w:fldChar w:fldCharType="end"/>
      </w:r>
      <w:r w:rsidRPr="00BA0A8A">
        <w:t xml:space="preserve">. These nine studies were organized from eight countries and various sampling procedures, sample storage, and DNA extraction protocols. </w:t>
      </w:r>
      <w:commentRangeEnd w:id="196"/>
      <w:r w:rsidRPr="00BA0A8A">
        <w:rPr>
          <w:rStyle w:val="CommentReference"/>
          <w:sz w:val="24"/>
          <w:szCs w:val="24"/>
        </w:rPr>
        <w:commentReference w:id="196"/>
      </w:r>
      <w:commentRangeEnd w:id="185"/>
      <w:r w:rsidRPr="00BA0A8A">
        <w:rPr>
          <w:rStyle w:val="CommentReference"/>
          <w:sz w:val="24"/>
          <w:szCs w:val="24"/>
        </w:rPr>
        <w:commentReference w:id="185"/>
      </w:r>
    </w:p>
    <w:p w14:paraId="54D636DD" w14:textId="77777777" w:rsidR="00BA0A8A" w:rsidRDefault="00BA0A8A" w:rsidP="00C25889">
      <w:pPr>
        <w:pStyle w:val="title20825"/>
      </w:pPr>
    </w:p>
    <w:p w14:paraId="622DC977" w14:textId="1451DE40" w:rsidR="00531B71" w:rsidRPr="00BA0A8A" w:rsidDel="005F0113" w:rsidRDefault="00531B71" w:rsidP="00C25889">
      <w:pPr>
        <w:pStyle w:val="title20825"/>
        <w:rPr>
          <w:moveFrom w:id="198" w:author="Jun Yu (MEDT)" w:date="2021-10-19T13:48:00Z"/>
        </w:rPr>
      </w:pPr>
      <w:moveFromRangeStart w:id="199" w:author="Jun Yu (MEDT)" w:date="2021-10-19T13:48:00Z" w:name="move85543738"/>
      <w:commentRangeStart w:id="200"/>
      <w:commentRangeStart w:id="201"/>
      <w:commentRangeStart w:id="202"/>
      <w:moveFrom w:id="203" w:author="Jun Yu (MEDT)" w:date="2021-10-19T13:48:00Z">
        <w:r w:rsidRPr="00BA0A8A" w:rsidDel="005F0113">
          <w:t xml:space="preserve">Hong Kong </w:t>
        </w:r>
        <w:commentRangeStart w:id="204"/>
        <w:commentRangeStart w:id="205"/>
        <w:r w:rsidR="00840D8C" w:rsidRPr="00BA0A8A" w:rsidDel="005F0113">
          <w:t xml:space="preserve">cohort </w:t>
        </w:r>
        <w:commentRangeEnd w:id="200"/>
        <w:r w:rsidR="00582DD2" w:rsidDel="005F0113">
          <w:rPr>
            <w:rStyle w:val="CommentReference"/>
            <w:b w:val="0"/>
          </w:rPr>
          <w:commentReference w:id="200"/>
        </w:r>
        <w:r w:rsidR="00FA1647" w:rsidRPr="00BA0A8A" w:rsidDel="005F0113">
          <w:t>with CRC, adenoma patients and healthy controls</w:t>
        </w:r>
        <w:commentRangeEnd w:id="204"/>
        <w:r w:rsidRPr="00BA0A8A" w:rsidDel="005F0113">
          <w:rPr>
            <w:rStyle w:val="CommentReference"/>
            <w:rFonts w:eastAsiaTheme="minorEastAsia"/>
            <w:b w:val="0"/>
            <w:sz w:val="24"/>
            <w:szCs w:val="24"/>
          </w:rPr>
          <w:commentReference w:id="204"/>
        </w:r>
        <w:commentRangeEnd w:id="205"/>
        <w:r w:rsidR="000F3921" w:rsidRPr="00BA0A8A" w:rsidDel="005F0113">
          <w:rPr>
            <w:rStyle w:val="CommentReference"/>
            <w:rFonts w:eastAsiaTheme="minorEastAsia"/>
            <w:b w:val="0"/>
            <w:sz w:val="24"/>
            <w:szCs w:val="24"/>
          </w:rPr>
          <w:commentReference w:id="205"/>
        </w:r>
      </w:moveFrom>
    </w:p>
    <w:p w14:paraId="5F6F9239" w14:textId="78554EC6" w:rsidR="00531B71" w:rsidRPr="00BA0A8A" w:rsidDel="005F0113" w:rsidRDefault="00531B71" w:rsidP="005F0113">
      <w:pPr>
        <w:pStyle w:val="title20825"/>
        <w:rPr>
          <w:moveFrom w:id="206" w:author="Jun Yu (MEDT)" w:date="2021-10-19T13:48:00Z"/>
        </w:rPr>
        <w:pPrChange w:id="207" w:author="Jun Yu (MEDT)" w:date="2021-10-19T13:50:00Z">
          <w:pPr>
            <w:spacing w:before="0" w:after="0"/>
          </w:pPr>
        </w:pPrChange>
      </w:pPr>
      <w:moveFrom w:id="208" w:author="Jun Yu (MEDT)" w:date="2021-10-19T13:48:00Z">
        <w:r w:rsidRPr="00BA0A8A" w:rsidDel="005F0113">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w:t>
        </w:r>
        <w:r w:rsidR="00B014B0" w:rsidRPr="00BA0A8A" w:rsidDel="005F0113">
          <w:t>with</w:t>
        </w:r>
        <w:r w:rsidRPr="00BA0A8A" w:rsidDel="005F0113">
          <w:t xml:space="preserve"> 112 </w:t>
        </w:r>
        <w:r w:rsidR="004E7AC3" w:rsidRPr="00BA0A8A" w:rsidDel="005F0113">
          <w:t>healthy</w:t>
        </w:r>
        <w:r w:rsidRPr="00BA0A8A" w:rsidDel="005F0113">
          <w:t xml:space="preserve"> </w:t>
        </w:r>
        <w:r w:rsidR="004E7AC3" w:rsidRPr="00BA0A8A" w:rsidDel="005F0113">
          <w:t>individuals</w:t>
        </w:r>
        <w:r w:rsidRPr="00BA0A8A" w:rsidDel="005F0113">
          <w:t xml:space="preserve">, 111 patients with CRC, and 197 patients with colorectal adenoma </w:t>
        </w:r>
        <w:r w:rsidR="004E7AC3" w:rsidRPr="00BA0A8A" w:rsidDel="005F0113">
          <w:t>were</w:t>
        </w:r>
        <w:r w:rsidRPr="00BA0A8A" w:rsidDel="005F0113">
          <w:t xml:space="preserve"> recruited. </w:t>
        </w:r>
        <w:r w:rsidR="00B014B0" w:rsidRPr="00BA0A8A" w:rsidDel="005F0113">
          <w:t>A subset of these</w:t>
        </w:r>
        <w:r w:rsidRPr="00BA0A8A" w:rsidDel="005F0113">
          <w:t xml:space="preserve"> samples </w:t>
        </w:r>
        <w:r w:rsidR="00B014B0" w:rsidRPr="00BA0A8A" w:rsidDel="005F0113">
          <w:t>have</w:t>
        </w:r>
        <w:r w:rsidRPr="00BA0A8A" w:rsidDel="005F0113">
          <w:t xml:space="preserve"> been published in </w:t>
        </w:r>
        <w:r w:rsidR="00B014B0" w:rsidRPr="00BA0A8A" w:rsidDel="005F0113">
          <w:t>a</w:t>
        </w:r>
        <w:r w:rsidRPr="00BA0A8A" w:rsidDel="005F0113">
          <w:t xml:space="preserve"> previous research</w:t>
        </w:r>
        <w:r w:rsidRPr="00BA0A8A" w:rsidDel="005F0113">
          <w:fldChar w:fldCharType="begin"/>
        </w:r>
        <w:r w:rsidR="00FD106C" w:rsidRPr="00BA0A8A" w:rsidDel="005F0113">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BA0A8A" w:rsidDel="005F0113">
          <w:fldChar w:fldCharType="separate"/>
        </w:r>
        <w:r w:rsidR="008E309A" w:rsidRPr="00BA0A8A" w:rsidDel="005F0113">
          <w:rPr>
            <w:kern w:val="0"/>
            <w:vertAlign w:val="superscript"/>
          </w:rPr>
          <w:t>21</w:t>
        </w:r>
        <w:r w:rsidRPr="00BA0A8A" w:rsidDel="005F0113">
          <w:fldChar w:fldCharType="end"/>
        </w:r>
        <w:r w:rsidRPr="00BA0A8A" w:rsidDel="005F0113">
          <w:t>.</w:t>
        </w:r>
        <w:commentRangeEnd w:id="201"/>
        <w:r w:rsidRPr="00BA0A8A" w:rsidDel="005F0113">
          <w:rPr>
            <w:rStyle w:val="CommentReference"/>
            <w:sz w:val="24"/>
            <w:szCs w:val="24"/>
          </w:rPr>
          <w:commentReference w:id="201"/>
        </w:r>
        <w:commentRangeEnd w:id="202"/>
        <w:r w:rsidR="000F3921" w:rsidRPr="00BA0A8A" w:rsidDel="005F0113">
          <w:rPr>
            <w:rStyle w:val="CommentReference"/>
            <w:sz w:val="24"/>
            <w:szCs w:val="24"/>
          </w:rPr>
          <w:commentReference w:id="202"/>
        </w:r>
      </w:moveFrom>
    </w:p>
    <w:moveFromRangeEnd w:id="199"/>
    <w:p w14:paraId="5D2F726E" w14:textId="4C114597" w:rsidR="00BA0A8A" w:rsidDel="005F0113" w:rsidRDefault="00BA0A8A" w:rsidP="005F0113">
      <w:pPr>
        <w:pStyle w:val="title20825"/>
        <w:rPr>
          <w:del w:id="209" w:author="Jun Yu (MEDT)" w:date="2021-10-19T13:51:00Z"/>
        </w:rPr>
        <w:pPrChange w:id="210" w:author="Jun Yu (MEDT)" w:date="2021-10-19T13:50:00Z">
          <w:pPr>
            <w:pStyle w:val="title20825"/>
          </w:pPr>
        </w:pPrChange>
      </w:pPr>
    </w:p>
    <w:p w14:paraId="56498A6B" w14:textId="3903ADCD" w:rsidR="00531B71" w:rsidRPr="00BA0A8A" w:rsidRDefault="00531B71" w:rsidP="005F0113">
      <w:pPr>
        <w:pStyle w:val="title20825"/>
      </w:pPr>
      <w:r w:rsidRPr="00BA0A8A">
        <w:t xml:space="preserve">Sample </w:t>
      </w:r>
      <w:r w:rsidR="00D471BD" w:rsidRPr="00BA0A8A">
        <w:t>filtering</w:t>
      </w:r>
    </w:p>
    <w:p w14:paraId="5E50126C" w14:textId="494B1658" w:rsidR="00531B71" w:rsidRPr="00BA0A8A" w:rsidRDefault="00531B71" w:rsidP="00BA0A8A">
      <w:pPr>
        <w:spacing w:before="0" w:after="0"/>
      </w:pPr>
      <w:r w:rsidRPr="00BA0A8A">
        <w:t>To ensure consistent and high</w:t>
      </w:r>
      <w:r w:rsidR="00E81CE7" w:rsidRPr="00BA0A8A">
        <w:t>-</w:t>
      </w:r>
      <w:r w:rsidRPr="00BA0A8A">
        <w:t>quality data, samples were subjected to filtering before analysis.</w:t>
      </w:r>
      <w:commentRangeStart w:id="211"/>
      <w:commentRangeStart w:id="212"/>
      <w:commentRangeStart w:id="213"/>
      <w:r w:rsidRPr="00BA0A8A">
        <w:t xml:space="preserve">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conditions (CRC, adenoma or healthy controls)</w:t>
      </w:r>
      <w:r w:rsidRPr="00BA0A8A">
        <w:t xml:space="preserve"> were discarded. </w:t>
      </w:r>
      <w:commentRangeEnd w:id="211"/>
      <w:r w:rsidRPr="00BA0A8A">
        <w:rPr>
          <w:rStyle w:val="CommentReference"/>
          <w:sz w:val="24"/>
          <w:szCs w:val="24"/>
        </w:rPr>
        <w:commentReference w:id="211"/>
      </w:r>
      <w:commentRangeEnd w:id="212"/>
      <w:r w:rsidR="00D1238A" w:rsidRPr="00BA0A8A">
        <w:rPr>
          <w:rStyle w:val="CommentReference"/>
          <w:sz w:val="24"/>
          <w:szCs w:val="24"/>
        </w:rPr>
        <w:commentReference w:id="212"/>
      </w:r>
      <w:commentRangeEnd w:id="213"/>
      <w:r w:rsidR="005D0883" w:rsidRPr="00BA0A8A">
        <w:rPr>
          <w:rStyle w:val="CommentReference"/>
          <w:sz w:val="24"/>
          <w:szCs w:val="24"/>
        </w:rPr>
        <w:commentReference w:id="213"/>
      </w:r>
      <w:r w:rsidRPr="00BA0A8A">
        <w:t>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FD106C" w:rsidRPr="00BA0A8A">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8E309A" w:rsidRPr="00BA0A8A">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low-alignment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w:t>
      </w:r>
      <w:commentRangeStart w:id="214"/>
      <w:commentRangeStart w:id="215"/>
      <w:r w:rsidRPr="00BA0A8A">
        <w:t>second part, we remove</w:t>
      </w:r>
      <w:r w:rsidR="000D0018" w:rsidRPr="00BA0A8A">
        <w:t>d</w:t>
      </w:r>
      <w:r w:rsidRPr="00BA0A8A">
        <w:t xml:space="preserve"> the outlier</w:t>
      </w:r>
      <w:r w:rsidR="000D0018" w:rsidRPr="00BA0A8A">
        <w:t>s</w:t>
      </w:r>
      <w:r w:rsidRPr="00BA0A8A">
        <w:t xml:space="preserve"> or suspected </w:t>
      </w:r>
      <w:r w:rsidRPr="00BA0A8A">
        <w:lastRenderedPageBreak/>
        <w:t>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w:t>
      </w:r>
      <w:proofErr w:type="gramStart"/>
      <w:r w:rsidR="00D04D62" w:rsidRPr="00BA0A8A">
        <w:t>composition</w:t>
      </w:r>
      <w:r w:rsidR="00DB66B4" w:rsidRPr="00BA0A8A">
        <w:t xml:space="preserve"> </w:t>
      </w:r>
      <w:r w:rsidRPr="00BA0A8A">
        <w:t xml:space="preserve"> (</w:t>
      </w:r>
      <w:proofErr w:type="gramEnd"/>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DB66B4" w:rsidRPr="00BA0A8A">
        <w:t xml:space="preserve"> </w:t>
      </w:r>
      <w:r w:rsidRPr="00BA0A8A">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 xml:space="preserve">more than </w:t>
      </w:r>
      <w:r w:rsidRPr="00BA0A8A">
        <w:t xml:space="preserve"> 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FD106C" w:rsidRPr="00BA0A8A">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8E309A" w:rsidRPr="00BA0A8A">
        <w:rPr>
          <w:kern w:val="0"/>
          <w:vertAlign w:val="superscript"/>
        </w:rPr>
        <w:t>23</w:t>
      </w:r>
      <w:r w:rsidRPr="00BA0A8A">
        <w:fldChar w:fldCharType="end"/>
      </w:r>
      <w:r w:rsidRPr="00BA0A8A">
        <w:t>.</w:t>
      </w:r>
      <w:commentRangeEnd w:id="214"/>
      <w:r w:rsidRPr="00BA0A8A">
        <w:rPr>
          <w:rStyle w:val="CommentReference"/>
          <w:sz w:val="24"/>
          <w:szCs w:val="24"/>
        </w:rPr>
        <w:commentReference w:id="214"/>
      </w:r>
      <w:commentRangeEnd w:id="215"/>
      <w:r w:rsidR="00D1238A" w:rsidRPr="00BA0A8A">
        <w:rPr>
          <w:rStyle w:val="CommentReference"/>
          <w:sz w:val="24"/>
          <w:szCs w:val="24"/>
        </w:rPr>
        <w:commentReference w:id="215"/>
      </w:r>
    </w:p>
    <w:p w14:paraId="0F1B2A4D" w14:textId="77777777" w:rsidR="00BA0A8A" w:rsidRDefault="00BA0A8A" w:rsidP="00C25889">
      <w:pPr>
        <w:pStyle w:val="title20825"/>
      </w:pPr>
    </w:p>
    <w:p w14:paraId="40DF941F" w14:textId="0045C174" w:rsidR="00531B71" w:rsidRPr="00BA0A8A" w:rsidRDefault="00531B71" w:rsidP="005F0113">
      <w:pPr>
        <w:pStyle w:val="title20825"/>
        <w:pPrChange w:id="216" w:author="Jun Yu (MEDT)" w:date="2021-10-19T13:50:00Z">
          <w:pPr>
            <w:pStyle w:val="title20825"/>
          </w:pPr>
        </w:pPrChange>
      </w:pPr>
      <w:r w:rsidRPr="00BA0A8A">
        <w:t>Sequenc</w:t>
      </w:r>
      <w:r w:rsidR="004735AC" w:rsidRPr="00BA0A8A">
        <w:t xml:space="preserve">e </w:t>
      </w:r>
      <w:r w:rsidRPr="00BA0A8A">
        <w:t>pre-processing</w:t>
      </w:r>
      <w:r w:rsidR="004735AC" w:rsidRPr="00BA0A8A">
        <w:t xml:space="preserve"> and</w:t>
      </w:r>
      <w:r w:rsidRPr="00BA0A8A">
        <w:t xml:space="preserve"> taxonomic and functional profiling</w:t>
      </w:r>
    </w:p>
    <w:p w14:paraId="5C424FC3" w14:textId="355466E7"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1"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xml:space="preserve">, relative </w:t>
      </w:r>
      <w:r w:rsidRPr="00BA0A8A">
        <w:lastRenderedPageBreak/>
        <w:t>abundance</w:t>
      </w:r>
      <w:r w:rsidR="00274D15" w:rsidRPr="00BA0A8A">
        <w:t xml:space="preserve"> (</w:t>
      </w:r>
      <w:r w:rsidR="00274D15" w:rsidRPr="0072796B">
        <w:rPr>
          <w:color w:val="0000FF"/>
          <w:rPrChange w:id="217" w:author="Jun Yu (MEDT)" w:date="2021-10-18T15:01:00Z">
            <w:rPr/>
          </w:rPrChange>
        </w:rPr>
        <w:t xml:space="preserve">supplementary table 2 and supplementary table </w:t>
      </w:r>
      <w:r w:rsidR="001A7063" w:rsidRPr="0072796B">
        <w:rPr>
          <w:color w:val="0000FF"/>
          <w:rPrChange w:id="218"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219" w:author="Jun Yu (MEDT)" w:date="2021-10-18T15:01:00Z">
            <w:rPr/>
          </w:rPrChange>
        </w:rPr>
        <w:t>supplementary table 3 and supplementary table</w:t>
      </w:r>
      <w:r w:rsidR="001A7063" w:rsidRPr="0072796B">
        <w:rPr>
          <w:rStyle w:val="CommentReference"/>
          <w:color w:val="0000FF"/>
          <w:sz w:val="24"/>
          <w:szCs w:val="24"/>
          <w:rPrChange w:id="220" w:author="Jun Yu (MEDT)" w:date="2021-10-18T15:01:00Z">
            <w:rPr>
              <w:rStyle w:val="CommentReference"/>
              <w:sz w:val="24"/>
              <w:szCs w:val="24"/>
            </w:rPr>
          </w:rPrChange>
        </w:rPr>
        <w:t xml:space="preserve"> 9</w:t>
      </w:r>
      <w:r w:rsidR="00274D15" w:rsidRPr="00BA0A8A">
        <w:t>)</w:t>
      </w:r>
      <w:r w:rsidRPr="00BA0A8A">
        <w:t xml:space="preserve"> with the script (</w:t>
      </w:r>
      <w:r w:rsidR="005A6254" w:rsidRPr="00BA0A8A">
        <w:t>https://github.com/ifanlyn95/multi-CRC-fungi</w:t>
      </w:r>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t>the median of the control group:</w:t>
      </w:r>
    </w:p>
    <w:p w14:paraId="4DC40CD8" w14:textId="1B6C8D2B" w:rsidR="002779A9" w:rsidRPr="00BA0A8A" w:rsidRDefault="00D577FC"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35A89214" w14:textId="6339964D" w:rsidR="002779A9" w:rsidRPr="00BA0A8A" w:rsidRDefault="00D577FC" w:rsidP="00BA0A8A">
      <w:pPr>
        <w:spacing w:before="0" w:after="0"/>
        <w:ind w:left="120" w:hangingChars="50" w:hanging="120"/>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4FE8156F" w14:textId="77777777" w:rsidR="00BA0A8A" w:rsidRDefault="00BA0A8A" w:rsidP="00C25889">
      <w:pPr>
        <w:pStyle w:val="title20825"/>
      </w:pPr>
    </w:p>
    <w:p w14:paraId="76FAD842" w14:textId="2032976E" w:rsidR="00531B71" w:rsidRPr="00BA0A8A" w:rsidRDefault="00B93709" w:rsidP="005F0113">
      <w:pPr>
        <w:pStyle w:val="title20825"/>
        <w:pPrChange w:id="221" w:author="Jun Yu (MEDT)" w:date="2021-10-19T13:50:00Z">
          <w:pPr>
            <w:pStyle w:val="title20825"/>
          </w:pPr>
        </w:pPrChange>
      </w:pPr>
      <w:r w:rsidRPr="00BA0A8A">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xml:space="preserve">. </w:t>
      </w:r>
      <w:commentRangeStart w:id="222"/>
      <w:r w:rsidR="00531B71" w:rsidRPr="00BA0A8A">
        <w:t>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commentRangeEnd w:id="222"/>
      <w:r w:rsidR="001727C1" w:rsidRPr="00BA0A8A">
        <w:rPr>
          <w:rStyle w:val="CommentReference"/>
          <w:sz w:val="24"/>
          <w:szCs w:val="24"/>
        </w:rPr>
        <w:commentReference w:id="222"/>
      </w:r>
    </w:p>
    <w:p w14:paraId="1BB3CD87" w14:textId="77777777" w:rsidR="00531B71" w:rsidRPr="00BA0A8A" w:rsidRDefault="00D577FC"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BA0A8A" w:rsidRDefault="00D577FC"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w:lastRenderedPageBreak/>
          <m:t>i :</m:t>
        </m:r>
      </m:oMath>
      <w:r w:rsidRPr="00BA0A8A">
        <w:t xml:space="preserve"> means the </w:t>
      </w:r>
      <w:r w:rsidR="004314C2" w:rsidRPr="00BA0A8A">
        <w:t>fungal</w:t>
      </w:r>
      <w:r w:rsidRPr="00BA0A8A">
        <w:t xml:space="preserve"> names.</w:t>
      </w:r>
    </w:p>
    <w:p w14:paraId="609E304B" w14:textId="77777777" w:rsidR="00531B71" w:rsidRPr="00BA0A8A" w:rsidRDefault="00D577FC"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17FD5E44" w:rsidR="00BA0A8A" w:rsidDel="005F0113" w:rsidRDefault="00BA0A8A" w:rsidP="005F0113">
      <w:pPr>
        <w:pStyle w:val="title20825"/>
        <w:rPr>
          <w:del w:id="223" w:author="Jun Yu (MEDT)" w:date="2021-10-19T13:52:00Z"/>
        </w:rPr>
      </w:pPr>
    </w:p>
    <w:p w14:paraId="7586D446" w14:textId="633229AA" w:rsidR="008C7498" w:rsidRPr="00BA0A8A" w:rsidDel="005F0113" w:rsidRDefault="008C7498" w:rsidP="00C25889">
      <w:pPr>
        <w:pStyle w:val="title20825"/>
        <w:rPr>
          <w:del w:id="224" w:author="Jun Yu (MEDT)" w:date="2021-10-19T13:52:00Z"/>
          <w:moveFrom w:id="225" w:author="Jun Yu (MEDT)" w:date="2021-10-19T13:45:00Z"/>
        </w:rPr>
      </w:pPr>
      <w:moveFromRangeStart w:id="226" w:author="Jun Yu (MEDT)" w:date="2021-10-19T13:45:00Z" w:name="move85543516"/>
      <w:moveFrom w:id="227" w:author="Jun Yu (MEDT)" w:date="2021-10-19T13:45:00Z">
        <w:del w:id="228"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rsidP="005F0113">
      <w:pPr>
        <w:pStyle w:val="title20825"/>
        <w:rPr>
          <w:del w:id="229" w:author="Jun Yu (MEDT)" w:date="2021-10-19T13:52:00Z"/>
          <w:moveFrom w:id="230" w:author="Jun Yu (MEDT)" w:date="2021-10-19T13:45:00Z"/>
        </w:rPr>
        <w:pPrChange w:id="231" w:author="Jun Yu (MEDT)" w:date="2021-10-19T13:50:00Z">
          <w:pPr>
            <w:spacing w:before="0" w:after="0"/>
          </w:pPr>
        </w:pPrChange>
      </w:pPr>
      <w:moveFrom w:id="232" w:author="Jun Yu (MEDT)" w:date="2021-10-19T13:45:00Z">
        <w:del w:id="233"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xml:space="preserve">. </w:delText>
          </w:r>
          <w:commentRangeStart w:id="234"/>
          <w:r w:rsidR="00E81CE7" w:rsidRPr="0072796B" w:rsidDel="005F0113">
            <w:delText>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xml:space="preserve">. </w:delText>
          </w:r>
          <w:commentRangeEnd w:id="234"/>
          <w:r w:rsidR="000F1B6B" w:rsidRPr="0072796B" w:rsidDel="005F0113">
            <w:rPr>
              <w:rStyle w:val="CommentReference"/>
              <w:sz w:val="24"/>
              <w:szCs w:val="24"/>
            </w:rPr>
            <w:commentReference w:id="234"/>
          </w:r>
          <w:r w:rsidR="005A6254" w:rsidRPr="0072796B" w:rsidDel="005F0113">
            <w:rPr>
              <w:rFonts w:eastAsiaTheme="majorEastAsia"/>
            </w:rPr>
            <w:delText>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26"/>
    <w:p w14:paraId="6C7E6D95" w14:textId="4DA78194" w:rsidR="00BA0A8A" w:rsidDel="005F0113" w:rsidRDefault="00BA0A8A" w:rsidP="005F0113">
      <w:pPr>
        <w:pStyle w:val="title20825"/>
        <w:rPr>
          <w:del w:id="235" w:author="Jun Yu (MEDT)" w:date="2021-10-19T13:52:00Z"/>
        </w:rPr>
        <w:pPrChange w:id="236" w:author="Jun Yu (MEDT)" w:date="2021-10-19T13:50:00Z">
          <w:pPr>
            <w:pStyle w:val="title20825"/>
          </w:pPr>
        </w:pPrChange>
      </w:pPr>
    </w:p>
    <w:p w14:paraId="34320507" w14:textId="19C3A20F" w:rsidR="00531B71" w:rsidDel="005F0113" w:rsidRDefault="00531B71" w:rsidP="005F0113">
      <w:pPr>
        <w:spacing w:before="0" w:after="0"/>
        <w:rPr>
          <w:del w:id="237" w:author="Jun Yu (MEDT)" w:date="2021-10-19T13:44:00Z"/>
        </w:rPr>
      </w:pPr>
      <w:del w:id="238" w:author="Jun Yu (MEDT)" w:date="2021-10-19T13:44:00Z">
        <w:r w:rsidRPr="00BA0A8A" w:rsidDel="00793047">
          <w:delText>Association calculation and comparison</w:delText>
        </w:r>
      </w:del>
    </w:p>
    <w:p w14:paraId="7BBFE48D" w14:textId="77777777" w:rsidR="005F0113" w:rsidRDefault="005F0113" w:rsidP="005F0113">
      <w:pPr>
        <w:spacing w:before="0" w:after="0"/>
        <w:rPr>
          <w:ins w:id="239" w:author="Jun Yu (MEDT)" w:date="2021-10-19T13:52:00Z"/>
        </w:rPr>
      </w:pPr>
    </w:p>
    <w:p w14:paraId="7938FED3" w14:textId="46D35619" w:rsidR="005F0113" w:rsidRPr="005F0113" w:rsidRDefault="005F0113" w:rsidP="005F0113">
      <w:pPr>
        <w:spacing w:before="0" w:after="0"/>
        <w:rPr>
          <w:ins w:id="240" w:author="Jun Yu (MEDT)" w:date="2021-10-19T13:52:00Z"/>
          <w:b/>
          <w:rPrChange w:id="241" w:author="Jun Yu (MEDT)" w:date="2021-10-19T13:53:00Z">
            <w:rPr>
              <w:ins w:id="242" w:author="Jun Yu (MEDT)" w:date="2021-10-19T13:52:00Z"/>
            </w:rPr>
          </w:rPrChange>
        </w:rPr>
      </w:pPr>
      <w:ins w:id="243" w:author="Jun Yu (MEDT)" w:date="2021-10-19T13:53:00Z">
        <w:r w:rsidRPr="005F0113">
          <w:rPr>
            <w:b/>
            <w:rPrChange w:id="244" w:author="Jun Yu (MEDT)" w:date="2021-10-19T13:53:00Z">
              <w:rPr/>
            </w:rPrChange>
          </w:rPr>
          <w:t>Microbial association and network analysis</w:t>
        </w:r>
      </w:ins>
    </w:p>
    <w:p w14:paraId="4424EA50" w14:textId="0BAFFAE6" w:rsidR="0038659B" w:rsidRPr="00BA0A8A" w:rsidRDefault="005E0319" w:rsidP="005F0113">
      <w:pPr>
        <w:spacing w:before="0" w:after="0"/>
        <w:rPr>
          <w:rFonts w:eastAsiaTheme="minorEastAsia"/>
        </w:rPr>
        <w:pPrChange w:id="245" w:author="Jun Yu (MEDT)" w:date="2021-10-19T13:52:00Z">
          <w:pPr>
            <w:spacing w:before="0" w:after="0"/>
            <w:ind w:firstLineChars="50" w:firstLine="120"/>
          </w:pPr>
        </w:pPrChange>
      </w:pPr>
      <w:r w:rsidRPr="00BA0A8A">
        <w:t>Inter-fungal and fungal-bacterial c</w:t>
      </w:r>
      <w:r w:rsidR="00531B71" w:rsidRPr="00BA0A8A">
        <w:t>o-occurrence and co-exclusion relationships were estimated using the DGCA algorithm</w:t>
      </w:r>
      <w:r w:rsidR="00531B71" w:rsidRPr="00BA0A8A">
        <w:fldChar w:fldCharType="begin"/>
      </w:r>
      <w:r w:rsidR="00FD106C" w:rsidRPr="00BA0A8A">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8E309A" w:rsidRPr="00BA0A8A">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BA0A8A">
        <w:t xml:space="preserve">P-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r w:rsidR="00531B71" w:rsidRPr="00BA0A8A">
        <w:t xml:space="preserve">Another important index </w:t>
      </w:r>
      <w:r w:rsidR="00AD32B8" w:rsidRPr="00BA0A8A">
        <w:t xml:space="preserve">used </w:t>
      </w:r>
      <w:r w:rsidR="00531B71" w:rsidRPr="00BA0A8A">
        <w:t xml:space="preserve">is the z-score, which represents the relative strength of differential correlation. 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 xml:space="preserve">Whereas, </w:t>
      </w:r>
      <w:proofErr w:type="gramStart"/>
      <w:r w:rsidR="00D61C23" w:rsidRPr="00BA0A8A">
        <w:t xml:space="preserve">if </w:t>
      </w:r>
      <w:r w:rsidR="008E4C32" w:rsidRPr="00BA0A8A">
        <w:t xml:space="preserve"> </w:t>
      </w:r>
      <w:r w:rsidR="00D61C23" w:rsidRPr="00BA0A8A">
        <w:t>the</w:t>
      </w:r>
      <w:proofErr w:type="gramEnd"/>
      <w:r w:rsidR="00D61C23" w:rsidRPr="00BA0A8A">
        <w:t xml:space="preserv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r w:rsidR="004521CB" w:rsidRPr="00BA0A8A">
        <w:t>i</w:t>
      </w:r>
      <w:r w:rsidR="00094EFA" w:rsidRPr="00BA0A8A">
        <w:t>.e.</w:t>
      </w:r>
      <w:r w:rsidR="004521CB" w:rsidRPr="00BA0A8A">
        <w:t xml:space="preserve"> the correlation is stronger or weaker in CRC 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lastRenderedPageBreak/>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FD106C" w:rsidRPr="00BA0A8A">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FD106C" w:rsidRPr="00BA0A8A">
        <w:rPr>
          <w:kern w:val="0"/>
          <w:vertAlign w:val="superscript"/>
        </w:rPr>
        <w:t>25</w:t>
      </w:r>
      <w:r w:rsidR="005C470B" w:rsidRPr="00BA0A8A">
        <w:rPr>
          <w:rFonts w:eastAsiaTheme="minorEastAsia"/>
        </w:rPr>
        <w:fldChar w:fldCharType="end"/>
      </w:r>
      <w:r w:rsidR="00714D5F" w:rsidRPr="00BA0A8A">
        <w:rPr>
          <w:rFonts w:eastAsiaTheme="minorEastAsia"/>
        </w:rPr>
        <w:t>.</w:t>
      </w:r>
    </w:p>
    <w:p w14:paraId="20E48695" w14:textId="77777777" w:rsidR="00793047" w:rsidRDefault="00793047" w:rsidP="00C25889">
      <w:pPr>
        <w:pStyle w:val="title20825"/>
        <w:rPr>
          <w:ins w:id="246" w:author="Jun Yu (MEDT)" w:date="2021-10-19T13:45:00Z"/>
        </w:rPr>
      </w:pPr>
    </w:p>
    <w:p w14:paraId="40970BDD" w14:textId="38DD67D1" w:rsidR="00793047" w:rsidRPr="00BA0A8A" w:rsidRDefault="00793047" w:rsidP="00C25889">
      <w:pPr>
        <w:pStyle w:val="title20825"/>
        <w:rPr>
          <w:moveTo w:id="247" w:author="Jun Yu (MEDT)" w:date="2021-10-19T13:45:00Z"/>
        </w:rPr>
      </w:pPr>
      <w:moveToRangeStart w:id="248" w:author="Jun Yu (MEDT)" w:date="2021-10-19T13:45:00Z" w:name="move85543516"/>
      <w:moveTo w:id="249" w:author="Jun Yu (MEDT)" w:date="2021-10-19T13:45:00Z">
        <w:r w:rsidRPr="00BA0A8A">
          <w:t xml:space="preserve">The random </w:t>
        </w:r>
        <w:proofErr w:type="gramStart"/>
        <w:r w:rsidRPr="00BA0A8A">
          <w:t>forest based</w:t>
        </w:r>
        <w:proofErr w:type="gramEnd"/>
        <w:r w:rsidRPr="00BA0A8A">
          <w:t xml:space="preserve"> machine learning approach</w:t>
        </w:r>
      </w:moveTo>
    </w:p>
    <w:p w14:paraId="7DAEFA58" w14:textId="77777777" w:rsidR="00793047" w:rsidRPr="0072796B" w:rsidRDefault="00793047" w:rsidP="00793047">
      <w:pPr>
        <w:spacing w:before="0" w:after="0"/>
        <w:rPr>
          <w:moveTo w:id="250" w:author="Jun Yu (MEDT)" w:date="2021-10-19T13:45:00Z"/>
        </w:rPr>
      </w:pPr>
      <w:moveTo w:id="251"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 xml:space="preserve">ere performed with the R package “random Forest”. </w:t>
        </w:r>
        <w:commentRangeStart w:id="252"/>
        <w:r w:rsidRPr="0072796B">
          <w:t>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xml:space="preserve">. </w:t>
        </w:r>
        <w:commentRangeEnd w:id="252"/>
        <w:r w:rsidRPr="0072796B">
          <w:rPr>
            <w:rStyle w:val="CommentReference"/>
            <w:sz w:val="24"/>
            <w:szCs w:val="24"/>
          </w:rPr>
          <w:commentReference w:id="252"/>
        </w:r>
        <w:r w:rsidRPr="0072796B">
          <w:rPr>
            <w:rFonts w:eastAsiaTheme="majorEastAsia"/>
          </w:rPr>
          <w:t>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The code generating the analyses and the figures is available at https://github.com/ifanlyn95/multi-CRC-fungi.</w:t>
        </w:r>
      </w:moveTo>
    </w:p>
    <w:moveToRangeEnd w:id="248"/>
    <w:p w14:paraId="0E65C4BB" w14:textId="77777777" w:rsidR="00BA0A8A" w:rsidRDefault="00BA0A8A" w:rsidP="00C25889">
      <w:pPr>
        <w:pStyle w:val="title20825"/>
      </w:pPr>
    </w:p>
    <w:p w14:paraId="1EED6E32" w14:textId="493EEF0E" w:rsidR="00531B71" w:rsidRPr="00BA0A8A" w:rsidRDefault="00531B71" w:rsidP="00C25889">
      <w:pPr>
        <w:pStyle w:val="title20825"/>
        <w:rPr>
          <w:highlight w:val="yellow"/>
        </w:rPr>
      </w:pPr>
      <w:commentRangeStart w:id="253"/>
      <w:r w:rsidRPr="00BA0A8A">
        <w:rPr>
          <w:highlight w:val="yellow"/>
        </w:rPr>
        <w:t>Additional validation experiments on cancer cell line</w:t>
      </w:r>
    </w:p>
    <w:p w14:paraId="03558F9F" w14:textId="11E6D263" w:rsidR="00D9531B" w:rsidRPr="00BA0A8A" w:rsidRDefault="00531B71" w:rsidP="00BA0A8A">
      <w:pPr>
        <w:spacing w:before="0" w:after="0"/>
      </w:pPr>
      <w:r w:rsidRPr="00BA0A8A">
        <w:rPr>
          <w:highlight w:val="yellow"/>
        </w:rPr>
        <w:t>TBA</w:t>
      </w:r>
      <w:commentRangeEnd w:id="253"/>
      <w:r w:rsidR="00582DD2">
        <w:rPr>
          <w:rStyle w:val="CommentReference"/>
        </w:rPr>
        <w:commentReference w:id="253"/>
      </w:r>
    </w:p>
    <w:p w14:paraId="4C96E012" w14:textId="25614838" w:rsidR="00E15F7E" w:rsidRPr="00751157" w:rsidRDefault="00752AE6" w:rsidP="00BA0A8A">
      <w:pPr>
        <w:widowControl/>
        <w:spacing w:before="0" w:after="0"/>
        <w:rPr>
          <w:b/>
          <w:bCs/>
          <w:kern w:val="44"/>
        </w:rPr>
      </w:pPr>
      <w:commentRangeStart w:id="254"/>
      <w:ins w:id="255" w:author="Jun Yu (MEDT)" w:date="2021-10-18T15:39:00Z">
        <w:r w:rsidRPr="000F166C">
          <w:rPr>
            <w:b/>
            <w:highlight w:val="green"/>
            <w:rPrChange w:id="256" w:author="Jun Yu (MEDT)" w:date="2021-10-18T15:42:00Z">
              <w:rPr/>
            </w:rPrChange>
          </w:rPr>
          <w:t>Stati</w:t>
        </w:r>
        <w:r w:rsidR="00751157" w:rsidRPr="000F166C">
          <w:rPr>
            <w:b/>
            <w:highlight w:val="green"/>
            <w:rPrChange w:id="257" w:author="Jun Yu (MEDT)" w:date="2021-10-18T15:42:00Z">
              <w:rPr/>
            </w:rPrChange>
          </w:rPr>
          <w:t>stical analys</w:t>
        </w:r>
      </w:ins>
      <w:ins w:id="258" w:author="Jun Yu (MEDT)" w:date="2021-10-18T15:40:00Z">
        <w:r w:rsidR="00751157" w:rsidRPr="000F166C">
          <w:rPr>
            <w:b/>
            <w:highlight w:val="green"/>
            <w:rPrChange w:id="259" w:author="Jun Yu (MEDT)" w:date="2021-10-18T15:42:00Z">
              <w:rPr>
                <w:b/>
              </w:rPr>
            </w:rPrChange>
          </w:rPr>
          <w:t>e</w:t>
        </w:r>
      </w:ins>
      <w:ins w:id="260" w:author="Jun Yu (MEDT)" w:date="2021-10-18T15:39:00Z">
        <w:r w:rsidR="00751157" w:rsidRPr="000F166C">
          <w:rPr>
            <w:b/>
            <w:highlight w:val="green"/>
            <w:rPrChange w:id="261" w:author="Jun Yu (MEDT)" w:date="2021-10-18T15:42:00Z">
              <w:rPr/>
            </w:rPrChange>
          </w:rPr>
          <w:t>s</w:t>
        </w:r>
      </w:ins>
      <w:commentRangeEnd w:id="254"/>
      <w:ins w:id="262" w:author="Jun Yu (MEDT)" w:date="2021-10-18T15:40:00Z">
        <w:r w:rsidR="00751157" w:rsidRPr="000F166C">
          <w:rPr>
            <w:rStyle w:val="CommentReference"/>
            <w:highlight w:val="green"/>
            <w:rPrChange w:id="263" w:author="Jun Yu (MEDT)" w:date="2021-10-18T15:42:00Z">
              <w:rPr>
                <w:rStyle w:val="CommentReference"/>
              </w:rPr>
            </w:rPrChange>
          </w:rPr>
          <w:commentReference w:id="254"/>
        </w:r>
      </w:ins>
      <w:r w:rsidR="00E15F7E" w:rsidRPr="00751157">
        <w:rPr>
          <w:b/>
          <w:rPrChange w:id="264" w:author="Jun Yu (MEDT)" w:date="2021-10-18T15:39:00Z">
            <w:rPr/>
          </w:rPrChange>
        </w:rPr>
        <w:br w:type="page"/>
      </w:r>
    </w:p>
    <w:p w14:paraId="455625F5" w14:textId="1CDC5ADF" w:rsidR="00D9531B" w:rsidRPr="00BA0A8A" w:rsidRDefault="00D9531B" w:rsidP="00BA0A8A">
      <w:pPr>
        <w:pStyle w:val="title10831"/>
        <w:spacing w:before="0" w:after="0" w:line="480" w:lineRule="auto"/>
        <w:jc w:val="both"/>
        <w:rPr>
          <w:sz w:val="24"/>
          <w:szCs w:val="24"/>
          <w:u w:val="none"/>
        </w:rPr>
      </w:pPr>
      <w:r w:rsidRPr="00BA0A8A">
        <w:rPr>
          <w:sz w:val="24"/>
          <w:szCs w:val="24"/>
          <w:u w:val="none"/>
        </w:rPr>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E17AA0" w14:textId="6A1B585E" w:rsidR="00D9531B" w:rsidRPr="00BA0A8A" w:rsidRDefault="00A31D49" w:rsidP="00BA0A8A">
      <w:pPr>
        <w:spacing w:before="0" w:after="0"/>
      </w:pPr>
      <w:r w:rsidRPr="00BA0A8A">
        <w:t xml:space="preserve">We collected shotgun metagenomic sequencing data </w:t>
      </w:r>
      <w:r w:rsidRPr="00697278">
        <w:t xml:space="preserve">from </w:t>
      </w:r>
      <w:del w:id="265" w:author="Jun Yu (MEDT)" w:date="2021-10-18T15:46:00Z">
        <w:r w:rsidR="000E6ADD" w:rsidRPr="00697278" w:rsidDel="00BE6784">
          <w:delText>night</w:delText>
        </w:r>
        <w:r w:rsidRPr="00697278" w:rsidDel="00BE6784">
          <w:delText xml:space="preserve"> </w:delText>
        </w:r>
      </w:del>
      <w:ins w:id="266" w:author="Jun Yu (MEDT)" w:date="2021-10-18T15:46:00Z">
        <w:r w:rsidR="00BE6784" w:rsidRPr="00697278">
          <w:t xml:space="preserve">eight </w:t>
        </w:r>
      </w:ins>
      <w:r w:rsidRPr="00697278">
        <w:t>cohorts</w:t>
      </w:r>
      <w:ins w:id="267" w:author="Jun Yu (MEDT)" w:date="2021-10-18T15:46:00Z">
        <w:r w:rsidR="00BE6784" w:rsidRPr="00697278">
          <w:t xml:space="preserve"> </w:t>
        </w:r>
      </w:ins>
      <w:ins w:id="268" w:author="Jun Yu (MEDT)" w:date="2021-10-18T15:48:00Z">
        <w:r w:rsidR="00BE6784" w:rsidRPr="00697278">
          <w:t>(</w:t>
        </w:r>
        <w:commentRangeStart w:id="269"/>
        <w:r w:rsidR="00BE6784" w:rsidRPr="00F217BB">
          <w:rPr>
            <w:color w:val="0000FF"/>
          </w:rPr>
          <w:t xml:space="preserve">table </w:t>
        </w:r>
        <w:commentRangeEnd w:id="269"/>
        <w:r w:rsidR="00BE6784" w:rsidRPr="00F217BB">
          <w:rPr>
            <w:rStyle w:val="CommentReference"/>
            <w:color w:val="0000FF"/>
            <w:sz w:val="24"/>
            <w:szCs w:val="24"/>
          </w:rPr>
          <w:commentReference w:id="269"/>
        </w:r>
        <w:r w:rsidR="00BE6784" w:rsidRPr="00F217BB">
          <w:rPr>
            <w:color w:val="0000FF"/>
          </w:rPr>
          <w:t xml:space="preserve">1 and supplementary </w:t>
        </w:r>
        <w:commentRangeStart w:id="270"/>
        <w:r w:rsidR="00BE6784" w:rsidRPr="00146D14">
          <w:rPr>
            <w:color w:val="0000FF"/>
          </w:rPr>
          <w:t xml:space="preserve">table </w:t>
        </w:r>
        <w:commentRangeEnd w:id="270"/>
        <w:r w:rsidR="00BE6784" w:rsidRPr="00146D14">
          <w:rPr>
            <w:rStyle w:val="CommentReference"/>
            <w:color w:val="0000FF"/>
            <w:sz w:val="24"/>
            <w:szCs w:val="24"/>
          </w:rPr>
          <w:commentReference w:id="270"/>
        </w:r>
        <w:r w:rsidR="00BE6784" w:rsidRPr="00146D14">
          <w:rPr>
            <w:color w:val="0000FF"/>
          </w:rPr>
          <w:t>1</w:t>
        </w:r>
        <w:r w:rsidR="00BE6784" w:rsidRPr="00146D14">
          <w:t>)</w:t>
        </w:r>
      </w:ins>
      <w:r w:rsidRPr="00146D14">
        <w:t xml:space="preserve">. </w:t>
      </w:r>
      <w:r w:rsidR="008125F9" w:rsidRPr="00146D14">
        <w:t>All</w:t>
      </w:r>
      <w:r w:rsidR="00370ECF" w:rsidRPr="00146D14">
        <w:t xml:space="preserve"> the</w:t>
      </w:r>
      <w:r w:rsidR="008125F9" w:rsidRPr="00BA0A8A">
        <w:t xml:space="preserve"> </w:t>
      </w:r>
      <w:r w:rsidR="00D9531B" w:rsidRPr="00BA0A8A">
        <w:t>raw sequencing data were reprocessed using the KneadData, Kraken2</w:t>
      </w:r>
      <w:r w:rsidR="00D9531B" w:rsidRPr="00BA0A8A">
        <w:fldChar w:fldCharType="begin"/>
      </w:r>
      <w:r w:rsidR="00FD106C" w:rsidRPr="00BA0A8A">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BA0A8A">
        <w:fldChar w:fldCharType="separate"/>
      </w:r>
      <w:r w:rsidR="00FD106C" w:rsidRPr="00BA0A8A">
        <w:rPr>
          <w:kern w:val="0"/>
          <w:vertAlign w:val="superscript"/>
        </w:rPr>
        <w:t>26</w:t>
      </w:r>
      <w:r w:rsidR="00D9531B" w:rsidRPr="00BA0A8A">
        <w:fldChar w:fldCharType="end"/>
      </w:r>
      <w:r w:rsidR="00D9531B" w:rsidRPr="00BA0A8A">
        <w:t>, and Bracken</w:t>
      </w:r>
      <w:r w:rsidR="00D9531B" w:rsidRPr="00BA0A8A">
        <w:fldChar w:fldCharType="begin"/>
      </w:r>
      <w:r w:rsidR="00FD106C" w:rsidRPr="00BA0A8A">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BA0A8A">
        <w:fldChar w:fldCharType="separate"/>
      </w:r>
      <w:r w:rsidR="00FD106C" w:rsidRPr="00BA0A8A">
        <w:rPr>
          <w:kern w:val="0"/>
          <w:vertAlign w:val="superscript"/>
        </w:rPr>
        <w:t>27</w:t>
      </w:r>
      <w:r w:rsidR="00D9531B" w:rsidRPr="00BA0A8A">
        <w:fldChar w:fldCharType="end"/>
      </w:r>
      <w:r w:rsidR="00D9531B" w:rsidRPr="00BA0A8A">
        <w:t xml:space="preserve"> for taxonomic profiling</w:t>
      </w:r>
      <w:r w:rsidR="0030142C" w:rsidRPr="00BA0A8A">
        <w:t>.</w:t>
      </w:r>
      <w:r w:rsidR="00D9531B" w:rsidRPr="00BA0A8A">
        <w:t xml:space="preserve"> Each sample has about 10</w:t>
      </w:r>
      <w:r w:rsidR="00D9531B" w:rsidRPr="00BA0A8A">
        <w:rPr>
          <w:vertAlign w:val="superscript"/>
        </w:rPr>
        <w:t>7.19</w:t>
      </w:r>
      <w:r w:rsidR="00D9531B" w:rsidRPr="00BA0A8A">
        <w:t xml:space="preserve"> (median) high-quality paired reads that match the bacterial database</w:t>
      </w:r>
      <w:r w:rsidR="00F45B4E" w:rsidRPr="00BA0A8A">
        <w:t xml:space="preserve">. </w:t>
      </w:r>
      <w:r w:rsidR="00D9531B" w:rsidRPr="00BA0A8A">
        <w:t>10</w:t>
      </w:r>
      <w:r w:rsidR="00D9531B" w:rsidRPr="00BA0A8A">
        <w:rPr>
          <w:vertAlign w:val="superscript"/>
        </w:rPr>
        <w:t>4.31</w:t>
      </w:r>
      <w:r w:rsidR="00D9531B" w:rsidRPr="00BA0A8A">
        <w:t xml:space="preserve"> (median) paired sequences were aligned to the </w:t>
      </w:r>
      <w:r w:rsidR="004314C2" w:rsidRPr="00BA0A8A">
        <w:t>fungal</w:t>
      </w:r>
      <w:r w:rsidR="00D9531B" w:rsidRPr="00BA0A8A">
        <w:t xml:space="preserve"> genome (</w:t>
      </w:r>
      <w:r w:rsidR="00D9531B" w:rsidRPr="0072796B">
        <w:rPr>
          <w:color w:val="0000FF"/>
          <w:rPrChange w:id="271" w:author="Jun Yu (MEDT)" w:date="2021-10-18T15:04:00Z">
            <w:rPr/>
          </w:rPrChange>
        </w:rPr>
        <w:t>figure 1a</w:t>
      </w:r>
      <w:r w:rsidR="00D9531B" w:rsidRPr="00BA0A8A">
        <w:t xml:space="preserve">). </w:t>
      </w:r>
      <w:r w:rsidR="00177C66" w:rsidRPr="00BA0A8A">
        <w:t>T</w:t>
      </w:r>
      <w:r w:rsidR="00D9531B" w:rsidRPr="00BA0A8A">
        <w:t xml:space="preserve">he median ratio of </w:t>
      </w:r>
      <w:r w:rsidR="004314C2" w:rsidRPr="00BA0A8A">
        <w:t>fungi</w:t>
      </w:r>
      <w:commentRangeStart w:id="272"/>
      <w:commentRangeEnd w:id="272"/>
      <w:r w:rsidR="00525A3D" w:rsidRPr="00BA0A8A">
        <w:rPr>
          <w:rStyle w:val="CommentReference"/>
          <w:sz w:val="24"/>
          <w:szCs w:val="24"/>
        </w:rPr>
        <w:commentReference w:id="272"/>
      </w:r>
      <w:r w:rsidR="00D9531B" w:rsidRPr="00BA0A8A">
        <w:t xml:space="preserve"> to bacteria was 10</w:t>
      </w:r>
      <w:r w:rsidR="00D9531B" w:rsidRPr="00BA0A8A">
        <w:rPr>
          <w:vertAlign w:val="superscript"/>
        </w:rPr>
        <w:t>-2.80</w:t>
      </w:r>
      <w:r w:rsidR="00D9531B" w:rsidRPr="00BA0A8A">
        <w:t xml:space="preserve"> (</w:t>
      </w:r>
      <w:r w:rsidR="00D9531B" w:rsidRPr="0072796B">
        <w:rPr>
          <w:color w:val="0000FF"/>
          <w:rPrChange w:id="273" w:author="Jun Yu (MEDT)" w:date="2021-10-18T15:04:00Z">
            <w:rPr/>
          </w:rPrChange>
        </w:rPr>
        <w:t>figure 1a</w:t>
      </w:r>
      <w:r w:rsidR="00D9531B" w:rsidRPr="00BA0A8A">
        <w:t xml:space="preserve">), consistent with </w:t>
      </w:r>
      <w:r w:rsidR="002C382A" w:rsidRPr="00BA0A8A">
        <w:t xml:space="preserve">a </w:t>
      </w:r>
      <w:r w:rsidR="00D9531B" w:rsidRPr="00BA0A8A">
        <w:t>previous</w:t>
      </w:r>
      <w:r w:rsidR="00C777A3" w:rsidRPr="00BA0A8A">
        <w:t xml:space="preserve"> </w:t>
      </w:r>
      <w:r w:rsidR="002C382A" w:rsidRPr="00BA0A8A">
        <w:t>study</w:t>
      </w:r>
      <w:r w:rsidR="00D9531B" w:rsidRPr="00BA0A8A">
        <w:fldChar w:fldCharType="begin"/>
      </w:r>
      <w:r w:rsidR="00FD106C" w:rsidRPr="00BA0A8A">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BA0A8A">
        <w:fldChar w:fldCharType="separate"/>
      </w:r>
      <w:r w:rsidR="00FD106C" w:rsidRPr="00BA0A8A">
        <w:rPr>
          <w:kern w:val="0"/>
          <w:vertAlign w:val="superscript"/>
        </w:rPr>
        <w:t>28</w:t>
      </w:r>
      <w:r w:rsidR="00D9531B" w:rsidRPr="00BA0A8A">
        <w:fldChar w:fldCharType="end"/>
      </w:r>
      <w:r w:rsidR="002C382A" w:rsidRPr="00BA0A8A">
        <w:t xml:space="preserve"> repor</w:t>
      </w:r>
      <w:r w:rsidR="004D50DB" w:rsidRPr="00BA0A8A">
        <w:t>ting</w:t>
      </w:r>
      <w:r w:rsidR="00D9531B" w:rsidRPr="00BA0A8A">
        <w:t xml:space="preserve"> that fungi </w:t>
      </w:r>
      <w:r w:rsidR="00C777A3" w:rsidRPr="00BA0A8A">
        <w:t>make up about</w:t>
      </w:r>
      <w:r w:rsidR="00D9531B" w:rsidRPr="00BA0A8A">
        <w:t xml:space="preserve"> 0.1% of the total enteric microbes. </w:t>
      </w:r>
      <w:r w:rsidR="00E81CE7" w:rsidRPr="00BA0A8A">
        <w:t>The r</w:t>
      </w:r>
      <w:r w:rsidR="00D9531B" w:rsidRPr="00BA0A8A">
        <w:t>arefaction curve (</w:t>
      </w:r>
      <w:r w:rsidR="00D9531B" w:rsidRPr="0072796B">
        <w:rPr>
          <w:color w:val="0000FF"/>
          <w:rPrChange w:id="274" w:author="Jun Yu (MEDT)" w:date="2021-10-18T15:05:00Z">
            <w:rPr/>
          </w:rPrChange>
        </w:rPr>
        <w:t>figure 1b</w:t>
      </w:r>
      <w:r w:rsidR="00D9531B" w:rsidRPr="00BA0A8A">
        <w:t>)</w:t>
      </w:r>
      <w:r w:rsidR="00C777A3" w:rsidRPr="00BA0A8A">
        <w:t xml:space="preserve"> showed that </w:t>
      </w:r>
      <w:r w:rsidR="00D9531B" w:rsidRPr="00BA0A8A">
        <w:t xml:space="preserve">all cohort samples reached </w:t>
      </w:r>
      <w:r w:rsidR="00C777A3" w:rsidRPr="00BA0A8A">
        <w:t>a p</w:t>
      </w:r>
      <w:r w:rsidR="00D9531B" w:rsidRPr="00BA0A8A">
        <w:t>lateau at 10,000</w:t>
      </w:r>
      <w:r w:rsidR="00C777A3" w:rsidRPr="00BA0A8A">
        <w:t xml:space="preserve"> sequencing reads</w:t>
      </w:r>
      <w:r w:rsidR="00D9531B" w:rsidRPr="00BA0A8A">
        <w:t xml:space="preserve">. </w:t>
      </w:r>
      <w:commentRangeStart w:id="275"/>
      <w:commentRangeStart w:id="276"/>
      <w:r w:rsidR="00E81CE7" w:rsidRPr="00BA0A8A">
        <w:t>We applied strict sample filtering criteria to ensure rigorous outcomes and reduce the outlier effect</w:t>
      </w:r>
      <w:r w:rsidR="00317AD9" w:rsidRPr="00BA0A8A">
        <w:t xml:space="preserve"> </w:t>
      </w:r>
      <w:r w:rsidR="00D9531B" w:rsidRPr="00BA0A8A">
        <w:t>(</w:t>
      </w:r>
      <w:r w:rsidR="00D9531B" w:rsidRPr="0072796B">
        <w:rPr>
          <w:color w:val="0000FF"/>
          <w:rPrChange w:id="277" w:author="Jun Yu (MEDT)" w:date="2021-10-18T15:05:00Z">
            <w:rPr/>
          </w:rPrChange>
        </w:rPr>
        <w:t>figure 1c</w:t>
      </w:r>
      <w:r w:rsidR="00D9531B" w:rsidRPr="00BA0A8A">
        <w:t>).</w:t>
      </w:r>
      <w:commentRangeEnd w:id="275"/>
      <w:r w:rsidR="00C777A3" w:rsidRPr="00BA0A8A">
        <w:rPr>
          <w:rStyle w:val="CommentReference"/>
          <w:sz w:val="24"/>
          <w:szCs w:val="24"/>
        </w:rPr>
        <w:commentReference w:id="275"/>
      </w:r>
      <w:commentRangeEnd w:id="276"/>
      <w:r w:rsidR="00ED2B2F" w:rsidRPr="00BA0A8A">
        <w:rPr>
          <w:rStyle w:val="CommentReference"/>
          <w:sz w:val="24"/>
          <w:szCs w:val="24"/>
        </w:rPr>
        <w:commentReference w:id="276"/>
      </w:r>
      <w:r w:rsidR="00D9531B" w:rsidRPr="00BA0A8A">
        <w:t xml:space="preserve"> </w:t>
      </w:r>
      <w:del w:id="278"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279" w:author="Jun Yu (MEDT)" w:date="2021-10-18T17:58:00Z">
        <w:r w:rsidR="00146D14">
          <w:t>W</w:t>
        </w:r>
      </w:ins>
      <w:r w:rsidR="00A62167" w:rsidRPr="00BA0A8A">
        <w:t xml:space="preserve">e </w:t>
      </w:r>
      <w:ins w:id="280" w:author="Jun Yu (MEDT)" w:date="2021-10-18T17:59:00Z">
        <w:r w:rsidR="00146D14">
          <w:t xml:space="preserve">finally </w:t>
        </w:r>
      </w:ins>
      <w:r w:rsidR="00A62167" w:rsidRPr="00BA0A8A">
        <w:t>included</w:t>
      </w:r>
      <w:r w:rsidR="007370A2" w:rsidRPr="00BA0A8A">
        <w:t xml:space="preserve"> 1,329 samples </w:t>
      </w:r>
      <w:r w:rsidR="00A62167" w:rsidRPr="00BA0A8A">
        <w:t xml:space="preserve">with </w:t>
      </w:r>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r w:rsidR="007370A2" w:rsidRPr="00BA0A8A">
        <w:t xml:space="preserve"> </w:t>
      </w:r>
      <w:del w:id="281"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w:delText>
        </w:r>
        <w:commentRangeStart w:id="282"/>
        <w:commentRangeStart w:id="283"/>
        <w:r w:rsidR="000D0043" w:rsidRPr="00BA0A8A" w:rsidDel="00146D14">
          <w:delText xml:space="preserve">in </w:delText>
        </w:r>
        <w:r w:rsidR="002E1E6A" w:rsidRPr="00BA0A8A" w:rsidDel="00146D14">
          <w:delText>the gut</w:delText>
        </w:r>
        <w:r w:rsidR="000D0043" w:rsidRPr="00BA0A8A" w:rsidDel="00146D14">
          <w:delText>.</w:delText>
        </w:r>
        <w:commentRangeEnd w:id="282"/>
        <w:r w:rsidR="002908A5" w:rsidRPr="00BA0A8A" w:rsidDel="00146D14">
          <w:rPr>
            <w:rStyle w:val="CommentReference"/>
            <w:sz w:val="24"/>
            <w:szCs w:val="24"/>
          </w:rPr>
          <w:commentReference w:id="282"/>
        </w:r>
        <w:commentRangeEnd w:id="283"/>
        <w:r w:rsidR="003713B8" w:rsidRPr="00BA0A8A" w:rsidDel="00146D14">
          <w:rPr>
            <w:rStyle w:val="CommentReference"/>
            <w:sz w:val="24"/>
            <w:szCs w:val="24"/>
          </w:rPr>
          <w:commentReference w:id="283"/>
        </w:r>
      </w:del>
    </w:p>
    <w:p w14:paraId="31839573" w14:textId="77777777" w:rsidR="00BA0A8A" w:rsidRDefault="00BA0A8A" w:rsidP="00C25889">
      <w:pPr>
        <w:pStyle w:val="title20825"/>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284" w:author="Jun Yu (MEDT)" w:date="2021-10-19T14:17:00Z">
        <w:r w:rsidR="00527EAA" w:rsidRPr="00BA0A8A" w:rsidDel="005F4FD0">
          <w:delText xml:space="preserve">and bacterial </w:delText>
        </w:r>
      </w:del>
      <w:r w:rsidR="00D9531B" w:rsidRPr="00BA0A8A">
        <w:t>composition</w:t>
      </w:r>
      <w:r w:rsidR="00FA0AD4" w:rsidRPr="00BA0A8A">
        <w:t xml:space="preserve"> in CRC</w:t>
      </w:r>
      <w:commentRangeStart w:id="285"/>
      <w:commentRangeEnd w:id="285"/>
      <w:r w:rsidR="00FA0AD4" w:rsidRPr="00BA0A8A">
        <w:rPr>
          <w:rStyle w:val="CommentReference"/>
          <w:rFonts w:eastAsiaTheme="minorEastAsia"/>
          <w:b w:val="0"/>
          <w:sz w:val="24"/>
          <w:szCs w:val="24"/>
        </w:rPr>
        <w:commentReference w:id="285"/>
      </w:r>
    </w:p>
    <w:p w14:paraId="2B090596" w14:textId="206927A1" w:rsidR="007A072D" w:rsidRPr="00BA0A8A" w:rsidRDefault="00D05C7C" w:rsidP="00BA0A8A">
      <w:pPr>
        <w:spacing w:before="0" w:after="0"/>
      </w:pPr>
      <w:ins w:id="286" w:author="Jun Yu (MEDT)" w:date="2021-10-19T17:14:00Z">
        <w:r>
          <w:t xml:space="preserve">We assessed the </w:t>
        </w:r>
      </w:ins>
      <w:del w:id="287"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288" w:author="Jun Yu (MEDT)" w:date="2021-10-19T17:15:00Z">
        <w:r>
          <w:t xml:space="preserve">identified to be </w:t>
        </w:r>
      </w:ins>
      <w:r w:rsidR="00525A3D" w:rsidRPr="00BA0A8A">
        <w:lastRenderedPageBreak/>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289" w:author="Jun Yu (MEDT)" w:date="2021-10-18T18:03:00Z">
        <w:r w:rsidR="00955254">
          <w:t xml:space="preserve"> </w:t>
        </w:r>
        <w:r w:rsidR="00955254" w:rsidRPr="00BA0A8A">
          <w:t>(</w:t>
        </w:r>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r w:rsidR="00D9531B" w:rsidRPr="0072796B">
        <w:rPr>
          <w:color w:val="0000FF"/>
          <w:rPrChange w:id="290" w:author="Jun Yu (MEDT)" w:date="2021-10-18T15:05:00Z">
            <w:rPr/>
          </w:rPrChange>
        </w:rPr>
        <w:t xml:space="preserve">figure </w:t>
      </w:r>
      <w:commentRangeStart w:id="291"/>
      <w:r w:rsidR="00D9531B" w:rsidRPr="0072796B">
        <w:rPr>
          <w:color w:val="0000FF"/>
          <w:rPrChange w:id="292" w:author="Jun Yu (MEDT)" w:date="2021-10-18T15:05:00Z">
            <w:rPr/>
          </w:rPrChange>
        </w:rPr>
        <w:t>2b</w:t>
      </w:r>
      <w:commentRangeEnd w:id="291"/>
      <w:r w:rsidR="00BC4AF1">
        <w:rPr>
          <w:rStyle w:val="CommentReference"/>
        </w:rPr>
        <w:commentReference w:id="291"/>
      </w:r>
      <w:r w:rsidR="00D9531B" w:rsidRPr="00BA0A8A">
        <w:t>).</w:t>
      </w:r>
      <w:r w:rsidR="00203541" w:rsidRPr="00BA0A8A">
        <w:t xml:space="preserve"> </w:t>
      </w:r>
    </w:p>
    <w:p w14:paraId="31E24533" w14:textId="10BD6B82" w:rsidR="007A072D" w:rsidRPr="00BA0A8A" w:rsidDel="00BC4AF1" w:rsidRDefault="007A072D" w:rsidP="00BA0A8A">
      <w:pPr>
        <w:spacing w:before="0" w:after="0"/>
        <w:rPr>
          <w:del w:id="293" w:author="Jun Yu (MEDT)" w:date="2021-10-18T18:16:00Z"/>
        </w:rPr>
      </w:pPr>
      <w:del w:id="294" w:author="Jun Yu (MEDT)" w:date="2021-10-18T18:16:00Z">
        <w:r w:rsidRPr="00BA0A8A" w:rsidDel="00BC4AF1">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295" w:author="Jun Yu (MEDT)" w:date="2021-10-18T15:05:00Z">
              <w:rPr/>
            </w:rPrChange>
          </w:rPr>
          <w:delText xml:space="preserve">supplementary </w:delText>
        </w:r>
        <w:commentRangeStart w:id="296"/>
        <w:r w:rsidR="00203541" w:rsidRPr="0072796B" w:rsidDel="00BC4AF1">
          <w:rPr>
            <w:color w:val="0000FF"/>
            <w:rPrChange w:id="297" w:author="Jun Yu (MEDT)" w:date="2021-10-18T15:05:00Z">
              <w:rPr/>
            </w:rPrChange>
          </w:rPr>
          <w:delText>figure 1</w:delText>
        </w:r>
        <w:commentRangeEnd w:id="296"/>
        <w:r w:rsidR="00203541" w:rsidRPr="0072796B" w:rsidDel="00BC4AF1">
          <w:rPr>
            <w:rStyle w:val="CommentReference"/>
            <w:color w:val="0000FF"/>
            <w:sz w:val="24"/>
            <w:szCs w:val="24"/>
            <w:rPrChange w:id="298" w:author="Jun Yu (MEDT)" w:date="2021-10-18T15:05:00Z">
              <w:rPr>
                <w:rStyle w:val="CommentReference"/>
                <w:sz w:val="24"/>
                <w:szCs w:val="24"/>
              </w:rPr>
            </w:rPrChange>
          </w:rPr>
          <w:commentReference w:id="296"/>
        </w:r>
        <w:r w:rsidR="00E81CE7" w:rsidRPr="0072796B" w:rsidDel="00BC4AF1">
          <w:rPr>
            <w:color w:val="0000FF"/>
            <w:rPrChange w:id="299"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300" w:author="Jun Yu (MEDT)" w:date="2021-10-18T15:05:00Z">
              <w:rPr/>
            </w:rPrChange>
          </w:rPr>
          <w:delText xml:space="preserve">supplementary figure </w:delText>
        </w:r>
        <w:r w:rsidR="00E81CE7" w:rsidRPr="0072796B" w:rsidDel="00BC4AF1">
          <w:rPr>
            <w:color w:val="0000FF"/>
            <w:rPrChange w:id="301"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302" w:author="Jun Yu (MEDT)" w:date="2021-10-18T15:05:00Z">
              <w:rPr/>
            </w:rPrChange>
          </w:rPr>
          <w:delText>figure 2c</w:delText>
        </w:r>
        <w:r w:rsidR="0083342C" w:rsidRPr="0072796B" w:rsidDel="00BC4AF1">
          <w:rPr>
            <w:color w:val="0000FF"/>
            <w:rPrChange w:id="303"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304" w:author="Jun Yu (MEDT)" w:date="2021-10-18T18:16:00Z"/>
        </w:rPr>
      </w:pPr>
    </w:p>
    <w:p w14:paraId="3E110BBC" w14:textId="5481A5AB" w:rsidR="00D9531B" w:rsidRPr="00BA0A8A" w:rsidRDefault="00D9531B" w:rsidP="00BA0A8A">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d group</w:t>
      </w:r>
      <w:r w:rsidRPr="00BA0A8A">
        <w:fldChar w:fldCharType="begin"/>
      </w:r>
      <w:r w:rsidR="00FD106C" w:rsidRPr="00BA0A8A">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FD106C" w:rsidRPr="00BA0A8A">
        <w:rPr>
          <w:kern w:val="0"/>
          <w:vertAlign w:val="superscript"/>
        </w:rPr>
        <w:t>29</w:t>
      </w:r>
      <w:r w:rsidRPr="00BA0A8A">
        <w:fldChar w:fldCharType="end"/>
      </w:r>
      <w:r w:rsidRPr="00BA0A8A">
        <w:t xml:space="preserve">, </w:t>
      </w:r>
      <w:del w:id="305" w:author="Jun Yu (MEDT)" w:date="2021-10-18T18:28:00Z">
        <w:r w:rsidR="007E7EF9" w:rsidRPr="00BA0A8A" w:rsidDel="00D72DB9">
          <w:delText xml:space="preserve">we observed that </w:delText>
        </w:r>
      </w:del>
      <w:ins w:id="306" w:author="Jun Yu (MEDT)" w:date="2021-10-18T18:25:00Z">
        <w:r w:rsidR="00AE7823">
          <w:t xml:space="preserve">the </w:t>
        </w:r>
      </w:ins>
      <w:r w:rsidRPr="00BA0A8A">
        <w:t xml:space="preserve">alpha diversity </w:t>
      </w:r>
      <w:ins w:id="307"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t xml:space="preserve">individuals when </w:t>
      </w:r>
      <w:r w:rsidR="007E7EF9" w:rsidRPr="00BA0A8A">
        <w:t>considering all</w:t>
      </w:r>
      <w:r w:rsidRPr="00BA0A8A">
        <w:t xml:space="preserve"> </w:t>
      </w:r>
      <w:r w:rsidR="007E7EF9" w:rsidRPr="00BA0A8A">
        <w:t xml:space="preserve">the cohorts </w:t>
      </w:r>
      <w:r w:rsidRPr="00BA0A8A">
        <w:t>together (</w:t>
      </w:r>
      <w:r w:rsidRPr="0072796B">
        <w:rPr>
          <w:color w:val="0000FF"/>
          <w:rPrChange w:id="308" w:author="Jun Yu (MEDT)" w:date="2021-10-18T15:06:00Z">
            <w:rPr/>
          </w:rPrChange>
        </w:rPr>
        <w:t>figure 2d</w:t>
      </w:r>
      <w:r w:rsidRPr="00BA0A8A">
        <w:t>)</w:t>
      </w:r>
      <w:ins w:id="309" w:author="Jun Yu (MEDT)" w:date="2021-10-18T18:26:00Z">
        <w:r w:rsidR="004A66E5">
          <w:t xml:space="preserve"> and in three </w:t>
        </w:r>
      </w:ins>
      <w:del w:id="310"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311"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312"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313" w:author="Jun Yu (MEDT)" w:date="2021-10-18T18:26:00Z">
        <w:r w:rsidR="004A66E5">
          <w:t xml:space="preserve"> </w:t>
        </w:r>
      </w:ins>
      <w:ins w:id="314" w:author="Jun Yu (MEDT)" w:date="2021-10-18T18:27:00Z">
        <w:r w:rsidR="004A66E5" w:rsidRPr="00BA0A8A">
          <w:t>(</w:t>
        </w:r>
        <w:r w:rsidR="004A66E5" w:rsidRPr="00F217BB">
          <w:rPr>
            <w:color w:val="0000FF"/>
          </w:rPr>
          <w:t>figure 2d</w:t>
        </w:r>
        <w:r w:rsidR="004A66E5" w:rsidRPr="00BA0A8A">
          <w:t>)</w:t>
        </w:r>
      </w:ins>
      <w:r w:rsidRPr="00BA0A8A">
        <w:t xml:space="preserve">. </w:t>
      </w:r>
      <w:del w:id="315"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316" w:author="Jun Yu (MEDT)" w:date="2021-10-18T18:27:00Z">
        <w:r w:rsidR="004A66E5">
          <w:t>Collectively, we</w:t>
        </w:r>
      </w:ins>
      <w:r w:rsidR="00E81CE7" w:rsidRPr="00BA0A8A">
        <w:t xml:space="preserve"> observe</w:t>
      </w:r>
      <w:ins w:id="317" w:author="Jun Yu (MEDT)" w:date="2021-10-18T18:27:00Z">
        <w:r w:rsidR="004A66E5">
          <w:t>d</w:t>
        </w:r>
      </w:ins>
      <w:r w:rsidR="00E81CE7" w:rsidRPr="00BA0A8A">
        <w:t xml:space="preserve"> </w:t>
      </w:r>
      <w:del w:id="318" w:author="Jun Yu (MEDT)" w:date="2021-10-18T18:28:00Z">
        <w:r w:rsidR="00E81CE7" w:rsidRPr="00BA0A8A" w:rsidDel="005E4030">
          <w:delText xml:space="preserve">remarkable </w:delText>
        </w:r>
      </w:del>
      <w:ins w:id="319" w:author="Jun Yu (MEDT)" w:date="2021-10-18T18:28:00Z">
        <w:r w:rsidR="005E4030">
          <w:t>significant</w:t>
        </w:r>
        <w:r w:rsidR="005E4030" w:rsidRPr="00BA0A8A">
          <w:t xml:space="preserve"> </w:t>
        </w:r>
      </w:ins>
      <w:r w:rsidR="00E81CE7" w:rsidRPr="00BA0A8A">
        <w:t xml:space="preserve">differences in both fungi phyla </w:t>
      </w:r>
      <w:r w:rsidR="00E81CE7" w:rsidRPr="00BA0A8A">
        <w:lastRenderedPageBreak/>
        <w:t>composition and alpha diversity in the CRC group</w:t>
      </w:r>
      <w:ins w:id="320" w:author="Jun Yu (MEDT)" w:date="2021-10-18T18:27:00Z">
        <w:r w:rsidR="004A66E5">
          <w:t xml:space="preserve"> compared to healthy</w:t>
        </w:r>
      </w:ins>
      <w:ins w:id="321" w:author="Jun Yu (MEDT)" w:date="2021-10-18T18:28:00Z">
        <w:r w:rsidR="004A66E5">
          <w:t xml:space="preserve"> controls</w:t>
        </w:r>
      </w:ins>
      <w:del w:id="322"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p>
    <w:p w14:paraId="1CD00654" w14:textId="77777777" w:rsidR="00BA0A8A" w:rsidRDefault="00BA0A8A" w:rsidP="00C25889">
      <w:pPr>
        <w:pStyle w:val="title20825"/>
      </w:pPr>
    </w:p>
    <w:p w14:paraId="128981FB" w14:textId="34EC9C0B" w:rsidR="00D9531B" w:rsidRPr="00BA0A8A" w:rsidRDefault="00D93222" w:rsidP="00C25889">
      <w:pPr>
        <w:pStyle w:val="title20825"/>
      </w:pPr>
      <w:commentRangeStart w:id="323"/>
      <w:r w:rsidRPr="00BA0A8A">
        <w:t>Identification of</w:t>
      </w:r>
      <w:r w:rsidR="00D9531B" w:rsidRPr="00BA0A8A">
        <w:t xml:space="preserve"> </w:t>
      </w:r>
      <w:r w:rsidR="004314C2" w:rsidRPr="00BA0A8A">
        <w:t>fungal</w:t>
      </w:r>
      <w:r w:rsidR="00D9531B" w:rsidRPr="00BA0A8A">
        <w:t xml:space="preserve"> species associated with CRC </w:t>
      </w:r>
      <w:del w:id="324" w:author="Jun Yu (MEDT)" w:date="2021-10-18T18:30:00Z">
        <w:r w:rsidRPr="00BA0A8A" w:rsidDel="00D72DB9">
          <w:delText xml:space="preserve">by </w:delText>
        </w:r>
        <w:r w:rsidR="00D9531B" w:rsidRPr="00BA0A8A" w:rsidDel="00D72DB9">
          <w:delText>univariate meta-analysis</w:delText>
        </w:r>
        <w:commentRangeEnd w:id="323"/>
        <w:r w:rsidR="00FA2A1F" w:rsidRPr="00BA0A8A" w:rsidDel="00D72DB9">
          <w:rPr>
            <w:rStyle w:val="CommentReference"/>
            <w:rFonts w:eastAsiaTheme="minorEastAsia"/>
            <w:b w:val="0"/>
            <w:sz w:val="24"/>
            <w:szCs w:val="24"/>
          </w:rPr>
          <w:commentReference w:id="323"/>
        </w:r>
      </w:del>
    </w:p>
    <w:p w14:paraId="6ADA9F1C" w14:textId="265A1632" w:rsidR="00BA3DCF" w:rsidRPr="00BA0A8A" w:rsidDel="00D72DB9" w:rsidRDefault="00D9531B" w:rsidP="00BA0A8A">
      <w:pPr>
        <w:widowControl/>
        <w:spacing w:before="0" w:after="0"/>
        <w:rPr>
          <w:del w:id="325" w:author="Jun Yu (MEDT)" w:date="2021-10-18T18:32:00Z"/>
        </w:rPr>
      </w:pPr>
      <w:r w:rsidRPr="00BA0A8A">
        <w:t>We</w:t>
      </w:r>
      <w:r w:rsidR="002276BF" w:rsidRPr="00BA0A8A">
        <w:t xml:space="preserve"> </w:t>
      </w:r>
      <w:del w:id="326"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327" w:author="Jun Yu (MEDT)" w:date="2021-10-18T15:01:00Z">
            <w:rPr/>
          </w:rPrChange>
        </w:rPr>
        <w:t xml:space="preserve">figure 3a and supplementary table </w:t>
      </w:r>
      <w:r w:rsidR="00683CAF" w:rsidRPr="0072796B">
        <w:rPr>
          <w:color w:val="0000FF"/>
          <w:rPrChange w:id="328" w:author="Jun Yu (MEDT)" w:date="2021-10-18T15:01:00Z">
            <w:rPr/>
          </w:rPrChange>
        </w:rPr>
        <w:t xml:space="preserve">2, </w:t>
      </w:r>
      <w:r w:rsidR="00274D15" w:rsidRPr="0072796B">
        <w:rPr>
          <w:color w:val="0000FF"/>
          <w:rPrChange w:id="329"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330" w:author="Jun Yu (MEDT)" w:date="2021-10-18T15:01:00Z">
            <w:rPr/>
          </w:rPrChange>
        </w:rPr>
        <w:t>figure 3a and supplementary table 4</w:t>
      </w:r>
      <w:r w:rsidR="00BA3DCF" w:rsidRPr="00BA0A8A">
        <w:t>).</w:t>
      </w:r>
      <w:ins w:id="331" w:author="Jun Yu (MEDT)" w:date="2021-10-18T18:32:00Z">
        <w:r w:rsidR="00D72DB9">
          <w:t xml:space="preserve"> </w:t>
        </w:r>
      </w:ins>
    </w:p>
    <w:p w14:paraId="64C6DCBE" w14:textId="6912509B" w:rsidR="00BA0A8A" w:rsidDel="00D72DB9" w:rsidRDefault="00BA0A8A" w:rsidP="00BA0A8A">
      <w:pPr>
        <w:widowControl/>
        <w:spacing w:before="0" w:after="0"/>
        <w:rPr>
          <w:del w:id="332" w:author="Jun Yu (MEDT)" w:date="2021-10-18T18:32:00Z"/>
        </w:rPr>
      </w:pPr>
    </w:p>
    <w:p w14:paraId="030033EB" w14:textId="5585D8B5" w:rsidR="00D46E76" w:rsidRPr="00BA0A8A" w:rsidDel="001A2189" w:rsidRDefault="00D93222" w:rsidP="00BA0A8A">
      <w:pPr>
        <w:widowControl/>
        <w:spacing w:before="0" w:after="0"/>
        <w:rPr>
          <w:del w:id="333" w:author="Jun Yu (MEDT)" w:date="2021-10-18T18:44:00Z"/>
        </w:rPr>
      </w:pPr>
      <w:r w:rsidRPr="00BA0A8A">
        <w:t xml:space="preserve">We </w:t>
      </w:r>
      <w:del w:id="334" w:author="Jun Yu (MEDT)" w:date="2021-10-18T18:32:00Z">
        <w:r w:rsidR="00BA3DCF" w:rsidRPr="00BA0A8A" w:rsidDel="00D72DB9">
          <w:delText>then</w:delText>
        </w:r>
        <w:r w:rsidRPr="00BA0A8A" w:rsidDel="00D72DB9">
          <w:delText xml:space="preserve"> </w:delText>
        </w:r>
      </w:del>
      <w:r w:rsidRPr="00BA0A8A">
        <w:t xml:space="preserve">evaluated if these 74 </w:t>
      </w:r>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335" w:author="Jun Yu (MEDT)" w:date="2021-10-18T18:32:00Z">
        <w:r w:rsidRPr="00BA0A8A" w:rsidDel="00D72DB9">
          <w:delText xml:space="preserve"> (see </w:delText>
        </w:r>
        <w:commentRangeStart w:id="336"/>
        <w:r w:rsidRPr="00BA0A8A" w:rsidDel="00D72DB9">
          <w:delText>Methods</w:delText>
        </w:r>
        <w:commentRangeEnd w:id="336"/>
        <w:r w:rsidRPr="00BA0A8A" w:rsidDel="00D72DB9">
          <w:rPr>
            <w:rStyle w:val="CommentReference"/>
            <w:sz w:val="24"/>
            <w:szCs w:val="24"/>
          </w:rPr>
          <w:commentReference w:id="336"/>
        </w:r>
        <w:r w:rsidRPr="00BA0A8A" w:rsidDel="00D72DB9">
          <w:delText>)</w:delText>
        </w:r>
      </w:del>
      <w:r w:rsidRPr="00BA0A8A">
        <w:t xml:space="preserve">. </w:t>
      </w:r>
      <w:del w:id="337" w:author="Jun Yu (MEDT)" w:date="2021-10-18T18:33:00Z">
        <w:r w:rsidR="00811AE1" w:rsidRPr="00BA0A8A" w:rsidDel="00D8320E">
          <w:delText>We observed that t</w:delText>
        </w:r>
      </w:del>
      <w:ins w:id="338" w:author="Jun Yu (MEDT)" w:date="2021-10-18T18:33:00Z">
        <w:r w:rsidR="00D8320E">
          <w:t>T</w:t>
        </w:r>
      </w:ins>
      <w:r w:rsidR="00811AE1" w:rsidRPr="00BA0A8A">
        <w:t xml:space="preserve">he enrichment and depletion status of the 74 species were consistent in </w:t>
      </w:r>
      <w:del w:id="339" w:author="Jun Yu (MEDT)" w:date="2021-10-18T18:33:00Z">
        <w:r w:rsidR="00811AE1" w:rsidRPr="00BA0A8A" w:rsidDel="00D8320E">
          <w:delText>most of the</w:delText>
        </w:r>
      </w:del>
      <w:ins w:id="340"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 </w:t>
      </w:r>
      <w:r w:rsidR="00BA3DCF" w:rsidRPr="00BA0A8A">
        <w:t>Interest</w:t>
      </w:r>
      <w:r w:rsidR="00E81CE7" w:rsidRPr="00BA0A8A">
        <w:t>ing</w:t>
      </w:r>
      <w:r w:rsidR="00BA3DCF" w:rsidRPr="00BA0A8A">
        <w:t>ly, most of the 74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 xml:space="preserve">in CRC patients. Whereas in the 2019_Yachida group, most of </w:t>
      </w:r>
      <w:r w:rsidR="004E4D50" w:rsidRPr="00BA0A8A">
        <w:t>the</w:t>
      </w:r>
      <w:r w:rsidR="00BA3DCF" w:rsidRPr="00BA0A8A">
        <w:t xml:space="preserve"> identified</w:t>
      </w:r>
      <w:r w:rsidR="004E4D50" w:rsidRPr="00BA0A8A">
        <w:t xml:space="preserve"> 74</w:t>
      </w:r>
      <w:r w:rsidR="00BA3DCF" w:rsidRPr="00BA0A8A">
        <w:t xml:space="preserve"> </w:t>
      </w:r>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other cohorts. We also discovered that</w:t>
      </w:r>
      <w:r w:rsidR="0098399D" w:rsidRPr="00BA0A8A">
        <w:t xml:space="preserve"> </w:t>
      </w:r>
      <w:r w:rsidRPr="00BA0A8A">
        <w:t>3 of the 74 species showed consistent changes across all the cohorts</w:t>
      </w:r>
      <w:r w:rsidR="00FA2A1F" w:rsidRPr="00BA0A8A">
        <w:t xml:space="preserve"> with</w:t>
      </w:r>
      <w:r w:rsidRPr="00BA0A8A">
        <w:t xml:space="preserve"> </w:t>
      </w:r>
      <w:r w:rsidRPr="00BA0A8A">
        <w:rPr>
          <w:i/>
          <w:iCs/>
        </w:rPr>
        <w:lastRenderedPageBreak/>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t>being</w:t>
      </w:r>
      <w:r w:rsidRPr="00BA0A8A">
        <w:t xml:space="preserve"> depleted in CRC</w:t>
      </w:r>
      <w:r w:rsidR="00FA2A1F" w:rsidRPr="00BA0A8A">
        <w:t xml:space="preserve"> </w:t>
      </w:r>
      <w:r w:rsidRPr="00BA0A8A">
        <w:t>(</w:t>
      </w:r>
      <w:r w:rsidRPr="0072796B">
        <w:rPr>
          <w:color w:val="0000FF"/>
          <w:rPrChange w:id="341" w:author="Jun Yu (MEDT)" w:date="2021-10-18T15:01:00Z">
            <w:rPr/>
          </w:rPrChange>
        </w:rPr>
        <w:t>figure 3b and supplementary table 6</w:t>
      </w:r>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342" w:author="Jun Yu (MEDT)" w:date="2021-10-18T15:02:00Z">
        <w:r w:rsidRPr="0072796B" w:rsidDel="0072796B">
          <w:rPr>
            <w:color w:val="0000FF"/>
            <w:rPrChange w:id="343" w:author="Jun Yu (MEDT)" w:date="2021-10-18T15:02:00Z">
              <w:rPr/>
            </w:rPrChange>
          </w:rPr>
          <w:delText xml:space="preserve">see </w:delText>
        </w:r>
      </w:del>
      <w:r w:rsidRPr="0072796B">
        <w:rPr>
          <w:color w:val="0000FF"/>
          <w:rPrChange w:id="344" w:author="Jun Yu (MEDT)" w:date="2021-10-18T15:02:00Z">
            <w:rPr/>
          </w:rPrChange>
        </w:rPr>
        <w:t>supplementary table 6</w:t>
      </w:r>
      <w:r w:rsidRPr="00BA0A8A">
        <w:t xml:space="preserve">). </w:t>
      </w:r>
      <w:r w:rsidR="00FA2A1F" w:rsidRPr="00BA0A8A">
        <w:t>Notably</w:t>
      </w:r>
      <w:r w:rsidRPr="00BA0A8A">
        <w:t xml:space="preserve">, only </w:t>
      </w:r>
      <w:r w:rsidRPr="00BA0A8A">
        <w:rPr>
          <w:i/>
          <w:iCs/>
        </w:rPr>
        <w:t>Aspergillus</w:t>
      </w:r>
      <w:r w:rsidRPr="00BA0A8A">
        <w:t xml:space="preserve"> </w:t>
      </w:r>
      <w:proofErr w:type="spellStart"/>
      <w:r w:rsidRPr="00BA0A8A">
        <w:rPr>
          <w:i/>
          <w:iCs/>
        </w:rPr>
        <w:t>rambellii</w:t>
      </w:r>
      <w:proofErr w:type="spellEnd"/>
      <w:r w:rsidRPr="00BA0A8A">
        <w:t xml:space="preserve"> showed a significant difference (</w:t>
      </w:r>
      <w:r w:rsidR="00B260A4" w:rsidRPr="00BA0A8A">
        <w:t>p-value</w:t>
      </w:r>
      <w:r w:rsidRPr="00BA0A8A">
        <w:t xml:space="preserve"> &lt; 0.05) in all the cohorts, except</w:t>
      </w:r>
      <w:r w:rsidR="00FA2A1F" w:rsidRPr="00BA0A8A">
        <w:t xml:space="preserve"> the</w:t>
      </w:r>
      <w:r w:rsidRPr="00BA0A8A">
        <w:t xml:space="preserve"> 2019_ThomasA</w:t>
      </w:r>
      <w:r w:rsidR="00FD7AD9" w:rsidRPr="00BA0A8A">
        <w:t>M</w:t>
      </w:r>
      <w:r w:rsidRPr="00BA0A8A">
        <w:t xml:space="preserve"> </w:t>
      </w:r>
      <w:r w:rsidR="00FA2A1F" w:rsidRPr="00BA0A8A">
        <w:t>cohort</w:t>
      </w:r>
      <w:r w:rsidRPr="00BA0A8A">
        <w:t xml:space="preserve"> (</w:t>
      </w:r>
      <w:r w:rsidRPr="0072796B">
        <w:rPr>
          <w:color w:val="0000FF"/>
          <w:rPrChange w:id="345" w:author="Jun Yu (MEDT)" w:date="2021-10-18T15:02:00Z">
            <w:rPr/>
          </w:rPrChange>
        </w:rPr>
        <w:t>figure 3d and supplementary table 7</w:t>
      </w:r>
      <w:r w:rsidRPr="00BA0A8A">
        <w:t>).</w:t>
      </w:r>
      <w:r w:rsidR="00811AE1" w:rsidRPr="00BA0A8A">
        <w:t xml:space="preserve"> </w:t>
      </w:r>
    </w:p>
    <w:p w14:paraId="4238E58C" w14:textId="62CB3D35" w:rsidR="00D93222" w:rsidRPr="00BA0A8A" w:rsidRDefault="00BA3DCF" w:rsidP="00BA0A8A">
      <w:pPr>
        <w:widowControl/>
        <w:spacing w:before="0" w:after="0"/>
      </w:pPr>
      <w:r w:rsidRPr="00BA0A8A">
        <w:t xml:space="preserve">For the 33 species in the core set, </w:t>
      </w:r>
      <w:commentRangeStart w:id="346"/>
      <w:del w:id="347" w:author="Jun Yu (MEDT)" w:date="2021-10-18T18:42:00Z">
        <w:r w:rsidR="00E81CE7" w:rsidRPr="00BA0A8A" w:rsidDel="003C7E3A">
          <w:delText>ten</w:delText>
        </w:r>
        <w:r w:rsidR="000975D5" w:rsidRPr="00BA0A8A" w:rsidDel="003C7E3A">
          <w:delText xml:space="preserve"> </w:delText>
        </w:r>
      </w:del>
      <w:ins w:id="348" w:author="Jun Yu (MEDT)" w:date="2021-10-18T18:42:00Z">
        <w:r w:rsidR="003C7E3A">
          <w:t>10</w:t>
        </w:r>
        <w:r w:rsidR="003C7E3A" w:rsidRPr="00BA0A8A">
          <w:t xml:space="preserve"> </w:t>
        </w:r>
      </w:ins>
      <w:r w:rsidR="000975D5" w:rsidRPr="00BA0A8A">
        <w:t>were enriched</w:t>
      </w:r>
      <w:del w:id="349"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350" w:author="Jun Yu (MEDT)" w:date="2021-10-18T18:42:00Z">
        <w:r w:rsidR="001A2189" w:rsidRPr="00BA0A8A">
          <w:t xml:space="preserve">in CRC patients </w:t>
        </w:r>
      </w:ins>
      <w:r w:rsidR="000975D5" w:rsidRPr="00BA0A8A">
        <w:t>(</w:t>
      </w:r>
      <w:commentRangeStart w:id="351"/>
      <w:r w:rsidR="000975D5" w:rsidRPr="0072796B">
        <w:rPr>
          <w:color w:val="0000FF"/>
          <w:rPrChange w:id="352" w:author="Jun Yu (MEDT)" w:date="2021-10-18T15:06:00Z">
            <w:rPr/>
          </w:rPrChange>
        </w:rPr>
        <w:t>figure 3c</w:t>
      </w:r>
      <w:commentRangeEnd w:id="351"/>
      <w:r w:rsidR="0072796B">
        <w:rPr>
          <w:rStyle w:val="CommentReference"/>
        </w:rPr>
        <w:commentReference w:id="351"/>
      </w:r>
      <w:r w:rsidR="000975D5" w:rsidRPr="00BA0A8A">
        <w:t>).</w:t>
      </w:r>
      <w:commentRangeEnd w:id="346"/>
      <w:r w:rsidR="000975D5" w:rsidRPr="00BA0A8A">
        <w:rPr>
          <w:rStyle w:val="CommentReference"/>
          <w:sz w:val="24"/>
          <w:szCs w:val="24"/>
        </w:rPr>
        <w:commentReference w:id="346"/>
      </w:r>
      <w:r w:rsidR="000975D5" w:rsidRPr="00BA0A8A">
        <w:t xml:space="preserve"> </w:t>
      </w:r>
      <w:ins w:id="353" w:author="Jun Yu (MEDT)" w:date="2021-10-18T18:44:00Z">
        <w:r w:rsidR="001A2189">
          <w:t>The</w:t>
        </w:r>
        <w:r w:rsidR="001A2189" w:rsidRPr="00BA0A8A">
          <w:t xml:space="preserve"> alterations of these 33 species in CRC patients versus healthy individuals were relatively consistent in most cohorts except 2019_ThomasAM and 2019_Yachida </w:t>
        </w:r>
        <w:proofErr w:type="spellStart"/>
        <w:r w:rsidR="001A2189" w:rsidRPr="00BA0A8A">
          <w:t>cohots</w:t>
        </w:r>
        <w:proofErr w:type="spellEnd"/>
        <w:r w:rsidR="001A2189" w:rsidRPr="00BA0A8A">
          <w:t xml:space="preserve">. </w:t>
        </w:r>
      </w:ins>
      <w:del w:id="354" w:author="Jun Yu (MEDT)" w:date="2021-10-18T18:42:00Z">
        <w:r w:rsidR="007E03BE" w:rsidRPr="00BA0A8A" w:rsidDel="001A2189">
          <w:delText>Notably</w:delText>
        </w:r>
      </w:del>
      <w:ins w:id="355" w:author="Jun Yu (MEDT)" w:date="2021-10-18T18:44:00Z">
        <w:r w:rsidR="001A2189">
          <w:t>Among them</w:t>
        </w:r>
      </w:ins>
      <w:r w:rsidR="0029149C" w:rsidRPr="00BA0A8A">
        <w:t>,</w:t>
      </w:r>
      <w:r w:rsidR="007E03BE" w:rsidRPr="00BA0A8A">
        <w:t xml:space="preserve"> </w:t>
      </w:r>
      <w:del w:id="356"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proofErr w:type="spellStart"/>
      <w:r w:rsidR="00D9531B" w:rsidRPr="00BA0A8A">
        <w:rPr>
          <w:i/>
          <w:iCs/>
        </w:rPr>
        <w:t>rambellii</w:t>
      </w:r>
      <w:proofErr w:type="spellEnd"/>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del w:id="357" w:author="Jun Yu (MEDT)" w:date="2021-10-18T18:43:00Z">
        <w:r w:rsidR="00FA2A1F" w:rsidRPr="00BA0A8A" w:rsidDel="001A2189">
          <w:delText>We observed that</w:delText>
        </w:r>
      </w:del>
      <w:del w:id="358"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7E9F1F39" w:rsidR="00D93222" w:rsidRPr="00BA0A8A" w:rsidDel="0098213F" w:rsidRDefault="00D9531B" w:rsidP="00BA0A8A">
      <w:pPr>
        <w:widowControl/>
        <w:spacing w:before="0" w:after="0"/>
        <w:rPr>
          <w:del w:id="359" w:author="Jun Yu (MEDT)" w:date="2021-10-18T18:49:00Z"/>
        </w:rPr>
      </w:pPr>
      <w:del w:id="360" w:author="Jun Yu (MEDT)" w:date="2021-10-18T18:44:00Z">
        <w:r w:rsidRPr="00472BA0" w:rsidDel="001A2189">
          <w:delText>In the meantime, w</w:delText>
        </w:r>
      </w:del>
      <w:ins w:id="361"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362" w:author="Jun Yu (MEDT)" w:date="2021-10-18T15:02:00Z">
            <w:rPr/>
          </w:rPrChange>
        </w:rPr>
        <w:t xml:space="preserve">supplementary table </w:t>
      </w:r>
      <w:r w:rsidR="00274D15" w:rsidRPr="0072796B">
        <w:rPr>
          <w:color w:val="0000FF"/>
          <w:rPrChange w:id="363" w:author="Jun Yu (MEDT)" w:date="2021-10-18T15:02:00Z">
            <w:rPr/>
          </w:rPrChange>
        </w:rPr>
        <w:t>5</w:t>
      </w:r>
      <w:r w:rsidR="008F0C4F" w:rsidRPr="0072796B">
        <w:rPr>
          <w:color w:val="0000FF"/>
          <w:rPrChange w:id="364" w:author="Jun Yu (MEDT)" w:date="2021-10-18T15:02:00Z">
            <w:rPr/>
          </w:rPrChange>
        </w:rPr>
        <w:t xml:space="preserve"> and supplementary figure 2</w:t>
      </w:r>
      <w:r w:rsidRPr="00BA0A8A">
        <w:t xml:space="preserve">). </w:t>
      </w:r>
      <w:r w:rsidR="007240E6" w:rsidRPr="00BA0A8A">
        <w:t xml:space="preserve">Seven </w:t>
      </w:r>
      <w:del w:id="365" w:author="Jun Yu (MEDT)" w:date="2021-10-18T18:45:00Z">
        <w:r w:rsidR="003A4704" w:rsidRPr="00BA0A8A" w:rsidDel="00F863CE">
          <w:delText xml:space="preserve">of the </w:delText>
        </w:r>
        <w:commentRangeStart w:id="366"/>
        <w:r w:rsidR="00002608" w:rsidRPr="00BA0A8A" w:rsidDel="00F863CE">
          <w:delText>identified</w:delText>
        </w:r>
      </w:del>
      <w:ins w:id="367" w:author="Jun Yu (MEDT)" w:date="2021-10-18T18:45:00Z">
        <w:r w:rsidR="00F863CE">
          <w:t>fungi</w:t>
        </w:r>
      </w:ins>
      <w:r w:rsidRPr="00BA0A8A">
        <w:t xml:space="preserve"> </w:t>
      </w:r>
      <w:r w:rsidR="00002608" w:rsidRPr="00BA0A8A">
        <w:t>sp</w:t>
      </w:r>
      <w:r w:rsidR="00E81CE7" w:rsidRPr="00BA0A8A">
        <w:t>e</w:t>
      </w:r>
      <w:r w:rsidR="00002608" w:rsidRPr="00BA0A8A">
        <w:t>cies</w:t>
      </w:r>
      <w:commentRangeEnd w:id="366"/>
      <w:r w:rsidR="003624D5" w:rsidRPr="00BA0A8A">
        <w:rPr>
          <w:rStyle w:val="CommentReference"/>
          <w:sz w:val="24"/>
          <w:szCs w:val="24"/>
        </w:rPr>
        <w:commentReference w:id="366"/>
      </w:r>
      <w:r w:rsidR="00002608" w:rsidRPr="00BA0A8A">
        <w:t xml:space="preserve">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lastRenderedPageBreak/>
        <w:t>Aspergillus kawachii</w:t>
      </w:r>
      <w:r w:rsidR="007240E6" w:rsidRPr="00BA0A8A">
        <w:t xml:space="preserve">, and </w:t>
      </w:r>
      <w:r w:rsidR="007240E6" w:rsidRPr="00BA0A8A">
        <w:rPr>
          <w:i/>
          <w:iCs/>
        </w:rPr>
        <w:t>Cordyceps sp. RAO-</w:t>
      </w:r>
      <w:proofErr w:type="gramStart"/>
      <w:r w:rsidR="007240E6" w:rsidRPr="00BA0A8A">
        <w:rPr>
          <w:i/>
          <w:iCs/>
        </w:rPr>
        <w:t>2017</w:t>
      </w:r>
      <w:r w:rsidR="007240E6" w:rsidRPr="00BA0A8A" w:rsidDel="007240E6">
        <w:rPr>
          <w:i/>
          <w:iCs/>
        </w:rPr>
        <w:t xml:space="preserve"> </w:t>
      </w:r>
      <w:r w:rsidRPr="00BA0A8A">
        <w:t>.</w:t>
      </w:r>
      <w:proofErr w:type="gramEnd"/>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proofErr w:type="spellStart"/>
      <w:r w:rsidR="003624D5" w:rsidRPr="00BA0A8A">
        <w:rPr>
          <w:i/>
          <w:iCs/>
        </w:rPr>
        <w:t>Moniliophthora</w:t>
      </w:r>
      <w:proofErr w:type="spellEnd"/>
      <w:r w:rsidR="003624D5" w:rsidRPr="00BA0A8A">
        <w:t xml:space="preserve"> </w:t>
      </w:r>
      <w:proofErr w:type="spellStart"/>
      <w:r w:rsidR="003624D5" w:rsidRPr="00BA0A8A">
        <w:rPr>
          <w:i/>
          <w:iCs/>
        </w:rPr>
        <w:t>perniciosa</w:t>
      </w:r>
      <w:proofErr w:type="spellEnd"/>
      <w:r w:rsidR="007240E6" w:rsidRPr="00BA0A8A">
        <w:rPr>
          <w:i/>
          <w:iCs/>
        </w:rPr>
        <w:t xml:space="preserve"> </w:t>
      </w:r>
      <w:r w:rsidR="007240E6" w:rsidRPr="00BA0A8A">
        <w:t>and</w:t>
      </w:r>
      <w:r w:rsidR="007240E6" w:rsidRPr="00BA0A8A">
        <w:rPr>
          <w:i/>
          <w:iCs/>
        </w:rPr>
        <w:t xml:space="preserve"> Phytophthora </w:t>
      </w:r>
      <w:proofErr w:type="spellStart"/>
      <w:r w:rsidR="007240E6" w:rsidRPr="00BA0A8A">
        <w:rPr>
          <w:i/>
          <w:iCs/>
        </w:rPr>
        <w:t>capsici</w:t>
      </w:r>
      <w:proofErr w:type="spellEnd"/>
      <w:r w:rsidR="003624D5" w:rsidRPr="00BA0A8A">
        <w:t xml:space="preserve"> (</w:t>
      </w:r>
      <w:r w:rsidR="00A13741" w:rsidRPr="0072796B">
        <w:rPr>
          <w:color w:val="0000FF"/>
          <w:rPrChange w:id="368" w:author="Jun Yu (MEDT)" w:date="2021-10-18T15:02:00Z">
            <w:rPr/>
          </w:rPrChange>
        </w:rPr>
        <w:t>supplementary table 12</w:t>
      </w:r>
      <w:r w:rsidR="00A13741" w:rsidRPr="00BA0A8A">
        <w:t>)</w:t>
      </w:r>
      <w:r w:rsidRPr="00BA0A8A">
        <w:t xml:space="preserve">. </w:t>
      </w:r>
      <w:ins w:id="369" w:author="Jun Yu (MEDT)" w:date="2021-10-18T18:49:00Z">
        <w:r w:rsidR="0098213F">
          <w:t xml:space="preserve"> </w:t>
        </w:r>
      </w:ins>
    </w:p>
    <w:p w14:paraId="30B3F710" w14:textId="397DCBF6" w:rsidR="00BA0A8A" w:rsidDel="0098213F" w:rsidRDefault="00BA0A8A">
      <w:pPr>
        <w:widowControl/>
        <w:spacing w:before="0" w:after="0"/>
        <w:rPr>
          <w:del w:id="370" w:author="Jun Yu (MEDT)" w:date="2021-10-18T18:49:00Z"/>
        </w:rPr>
        <w:pPrChange w:id="371" w:author="Jun Yu (MEDT)" w:date="2021-10-18T18:49:00Z">
          <w:pPr>
            <w:spacing w:before="0" w:after="0"/>
          </w:pPr>
        </w:pPrChange>
      </w:pPr>
    </w:p>
    <w:p w14:paraId="21D35323" w14:textId="23F86D1F" w:rsidR="00FD106C" w:rsidRPr="00BA0A8A" w:rsidRDefault="00D9531B" w:rsidP="00BA0A8A">
      <w:pPr>
        <w:spacing w:before="0" w:after="0"/>
      </w:pPr>
      <w:del w:id="372" w:author="Jun Yu (MEDT)" w:date="2021-10-18T18:34:00Z">
        <w:r w:rsidRPr="00F863CE" w:rsidDel="00D8320E">
          <w:delText>In summary</w:delText>
        </w:r>
      </w:del>
      <w:ins w:id="373" w:author="Jun Yu (MEDT)" w:date="2021-10-18T18:34:00Z">
        <w:r w:rsidR="00D8320E" w:rsidRPr="00F863CE">
          <w:rPr>
            <w:rPrChange w:id="374" w:author="Jun Yu (MEDT)" w:date="2021-10-18T18:47:00Z">
              <w:rPr>
                <w:highlight w:val="yellow"/>
              </w:rPr>
            </w:rPrChange>
          </w:rPr>
          <w:t>Collectively</w:t>
        </w:r>
      </w:ins>
      <w:r w:rsidRPr="00F863CE">
        <w:t xml:space="preserve">, </w:t>
      </w:r>
      <w:r w:rsidR="003624D5" w:rsidRPr="00F863CE">
        <w:t>we identified</w:t>
      </w:r>
      <w:r w:rsidR="00204B60" w:rsidRPr="00F863CE">
        <w:t xml:space="preserve"> </w:t>
      </w:r>
      <w:del w:id="375" w:author="Jun Yu (MEDT)" w:date="2021-10-18T18:48:00Z">
        <w:r w:rsidR="00204B60" w:rsidRPr="0098213F" w:rsidDel="0098213F">
          <w:delText>74</w:delText>
        </w:r>
      </w:del>
      <w:r w:rsidR="00204B60" w:rsidRPr="0098213F">
        <w:t xml:space="preserve"> </w:t>
      </w:r>
      <w:ins w:id="376" w:author="Jun Yu (MEDT)" w:date="2021-10-18T18:49:00Z">
        <w:r w:rsidR="0098213F">
          <w:t xml:space="preserve">universal </w:t>
        </w:r>
      </w:ins>
      <w:r w:rsidR="00204B60" w:rsidRPr="0098213F">
        <w:t xml:space="preserve">differentially abundant </w:t>
      </w:r>
      <w:r w:rsidR="004314C2" w:rsidRPr="00F863CE">
        <w:t>fungi</w:t>
      </w:r>
      <w:r w:rsidR="00204B60" w:rsidRPr="00F863CE">
        <w:t xml:space="preserve"> </w:t>
      </w:r>
      <w:del w:id="377" w:author="Jun Yu (MEDT)" w:date="2021-10-18T18:47:00Z">
        <w:r w:rsidR="00204B60" w:rsidRPr="0098213F" w:rsidDel="0098213F">
          <w:delText xml:space="preserve">between </w:delText>
        </w:r>
      </w:del>
      <w:ins w:id="378" w:author="Jun Yu (MEDT)" w:date="2021-10-18T18:47:00Z">
        <w:r w:rsidR="0098213F">
          <w:t>in</w:t>
        </w:r>
        <w:r w:rsidR="0098213F" w:rsidRPr="0098213F">
          <w:t xml:space="preserve"> </w:t>
        </w:r>
      </w:ins>
      <w:r w:rsidR="00204B60" w:rsidRPr="0098213F">
        <w:t xml:space="preserve">CRC patients </w:t>
      </w:r>
      <w:del w:id="379" w:author="Jun Yu (MEDT)" w:date="2021-10-18T18:47:00Z">
        <w:r w:rsidR="00204B60" w:rsidRPr="0098213F" w:rsidDel="0098213F">
          <w:delText xml:space="preserve">and </w:delText>
        </w:r>
      </w:del>
      <w:ins w:id="380" w:author="Jun Yu (MEDT)" w:date="2021-10-18T18:47:00Z">
        <w:r w:rsidR="0098213F">
          <w:t xml:space="preserve">compared to </w:t>
        </w:r>
      </w:ins>
      <w:r w:rsidR="00204B60" w:rsidRPr="0098213F">
        <w:t>hea</w:t>
      </w:r>
      <w:r w:rsidR="00E81CE7" w:rsidRPr="00F863CE">
        <w:t>l</w:t>
      </w:r>
      <w:r w:rsidR="00204B60" w:rsidRPr="00F863CE">
        <w:t>thy individual</w:t>
      </w:r>
      <w:r w:rsidR="00204B60" w:rsidRPr="0098213F">
        <w:t>s</w:t>
      </w:r>
      <w:del w:id="381" w:author="Jun Yu (MEDT)" w:date="2021-10-18T18:48:00Z">
        <w:r w:rsidR="007C6216" w:rsidRPr="0098213F" w:rsidDel="0098213F">
          <w:delText>,</w:delText>
        </w:r>
        <w:r w:rsidR="007C6216" w:rsidRPr="00F863CE" w:rsidDel="0098213F">
          <w:delText xml:space="preserve"> </w:delText>
        </w:r>
        <w:r w:rsidR="007C6216" w:rsidRPr="0098213F" w:rsidDel="0098213F">
          <w:delText>of which</w:delText>
        </w:r>
        <w:r w:rsidR="003624D5" w:rsidRPr="0098213F" w:rsidDel="0098213F">
          <w:delText xml:space="preserve"> </w:delText>
        </w:r>
        <w:r w:rsidR="00204B60" w:rsidRPr="0098213F" w:rsidDel="0098213F">
          <w:delText>33</w:delText>
        </w:r>
        <w:r w:rsidRPr="0098213F" w:rsidDel="0098213F">
          <w:delText xml:space="preserve"> </w:delText>
        </w:r>
        <w:r w:rsidR="00204B60" w:rsidRPr="0098213F" w:rsidDel="0098213F">
          <w:delText xml:space="preserve">significant </w:delText>
        </w:r>
        <w:r w:rsidRPr="0098213F" w:rsidDel="0098213F">
          <w:delText>species were</w:delText>
        </w:r>
        <w:r w:rsidR="00204B60" w:rsidRPr="0098213F" w:rsidDel="0098213F">
          <w:delText xml:space="preserve"> further</w:delText>
        </w:r>
        <w:r w:rsidRPr="0098213F" w:rsidDel="0098213F">
          <w:delText xml:space="preserve"> selected as core-set for the downstream analysis.</w:delText>
        </w:r>
      </w:del>
      <w:ins w:id="382" w:author="Jun Yu (MEDT)" w:date="2021-10-18T18:49:00Z">
        <w:r w:rsidR="0098213F">
          <w:t>.</w:t>
        </w:r>
      </w:ins>
      <w:del w:id="383" w:author="Jun Yu (MEDT)" w:date="2021-10-18T18:49:00Z">
        <w:r w:rsidR="004E4D50" w:rsidRPr="0098213F" w:rsidDel="0098213F">
          <w:delText xml:space="preserve"> Despite </w:delText>
        </w:r>
        <w:r w:rsidR="00E81CE7" w:rsidRPr="00F863CE" w:rsidDel="0098213F">
          <w:delText>cohort hete</w:delText>
        </w:r>
        <w:r w:rsidR="00E81CE7" w:rsidRPr="0098213F" w:rsidDel="0098213F">
          <w:delText>rogeneity, we could still identify fungal features that</w:delText>
        </w:r>
        <w:r w:rsidR="004E4D50" w:rsidRPr="00F863CE" w:rsidDel="0098213F">
          <w:delText xml:space="preserve"> were consistently altered in most of the cohorts</w:delText>
        </w:r>
        <w:r w:rsidR="00C13D35" w:rsidRPr="00F863CE" w:rsidDel="0098213F">
          <w:delText>.</w:delText>
        </w:r>
      </w:del>
    </w:p>
    <w:p w14:paraId="1261DC01" w14:textId="77777777" w:rsidR="00BA0A8A" w:rsidRDefault="00BA0A8A" w:rsidP="00C25889">
      <w:pPr>
        <w:pStyle w:val="title20825"/>
      </w:pPr>
    </w:p>
    <w:p w14:paraId="6D5DD1BD" w14:textId="3C0D68E5" w:rsidR="00D9531B" w:rsidRPr="00BA0A8A" w:rsidRDefault="008B0617" w:rsidP="009C3D70">
      <w:pPr>
        <w:pStyle w:val="title20825"/>
      </w:pPr>
      <w:r w:rsidRPr="00472BA0">
        <w:rPr>
          <w:i/>
          <w:iCs/>
        </w:rPr>
        <w:t xml:space="preserve">A. rambellii </w:t>
      </w:r>
      <w:r w:rsidRPr="00472BA0">
        <w:t>is the</w:t>
      </w:r>
      <w:r w:rsidR="00405527" w:rsidRPr="00472BA0">
        <w:t xml:space="preserve"> most significant</w:t>
      </w:r>
      <w:r w:rsidR="00405527" w:rsidRPr="00BA0A8A">
        <w:t xml:space="preserve"> </w:t>
      </w:r>
      <w:ins w:id="384" w:author="Jun Yu (MEDT)" w:date="2021-10-18T18:18:00Z">
        <w:r w:rsidR="00BC4AF1">
          <w:t xml:space="preserve">enriched </w:t>
        </w:r>
      </w:ins>
      <w:r w:rsidRPr="00BA0A8A">
        <w:t xml:space="preserve">fungus </w:t>
      </w:r>
      <w:del w:id="385" w:author="Jun Yu (MEDT)" w:date="2021-10-18T18:19:00Z">
        <w:r w:rsidRPr="00BA0A8A" w:rsidDel="00BC4AF1">
          <w:delText>associated</w:delText>
        </w:r>
        <w:r w:rsidR="00405527" w:rsidRPr="00BA0A8A" w:rsidDel="00BC4AF1">
          <w:delText xml:space="preserve"> with</w:delText>
        </w:r>
      </w:del>
      <w:ins w:id="386" w:author="Jun Yu (MEDT)" w:date="2021-10-18T18:19:00Z">
        <w:r w:rsidR="00BC4AF1">
          <w:t>in</w:t>
        </w:r>
      </w:ins>
      <w:r w:rsidR="00405527" w:rsidRPr="00BA0A8A">
        <w:t xml:space="preserve"> CRC</w:t>
      </w:r>
    </w:p>
    <w:p w14:paraId="43442DA8" w14:textId="5D1E84F9" w:rsidR="00D9531B" w:rsidRPr="00BA0A8A" w:rsidRDefault="00D05C7C" w:rsidP="00BA0A8A">
      <w:pPr>
        <w:spacing w:before="0" w:after="0"/>
      </w:pPr>
      <w:ins w:id="387" w:author="Jun Yu (MEDT)" w:date="2021-10-19T17:18:00Z">
        <w:r>
          <w:t>W</w:t>
        </w:r>
        <w:r w:rsidRPr="00D05C7C">
          <w:t xml:space="preserve">e sought to </w:t>
        </w:r>
      </w:ins>
      <w:commentRangeStart w:id="388"/>
      <w:del w:id="389" w:author="Jun Yu (MEDT)" w:date="2021-10-18T22:37:00Z">
        <w:r w:rsidR="00A13741" w:rsidRPr="00BA0A8A" w:rsidDel="00BB6FFD">
          <w:delText>T</w:delText>
        </w:r>
        <w:r w:rsidR="00D9531B" w:rsidRPr="00BA0A8A" w:rsidDel="00BB6FFD">
          <w:delText xml:space="preserve">o </w:delText>
        </w:r>
      </w:del>
      <w:proofErr w:type="spellStart"/>
      <w:ins w:id="390" w:author="Jun Yu (MEDT)" w:date="2021-10-19T17:19:00Z">
        <w:r>
          <w:t>idnetif</w:t>
        </w:r>
      </w:ins>
      <w:ins w:id="391" w:author="Jun Yu (MEDT)" w:date="2021-10-19T17:20:00Z">
        <w:r>
          <w:t>y</w:t>
        </w:r>
      </w:ins>
      <w:proofErr w:type="spellEnd"/>
      <w:del w:id="392" w:author="Jun Yu (MEDT)" w:date="2021-10-19T17:19:00Z">
        <w:r w:rsidR="00D9531B" w:rsidRPr="00BA0A8A" w:rsidDel="00D05C7C">
          <w:delText>identify</w:delText>
        </w:r>
      </w:del>
      <w:r w:rsidR="00D9531B" w:rsidRPr="00BA0A8A">
        <w:t xml:space="preserve"> the most </w:t>
      </w:r>
      <w:ins w:id="393" w:author="Jun Yu (MEDT)" w:date="2021-10-19T17:20:00Z">
        <w:r w:rsidRPr="00D05C7C">
          <w:t>significant</w:t>
        </w:r>
        <w:r w:rsidRPr="00BA0A8A" w:rsidDel="00D05C7C">
          <w:t xml:space="preserve"> </w:t>
        </w:r>
      </w:ins>
      <w:del w:id="394" w:author="Jun Yu (MEDT)" w:date="2021-10-19T17:20:00Z">
        <w:r w:rsidR="00D9531B" w:rsidRPr="00BA0A8A" w:rsidDel="00D05C7C">
          <w:delText>crucial</w:delText>
        </w:r>
      </w:del>
      <w:ins w:id="395"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396" w:author="Jun Yu (MEDT)" w:date="2021-10-18T22:37:00Z">
        <w:r w:rsidR="00474B2B" w:rsidRPr="00BA0A8A" w:rsidDel="00BB6FFD">
          <w:delText>,</w:delText>
        </w:r>
      </w:del>
      <w:ins w:id="397"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398" w:author="Jun Yu (MEDT)" w:date="2021-10-18T22:37:00Z">
        <w:r w:rsidR="002809E4" w:rsidRPr="00BA0A8A" w:rsidDel="00BB6FFD">
          <w:delText xml:space="preserve"> were used</w:delText>
        </w:r>
      </w:del>
      <w:del w:id="399" w:author="Jun Yu (MEDT)" w:date="2021-10-18T22:36:00Z">
        <w:r w:rsidR="00474B2B" w:rsidRPr="00BA0A8A" w:rsidDel="00BB6FFD">
          <w:delText xml:space="preserve"> (see methods)</w:delText>
        </w:r>
      </w:del>
      <w:r w:rsidR="00E81CE7" w:rsidRPr="00BA0A8A">
        <w:t xml:space="preserve">. </w:t>
      </w:r>
      <w:commentRangeEnd w:id="388"/>
      <w:r w:rsidR="00054090" w:rsidRPr="00BA0A8A">
        <w:rPr>
          <w:rStyle w:val="CommentReference"/>
          <w:sz w:val="24"/>
          <w:szCs w:val="24"/>
        </w:rPr>
        <w:commentReference w:id="388"/>
      </w:r>
      <w:ins w:id="400" w:author="Jun Yu (MEDT)" w:date="2021-10-18T22:38:00Z">
        <w:r w:rsidR="00BB6FFD">
          <w:t xml:space="preserve">As shown in </w:t>
        </w:r>
        <w:r w:rsidR="00BB6FFD" w:rsidRPr="00347C75">
          <w:rPr>
            <w:color w:val="0000FF"/>
          </w:rPr>
          <w:t>figure 3c</w:t>
        </w:r>
        <w:r w:rsidR="00BB6FFD">
          <w:rPr>
            <w:color w:val="0000FF"/>
          </w:rPr>
          <w:t xml:space="preserve">, </w:t>
        </w:r>
      </w:ins>
      <w:del w:id="401" w:author="Jun Yu (MEDT)" w:date="2021-10-18T22:38:00Z">
        <w:r w:rsidR="00E81CE7" w:rsidRPr="00BA0A8A" w:rsidDel="00BB6FFD">
          <w:delText>W</w:delText>
        </w:r>
      </w:del>
      <w:del w:id="402"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403" w:author="Jun Yu (MEDT)" w:date="2021-10-18T22:39:00Z">
        <w:r w:rsidR="00BA3BD7">
          <w:t xml:space="preserve">enriched </w:t>
        </w:r>
      </w:ins>
      <w:r w:rsidR="00474B2B" w:rsidRPr="00BA0A8A">
        <w:rPr>
          <w:i/>
          <w:iCs/>
        </w:rPr>
        <w:t>A.</w:t>
      </w:r>
      <w:r w:rsidR="00474B2B" w:rsidRPr="00BA0A8A">
        <w:t xml:space="preserve"> </w:t>
      </w:r>
      <w:proofErr w:type="spellStart"/>
      <w:r w:rsidR="00D9531B" w:rsidRPr="00BA0A8A">
        <w:rPr>
          <w:i/>
          <w:iCs/>
        </w:rPr>
        <w:t>rambellii</w:t>
      </w:r>
      <w:proofErr w:type="spellEnd"/>
      <w:r w:rsidR="00D9531B" w:rsidRPr="00BA0A8A">
        <w:t xml:space="preserve"> and </w:t>
      </w:r>
      <w:ins w:id="404" w:author="Jun Yu (MEDT)" w:date="2021-10-18T22:39:00Z">
        <w:r w:rsidR="00BA3BD7">
          <w:t xml:space="preserve">depleted </w:t>
        </w:r>
      </w:ins>
      <w:r w:rsidR="00474B2B" w:rsidRPr="00BA0A8A">
        <w:rPr>
          <w:i/>
          <w:iCs/>
        </w:rPr>
        <w:t>A.</w:t>
      </w:r>
      <w:r w:rsidR="00474B2B" w:rsidRPr="00BA0A8A">
        <w:t xml:space="preserve"> </w:t>
      </w:r>
      <w:proofErr w:type="spellStart"/>
      <w:r w:rsidR="00D9531B" w:rsidRPr="00BA0A8A">
        <w:rPr>
          <w:i/>
          <w:iCs/>
        </w:rPr>
        <w:t>kawachii</w:t>
      </w:r>
      <w:proofErr w:type="spellEnd"/>
      <w:r w:rsidR="00D9531B" w:rsidRPr="00BA0A8A">
        <w:t xml:space="preserve"> were the </w:t>
      </w:r>
      <w:del w:id="405"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406" w:author="Jun Yu (MEDT)" w:date="2021-10-18T22:39:00Z">
        <w:r w:rsidR="00BA3BD7">
          <w:t xml:space="preserve">altered </w:t>
        </w:r>
      </w:ins>
      <w:r w:rsidR="004314C2" w:rsidRPr="00BA0A8A">
        <w:t>fungi</w:t>
      </w:r>
      <w:ins w:id="407" w:author="Jun Yu (MEDT)" w:date="2021-10-18T22:39:00Z">
        <w:r w:rsidR="00BA3BD7">
          <w:t xml:space="preserve"> in CRC</w:t>
        </w:r>
      </w:ins>
      <w:del w:id="408"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409"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 xml:space="preserve">A. </w:t>
      </w:r>
      <w:proofErr w:type="spellStart"/>
      <w:r w:rsidR="00D9531B" w:rsidRPr="00BA0A8A">
        <w:rPr>
          <w:i/>
          <w:iCs/>
        </w:rPr>
        <w:t>rambellii</w:t>
      </w:r>
      <w:proofErr w:type="spellEnd"/>
      <w:r w:rsidR="00D9531B" w:rsidRPr="00BA0A8A">
        <w:t xml:space="preserve"> was </w:t>
      </w:r>
      <w:del w:id="410" w:author="Jun Yu (MEDT)" w:date="2021-10-18T22:40:00Z">
        <w:r w:rsidR="00D9531B" w:rsidRPr="00BA0A8A" w:rsidDel="00BA3BD7">
          <w:delText>the only candidate with a significant difference among</w:delText>
        </w:r>
      </w:del>
      <w:ins w:id="411" w:author="Jun Yu (MEDT)" w:date="2021-10-18T22:40:00Z">
        <w:r w:rsidR="00BA3BD7">
          <w:t>significantly enriched in</w:t>
        </w:r>
      </w:ins>
      <w:r w:rsidR="00D9531B" w:rsidRPr="00BA0A8A">
        <w:t xml:space="preserve"> seven cohorts</w:t>
      </w:r>
      <w:del w:id="412"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413" w:author="Jun Yu (MEDT)" w:date="2021-10-18T15:07:00Z">
            <w:rPr/>
          </w:rPrChange>
        </w:rPr>
        <w:t>figure 3d</w:t>
      </w:r>
      <w:del w:id="414" w:author="Jun Yu (MEDT)" w:date="2021-10-18T22:41:00Z">
        <w:r w:rsidR="00D9531B" w:rsidRPr="00BA0A8A" w:rsidDel="00BA3BD7">
          <w:delText xml:space="preserve">). </w:delText>
        </w:r>
      </w:del>
      <w:ins w:id="415" w:author="Jun Yu (MEDT)" w:date="2021-10-18T22:41:00Z">
        <w:r w:rsidR="00BA3BD7" w:rsidRPr="00BA0A8A">
          <w:t>)</w:t>
        </w:r>
        <w:r w:rsidR="00BA3BD7">
          <w:t xml:space="preserve">; </w:t>
        </w:r>
      </w:ins>
      <w:del w:id="416" w:author="Jun Yu (MEDT)" w:date="2021-10-18T22:41:00Z">
        <w:r w:rsidR="00E81CE7" w:rsidRPr="00BA0A8A" w:rsidDel="00BA3BD7">
          <w:delText>In contrast</w:delText>
        </w:r>
      </w:del>
      <w:ins w:id="417" w:author="Jun Yu (MEDT)" w:date="2021-10-18T22:41:00Z">
        <w:r w:rsidR="00BA3BD7">
          <w:t>whilst</w:t>
        </w:r>
      </w:ins>
      <w:r w:rsidR="00E81CE7" w:rsidRPr="00BA0A8A">
        <w:t>,</w:t>
      </w:r>
      <w:r w:rsidR="00100B81" w:rsidRPr="00BA0A8A">
        <w:t xml:space="preserve"> </w:t>
      </w:r>
      <w:r w:rsidR="00D9531B" w:rsidRPr="00BA0A8A">
        <w:rPr>
          <w:i/>
          <w:iCs/>
        </w:rPr>
        <w:t xml:space="preserve">A. </w:t>
      </w:r>
      <w:proofErr w:type="spellStart"/>
      <w:r w:rsidR="00D9531B" w:rsidRPr="00BA0A8A">
        <w:rPr>
          <w:i/>
          <w:iCs/>
        </w:rPr>
        <w:t>kawachii</w:t>
      </w:r>
      <w:proofErr w:type="spellEnd"/>
      <w:r w:rsidR="00D9531B" w:rsidRPr="00BA0A8A">
        <w:rPr>
          <w:i/>
          <w:iCs/>
        </w:rPr>
        <w:t xml:space="preserve"> </w:t>
      </w:r>
      <w:r w:rsidR="00D9531B" w:rsidRPr="00BA0A8A">
        <w:t xml:space="preserve">was significantly </w:t>
      </w:r>
      <w:del w:id="418" w:author="Jun Yu (MEDT)" w:date="2021-10-18T22:41:00Z">
        <w:r w:rsidR="00D9531B" w:rsidRPr="00BA0A8A" w:rsidDel="00BA3BD7">
          <w:delText xml:space="preserve">different </w:delText>
        </w:r>
      </w:del>
      <w:ins w:id="419" w:author="Jun Yu (MEDT)" w:date="2021-10-18T22:41:00Z">
        <w:r w:rsidR="00BA3BD7">
          <w:t>depleted in</w:t>
        </w:r>
      </w:ins>
      <w:del w:id="420" w:author="Jun Yu (MEDT)" w:date="2021-10-18T22:41:00Z">
        <w:r w:rsidR="00D9531B" w:rsidRPr="00BA0A8A" w:rsidDel="00BA3BD7">
          <w:delText>among</w:delText>
        </w:r>
      </w:del>
      <w:r w:rsidR="00D9531B" w:rsidRPr="00BA0A8A">
        <w:t xml:space="preserve"> </w:t>
      </w:r>
      <w:ins w:id="421"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422" w:author="Jun Yu (MEDT)" w:date="2021-10-18T15:07:00Z">
            <w:rPr/>
          </w:rPrChange>
        </w:rPr>
        <w:t>figure 3d</w:t>
      </w:r>
      <w:r w:rsidR="00D9531B" w:rsidRPr="00BA0A8A">
        <w:t xml:space="preserve">). </w:t>
      </w:r>
      <w:commentRangeStart w:id="423"/>
      <w:del w:id="424" w:author="Jun Yu (MEDT)" w:date="2021-10-18T22:42:00Z">
        <w:r w:rsidR="00D9531B" w:rsidRPr="00BA0A8A" w:rsidDel="00BA3BD7">
          <w:delText>Although they belong to the same genus,</w:delText>
        </w:r>
        <w:r w:rsidR="00100B81" w:rsidRPr="00BA0A8A" w:rsidDel="00BA3BD7">
          <w:delText xml:space="preserve"> they </w:delText>
        </w:r>
        <w:r w:rsidR="006A1ACE" w:rsidRPr="00BA0A8A" w:rsidDel="00BA3BD7">
          <w:delText xml:space="preserve">were shown to have </w:delText>
        </w:r>
        <w:r w:rsidR="00E81CE7" w:rsidRPr="00BA0A8A" w:rsidDel="00BA3BD7">
          <w:delText xml:space="preserve">a </w:delText>
        </w:r>
        <w:r w:rsidR="006A1ACE" w:rsidRPr="00BA0A8A" w:rsidDel="00BA3BD7">
          <w:delText>different association with CRC</w:delText>
        </w:r>
        <w:r w:rsidR="00E81CE7" w:rsidRPr="00BA0A8A" w:rsidDel="00BA3BD7">
          <w:delText>,</w:delText>
        </w:r>
        <w:r w:rsidR="006A1ACE" w:rsidRPr="00BA0A8A" w:rsidDel="00BA3BD7">
          <w:delText xml:space="preserve"> with</w:delText>
        </w:r>
        <w:r w:rsidR="00D9531B" w:rsidRPr="00BA0A8A" w:rsidDel="00BA3BD7">
          <w:rPr>
            <w:i/>
            <w:iCs/>
          </w:rPr>
          <w:delText xml:space="preserve"> A. rambellii</w:delText>
        </w:r>
        <w:r w:rsidR="00D9531B" w:rsidRPr="00BA0A8A" w:rsidDel="00BA3BD7">
          <w:delText xml:space="preserve"> </w:delText>
        </w:r>
        <w:r w:rsidR="006A1ACE" w:rsidRPr="00BA0A8A" w:rsidDel="00BA3BD7">
          <w:delText xml:space="preserve">being </w:delText>
        </w:r>
        <w:r w:rsidR="00D9531B" w:rsidRPr="00BA0A8A" w:rsidDel="00BA3BD7">
          <w:delText>enriched</w:delText>
        </w:r>
        <w:r w:rsidR="00474B2B" w:rsidRPr="00BA0A8A" w:rsidDel="00BA3BD7">
          <w:delText xml:space="preserve"> in CRC</w:delText>
        </w:r>
        <w:r w:rsidR="00D9531B" w:rsidRPr="00BA0A8A" w:rsidDel="00BA3BD7">
          <w:delText xml:space="preserve">, while </w:delText>
        </w:r>
        <w:r w:rsidR="00D9531B" w:rsidRPr="00BA0A8A" w:rsidDel="00BA3BD7">
          <w:rPr>
            <w:i/>
            <w:iCs/>
          </w:rPr>
          <w:delText>A. kawachii</w:delText>
        </w:r>
        <w:r w:rsidR="00D9531B" w:rsidRPr="00BA0A8A" w:rsidDel="00BA3BD7">
          <w:delText xml:space="preserve"> </w:delText>
        </w:r>
        <w:r w:rsidR="006A1ACE" w:rsidRPr="00BA0A8A" w:rsidDel="00BA3BD7">
          <w:delText xml:space="preserve">being </w:delText>
        </w:r>
        <w:r w:rsidR="00E81CE7" w:rsidRPr="00BA0A8A" w:rsidDel="00BA3BD7">
          <w:delText xml:space="preserve">the </w:delText>
        </w:r>
        <w:r w:rsidR="00474B2B" w:rsidRPr="00BA0A8A" w:rsidDel="00BA3BD7">
          <w:delText>opposite</w:delText>
        </w:r>
        <w:r w:rsidR="00D9531B" w:rsidRPr="00BA0A8A" w:rsidDel="00BA3BD7">
          <w:delText xml:space="preserve">. </w:delText>
        </w:r>
      </w:del>
      <w:del w:id="425" w:author="Jun Yu (MEDT)" w:date="2021-10-18T22:43:00Z">
        <w:r w:rsidR="00E81CE7" w:rsidRPr="00BA0A8A" w:rsidDel="00BA3BD7">
          <w:delText>Notab</w:delText>
        </w:r>
        <w:r w:rsidR="006A1ACE" w:rsidRPr="00BA0A8A" w:rsidDel="00BA3BD7">
          <w:delText>ly, t</w:delText>
        </w:r>
      </w:del>
      <w:ins w:id="426" w:author="Jun Yu (MEDT)" w:date="2021-10-18T22:43:00Z">
        <w:r w:rsidR="00BA3BD7">
          <w:t>T</w:t>
        </w:r>
      </w:ins>
      <w:r w:rsidR="006A1ACE" w:rsidRPr="00BA0A8A">
        <w:t>hey were also reported to have opposing actions in previous studies.</w:t>
      </w:r>
      <w:r w:rsidR="00D9531B" w:rsidRPr="00BA0A8A">
        <w:t xml:space="preserve"> </w:t>
      </w:r>
      <w:r w:rsidR="00D9531B" w:rsidRPr="00BA0A8A">
        <w:rPr>
          <w:i/>
          <w:iCs/>
        </w:rPr>
        <w:t xml:space="preserve">A. rambellii </w:t>
      </w:r>
      <w:r w:rsidR="00D9531B" w:rsidRPr="00BA0A8A">
        <w:t xml:space="preserve">has been </w:t>
      </w:r>
      <w:r w:rsidR="006A1ACE" w:rsidRPr="00BA0A8A">
        <w:t xml:space="preserve">demonstrated </w:t>
      </w:r>
      <w:r w:rsidR="00D9531B" w:rsidRPr="00BA0A8A">
        <w:t>to</w:t>
      </w:r>
      <w:r w:rsidR="006A1ACE" w:rsidRPr="00BA0A8A">
        <w:t xml:space="preserve"> </w:t>
      </w:r>
      <w:r w:rsidR="00E81CE7" w:rsidRPr="00BA0A8A">
        <w:t>accumulate</w:t>
      </w:r>
      <w:r w:rsidR="00D9531B" w:rsidRPr="00BA0A8A">
        <w:t xml:space="preserve"> aflatoxins (AF) and the aflatoxin precursor sterigmatocystin (ST)</w:t>
      </w:r>
      <w:r w:rsidR="00D9531B" w:rsidRPr="00BA0A8A">
        <w:fldChar w:fldCharType="begin"/>
      </w:r>
      <w:r w:rsidR="00FD106C" w:rsidRPr="00BA0A8A">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BA0A8A">
        <w:fldChar w:fldCharType="separate"/>
      </w:r>
      <w:r w:rsidR="00FD106C" w:rsidRPr="00BA0A8A">
        <w:rPr>
          <w:kern w:val="0"/>
          <w:vertAlign w:val="superscript"/>
        </w:rPr>
        <w:t>30</w:t>
      </w:r>
      <w:r w:rsidR="00D9531B" w:rsidRPr="00BA0A8A">
        <w:fldChar w:fldCharType="end"/>
      </w:r>
      <w:r w:rsidR="00D9531B" w:rsidRPr="00BA0A8A">
        <w:t xml:space="preserve">. AF and ST are </w:t>
      </w:r>
      <w:r w:rsidR="006A1ACE" w:rsidRPr="00BA0A8A">
        <w:t xml:space="preserve">well known as </w:t>
      </w:r>
      <w:r w:rsidR="00D9531B" w:rsidRPr="00BA0A8A">
        <w:t>the most carcinogenic natural products</w:t>
      </w:r>
      <w:r w:rsidR="006A1ACE" w:rsidRPr="00BA0A8A">
        <w:t xml:space="preserve"> </w:t>
      </w:r>
      <w:r w:rsidR="00D9531B" w:rsidRPr="00BA0A8A">
        <w:fldChar w:fldCharType="begin"/>
      </w:r>
      <w:r w:rsidR="00FD106C" w:rsidRPr="00BA0A8A">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BA0A8A">
        <w:fldChar w:fldCharType="separate"/>
      </w:r>
      <w:r w:rsidR="00FD106C" w:rsidRPr="00BA0A8A">
        <w:rPr>
          <w:kern w:val="0"/>
          <w:vertAlign w:val="superscript"/>
        </w:rPr>
        <w:t>31</w:t>
      </w:r>
      <w:r w:rsidR="00D9531B" w:rsidRPr="00BA0A8A">
        <w:fldChar w:fldCharType="end"/>
      </w:r>
      <w:r w:rsidR="00D9531B" w:rsidRPr="00BA0A8A">
        <w:t>. In contrast,</w:t>
      </w:r>
      <w:r w:rsidR="00D9531B" w:rsidRPr="00BA0A8A">
        <w:rPr>
          <w:i/>
          <w:iCs/>
        </w:rPr>
        <w:t xml:space="preserve"> A. kawachii</w:t>
      </w:r>
      <w:r w:rsidR="00D9531B" w:rsidRPr="00BA0A8A">
        <w:t xml:space="preserve"> </w:t>
      </w:r>
      <w:r w:rsidR="00D9531B" w:rsidRPr="00BA0A8A">
        <w:lastRenderedPageBreak/>
        <w:t xml:space="preserve">was reported </w:t>
      </w:r>
      <w:r w:rsidR="00E81CE7" w:rsidRPr="00BA0A8A">
        <w:t>to enhance</w:t>
      </w:r>
      <w:r w:rsidR="00405527" w:rsidRPr="00BA0A8A">
        <w:t xml:space="preserve"> anticancer effects of</w:t>
      </w:r>
      <w:r w:rsidR="00D9531B" w:rsidRPr="00BA0A8A">
        <w:t xml:space="preserve"> </w:t>
      </w:r>
      <w:r w:rsidR="00E96C2E" w:rsidRPr="00BA0A8A">
        <w:t>anti</w:t>
      </w:r>
      <w:r w:rsidR="00D9531B" w:rsidRPr="00BA0A8A">
        <w:t>cancer herbs, such as Korean mistletoe</w:t>
      </w:r>
      <w:r w:rsidR="00D9531B" w:rsidRPr="00BA0A8A">
        <w:fldChar w:fldCharType="begin"/>
      </w:r>
      <w:r w:rsidR="00FD106C" w:rsidRPr="00BA0A8A">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BA0A8A">
        <w:fldChar w:fldCharType="separate"/>
      </w:r>
      <w:r w:rsidR="00FD106C" w:rsidRPr="00BA0A8A">
        <w:rPr>
          <w:kern w:val="0"/>
          <w:vertAlign w:val="superscript"/>
        </w:rPr>
        <w:t>32</w:t>
      </w:r>
      <w:r w:rsidR="00D9531B" w:rsidRPr="00BA0A8A">
        <w:fldChar w:fldCharType="end"/>
      </w:r>
      <w:r w:rsidR="00D9531B" w:rsidRPr="00BA0A8A">
        <w:t xml:space="preserve"> and </w:t>
      </w:r>
      <w:r w:rsidR="00D9531B" w:rsidRPr="00472BA0">
        <w:t>fermented silkworm larvae</w:t>
      </w:r>
      <w:r w:rsidR="00D9531B" w:rsidRPr="00472BA0">
        <w:fldChar w:fldCharType="begin"/>
      </w:r>
      <w:r w:rsidR="00FD106C" w:rsidRPr="001968F1">
        <w:rPr>
          <w:rPrChange w:id="427" w:author="Jun Yu (MEDT)" w:date="2021-10-18T22:46:00Z">
            <w:rPr/>
          </w:rPrChange>
        </w:rPr>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1968F1">
        <w:rPr>
          <w:rPrChange w:id="428" w:author="Jun Yu (MEDT)" w:date="2021-10-18T22:46:00Z">
            <w:rPr/>
          </w:rPrChange>
        </w:rPr>
        <w:fldChar w:fldCharType="separate"/>
      </w:r>
      <w:r w:rsidR="00FD106C" w:rsidRPr="00472BA0">
        <w:rPr>
          <w:kern w:val="0"/>
          <w:vertAlign w:val="superscript"/>
        </w:rPr>
        <w:t>33</w:t>
      </w:r>
      <w:r w:rsidR="00D9531B" w:rsidRPr="00472BA0">
        <w:fldChar w:fldCharType="end"/>
      </w:r>
      <w:r w:rsidR="00D9531B" w:rsidRPr="00472BA0">
        <w:t>.</w:t>
      </w:r>
      <w:r w:rsidR="00474B2B" w:rsidRPr="00472BA0">
        <w:t xml:space="preserve"> </w:t>
      </w:r>
      <w:r w:rsidR="006A1ACE" w:rsidRPr="00472BA0">
        <w:t xml:space="preserve"> All these previous literature</w:t>
      </w:r>
      <w:r w:rsidR="00E96C2E" w:rsidRPr="00793047">
        <w:t>s</w:t>
      </w:r>
      <w:r w:rsidR="006A1ACE" w:rsidRPr="00793047">
        <w:t xml:space="preserve"> supported our findings</w:t>
      </w:r>
      <w:r w:rsidR="00474B2B" w:rsidRPr="00793047">
        <w:t>.</w:t>
      </w:r>
      <w:r w:rsidR="00D9531B" w:rsidRPr="00793047">
        <w:t xml:space="preserve"> </w:t>
      </w:r>
      <w:commentRangeEnd w:id="423"/>
      <w:r w:rsidR="00BA3BD7" w:rsidRPr="00472BA0">
        <w:rPr>
          <w:rStyle w:val="CommentReference"/>
        </w:rPr>
        <w:commentReference w:id="423"/>
      </w:r>
      <w:r w:rsidR="00D9531B" w:rsidRPr="00472BA0">
        <w:t xml:space="preserve">Collectively, our </w:t>
      </w:r>
      <w:ins w:id="429" w:author="Jun Yu (MEDT)" w:date="2021-10-18T22:45:00Z">
        <w:r w:rsidR="001968F1" w:rsidRPr="00793047">
          <w:t>m</w:t>
        </w:r>
      </w:ins>
      <w:ins w:id="430" w:author="Jun Yu (MEDT)" w:date="2021-10-18T22:44:00Z">
        <w:r w:rsidR="00637C2D" w:rsidRPr="00793047">
          <w:t xml:space="preserve">ulti-cohort </w:t>
        </w:r>
      </w:ins>
      <w:del w:id="431" w:author="Jun Yu (MEDT)" w:date="2021-10-18T22:44:00Z">
        <w:r w:rsidR="00D9531B" w:rsidRPr="005F0113" w:rsidDel="00637C2D">
          <w:delText>meta-</w:delText>
        </w:r>
      </w:del>
      <w:r w:rsidR="00D9531B" w:rsidRPr="005F0113">
        <w:t xml:space="preserve">analysis revealed </w:t>
      </w:r>
      <w:del w:id="432" w:author="Jun Yu (MEDT)" w:date="2021-10-18T22:45:00Z">
        <w:r w:rsidR="00D9531B" w:rsidRPr="005F0113" w:rsidDel="001968F1">
          <w:delText xml:space="preserve">the </w:delText>
        </w:r>
        <w:r w:rsidR="00E81CE7" w:rsidRPr="005F0113" w:rsidDel="001968F1">
          <w:delText>essential</w:delText>
        </w:r>
      </w:del>
      <w:ins w:id="433" w:author="Jun Yu (MEDT)" w:date="2021-10-18T22:45:00Z">
        <w:r w:rsidR="001968F1" w:rsidRPr="005F0113">
          <w:t>that the</w:t>
        </w:r>
      </w:ins>
      <w:r w:rsidR="00E81CE7" w:rsidRPr="005F0113">
        <w:t xml:space="preserve"> </w:t>
      </w:r>
      <w:ins w:id="434" w:author="Jun Yu (MEDT)" w:date="2021-10-18T22:45:00Z">
        <w:r w:rsidR="001968F1" w:rsidRPr="005F0113">
          <w:t xml:space="preserve">enriched </w:t>
        </w:r>
      </w:ins>
      <w:del w:id="435"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proofErr w:type="spellStart"/>
      <w:r w:rsidR="00D9531B" w:rsidRPr="001968F1">
        <w:rPr>
          <w:i/>
          <w:iCs/>
          <w:rPrChange w:id="436" w:author="Jun Yu (MEDT)" w:date="2021-10-18T22:46:00Z">
            <w:rPr>
              <w:i/>
              <w:iCs/>
            </w:rPr>
          </w:rPrChange>
        </w:rPr>
        <w:t>rambellii</w:t>
      </w:r>
      <w:proofErr w:type="spellEnd"/>
      <w:r w:rsidR="00D9531B" w:rsidRPr="001968F1">
        <w:rPr>
          <w:rPrChange w:id="437" w:author="Jun Yu (MEDT)" w:date="2021-10-18T22:46:00Z">
            <w:rPr/>
          </w:rPrChange>
        </w:rPr>
        <w:t xml:space="preserve"> and </w:t>
      </w:r>
      <w:ins w:id="438" w:author="Jun Yu (MEDT)" w:date="2021-10-18T22:45:00Z">
        <w:r w:rsidR="001968F1" w:rsidRPr="001968F1">
          <w:rPr>
            <w:rPrChange w:id="439" w:author="Jun Yu (MEDT)" w:date="2021-10-18T22:46:00Z">
              <w:rPr/>
            </w:rPrChange>
          </w:rPr>
          <w:t xml:space="preserve">depleted </w:t>
        </w:r>
      </w:ins>
      <w:r w:rsidR="00D9531B" w:rsidRPr="001968F1">
        <w:rPr>
          <w:i/>
          <w:iCs/>
          <w:rPrChange w:id="440" w:author="Jun Yu (MEDT)" w:date="2021-10-18T22:46:00Z">
            <w:rPr>
              <w:i/>
              <w:iCs/>
            </w:rPr>
          </w:rPrChange>
        </w:rPr>
        <w:t xml:space="preserve">A. </w:t>
      </w:r>
      <w:proofErr w:type="spellStart"/>
      <w:r w:rsidR="00D9531B" w:rsidRPr="001968F1">
        <w:rPr>
          <w:i/>
          <w:iCs/>
          <w:rPrChange w:id="441" w:author="Jun Yu (MEDT)" w:date="2021-10-18T22:46:00Z">
            <w:rPr>
              <w:i/>
              <w:iCs/>
            </w:rPr>
          </w:rPrChange>
        </w:rPr>
        <w:t>kawachii</w:t>
      </w:r>
      <w:proofErr w:type="spellEnd"/>
      <w:r w:rsidR="00D9531B" w:rsidRPr="001968F1">
        <w:rPr>
          <w:rPrChange w:id="442" w:author="Jun Yu (MEDT)" w:date="2021-10-18T22:46:00Z">
            <w:rPr/>
          </w:rPrChange>
        </w:rPr>
        <w:t xml:space="preserve">, </w:t>
      </w:r>
      <w:del w:id="443" w:author="Jun Yu (MEDT)" w:date="2021-10-18T22:45:00Z">
        <w:r w:rsidR="00D9531B" w:rsidRPr="001968F1" w:rsidDel="001968F1">
          <w:rPr>
            <w:rPrChange w:id="444" w:author="Jun Yu (MEDT)" w:date="2021-10-18T22:46:00Z">
              <w:rPr/>
            </w:rPrChange>
          </w:rPr>
          <w:delText xml:space="preserve">that </w:delText>
        </w:r>
      </w:del>
      <w:r w:rsidR="006A1ACE" w:rsidRPr="001968F1">
        <w:rPr>
          <w:rPrChange w:id="445" w:author="Jun Yu (MEDT)" w:date="2021-10-18T22:46:00Z">
            <w:rPr/>
          </w:rPrChange>
        </w:rPr>
        <w:t xml:space="preserve">were </w:t>
      </w:r>
      <w:r w:rsidR="00D9531B" w:rsidRPr="001968F1">
        <w:rPr>
          <w:rPrChange w:id="446" w:author="Jun Yu (MEDT)" w:date="2021-10-18T22:46:00Z">
            <w:rPr/>
          </w:rPrChange>
        </w:rPr>
        <w:t>s</w:t>
      </w:r>
      <w:r w:rsidR="00D9531B" w:rsidRPr="00BA0A8A">
        <w:t xml:space="preserve">ignificantly </w:t>
      </w:r>
      <w:r w:rsidR="006A1ACE" w:rsidRPr="00BA0A8A">
        <w:t xml:space="preserve">associated </w:t>
      </w:r>
      <w:r w:rsidR="00D9531B" w:rsidRPr="00BA0A8A">
        <w:t xml:space="preserve">with CRC </w:t>
      </w:r>
      <w:del w:id="447" w:author="Jun Yu (MEDT)" w:date="2021-10-18T22:46:00Z">
        <w:r w:rsidR="006A1ACE" w:rsidRPr="00BA0A8A" w:rsidDel="001968F1">
          <w:delText xml:space="preserve">across </w:delText>
        </w:r>
      </w:del>
      <w:ins w:id="448" w:author="Jun Yu (MEDT)" w:date="2021-10-18T22:46:00Z">
        <w:r w:rsidR="001968F1">
          <w:t>in</w:t>
        </w:r>
        <w:r w:rsidR="001968F1" w:rsidRPr="00BA0A8A">
          <w:t xml:space="preserve"> </w:t>
        </w:r>
      </w:ins>
      <w:r w:rsidR="00D9531B" w:rsidRPr="00BA0A8A">
        <w:t xml:space="preserve">multiple </w:t>
      </w:r>
      <w:del w:id="449" w:author="Jun Yu (MEDT)" w:date="2021-10-18T22:45:00Z">
        <w:r w:rsidR="00D9531B" w:rsidRPr="00BA0A8A" w:rsidDel="001968F1">
          <w:delText>metagenomic studies</w:delText>
        </w:r>
      </w:del>
      <w:ins w:id="450" w:author="Jun Yu (MEDT)" w:date="2021-10-18T22:45:00Z">
        <w:r w:rsidR="001968F1">
          <w:t>cohorts</w:t>
        </w:r>
      </w:ins>
      <w:r w:rsidR="00D9531B" w:rsidRPr="00BA0A8A">
        <w:t xml:space="preserve">. </w:t>
      </w:r>
    </w:p>
    <w:p w14:paraId="2260F013" w14:textId="77777777" w:rsidR="00D11917" w:rsidRDefault="00D11917" w:rsidP="00C25889">
      <w:pPr>
        <w:pStyle w:val="title20825"/>
        <w:rPr>
          <w:ins w:id="451" w:author="Jun Yu (MEDT)" w:date="2021-10-19T10:55:00Z"/>
        </w:rPr>
      </w:pPr>
    </w:p>
    <w:p w14:paraId="35CCA490" w14:textId="446176F4" w:rsidR="00D11917" w:rsidRPr="00BA0A8A" w:rsidRDefault="00D11917" w:rsidP="00C25889">
      <w:pPr>
        <w:pStyle w:val="title20825"/>
        <w:rPr>
          <w:moveTo w:id="452" w:author="Jun Yu (MEDT)" w:date="2021-10-19T10:55:00Z"/>
        </w:rPr>
      </w:pPr>
      <w:moveToRangeStart w:id="453" w:author="Jun Yu (MEDT)" w:date="2021-10-19T10:55:00Z" w:name="move85533364"/>
      <w:moveTo w:id="454" w:author="Jun Yu (MEDT)" w:date="2021-10-19T10:55:00Z">
        <w:r w:rsidRPr="009C3D70">
          <w:rPr>
            <w:i/>
            <w:highlight w:val="green"/>
            <w:rPrChange w:id="455" w:author="Jun Yu (MEDT)" w:date="2021-10-19T14:18:00Z">
              <w:rPr>
                <w:i/>
              </w:rPr>
            </w:rPrChange>
          </w:rPr>
          <w:t xml:space="preserve">Aspergillus </w:t>
        </w:r>
        <w:proofErr w:type="spellStart"/>
        <w:r w:rsidRPr="009C3D70">
          <w:rPr>
            <w:i/>
            <w:highlight w:val="green"/>
            <w:rPrChange w:id="456" w:author="Jun Yu (MEDT)" w:date="2021-10-19T14:18:00Z">
              <w:rPr>
                <w:i/>
              </w:rPr>
            </w:rPrChange>
          </w:rPr>
          <w:t>rambellii</w:t>
        </w:r>
        <w:proofErr w:type="spellEnd"/>
        <w:r w:rsidRPr="009C3D70">
          <w:rPr>
            <w:i/>
            <w:highlight w:val="green"/>
            <w:rPrChange w:id="457" w:author="Jun Yu (MEDT)" w:date="2021-10-19T14:18:00Z">
              <w:rPr>
                <w:i/>
              </w:rPr>
            </w:rPrChange>
          </w:rPr>
          <w:t xml:space="preserve"> </w:t>
        </w:r>
        <w:del w:id="458" w:author="Jun Yu (MEDT)" w:date="2021-10-19T10:56:00Z">
          <w:r w:rsidRPr="009C3D70" w:rsidDel="00D11917">
            <w:rPr>
              <w:highlight w:val="green"/>
              <w:rPrChange w:id="459" w:author="Jun Yu (MEDT)" w:date="2021-10-19T14:18:00Z">
                <w:rPr/>
              </w:rPrChange>
            </w:rPr>
            <w:delText xml:space="preserve">and its conditioned medium </w:delText>
          </w:r>
        </w:del>
        <w:r w:rsidRPr="009C3D70">
          <w:rPr>
            <w:highlight w:val="green"/>
            <w:rPrChange w:id="460" w:author="Jun Yu (MEDT)" w:date="2021-10-19T14:18:00Z">
              <w:rPr/>
            </w:rPrChange>
          </w:rPr>
          <w:t>promote</w:t>
        </w:r>
      </w:moveTo>
      <w:ins w:id="461" w:author="Jun Yu (MEDT)" w:date="2021-10-19T10:56:00Z">
        <w:r w:rsidRPr="009C3D70">
          <w:rPr>
            <w:highlight w:val="green"/>
            <w:rPrChange w:id="462" w:author="Jun Yu (MEDT)" w:date="2021-10-19T14:18:00Z">
              <w:rPr/>
            </w:rPrChange>
          </w:rPr>
          <w:t>s</w:t>
        </w:r>
      </w:ins>
      <w:moveTo w:id="463" w:author="Jun Yu (MEDT)" w:date="2021-10-19T10:55:00Z">
        <w:r w:rsidRPr="009C3D70">
          <w:rPr>
            <w:highlight w:val="green"/>
            <w:rPrChange w:id="464" w:author="Jun Yu (MEDT)" w:date="2021-10-19T14:18:00Z">
              <w:rPr/>
            </w:rPrChange>
          </w:rPr>
          <w:t xml:space="preserve"> </w:t>
        </w:r>
        <w:del w:id="465" w:author="Jun Yu (MEDT)" w:date="2021-10-19T10:56:00Z">
          <w:r w:rsidRPr="009C3D70" w:rsidDel="00D11917">
            <w:rPr>
              <w:highlight w:val="green"/>
              <w:rPrChange w:id="466" w:author="Jun Yu (MEDT)" w:date="2021-10-19T14:18:00Z">
                <w:rPr/>
              </w:rPrChange>
            </w:rPr>
            <w:delText xml:space="preserve">the viability of </w:delText>
          </w:r>
        </w:del>
        <w:r w:rsidRPr="009C3D70">
          <w:rPr>
            <w:highlight w:val="green"/>
            <w:rPrChange w:id="467" w:author="Jun Yu (MEDT)" w:date="2021-10-19T14:18:00Z">
              <w:rPr/>
            </w:rPrChange>
          </w:rPr>
          <w:t>colon cancer cell</w:t>
        </w:r>
      </w:moveTo>
      <w:ins w:id="468" w:author="Jun Yu (MEDT)" w:date="2021-10-19T10:56:00Z">
        <w:r w:rsidRPr="009C3D70">
          <w:rPr>
            <w:highlight w:val="green"/>
            <w:rPrChange w:id="469" w:author="Jun Yu (MEDT)" w:date="2021-10-19T14:18:00Z">
              <w:rPr/>
            </w:rPrChange>
          </w:rPr>
          <w:t xml:space="preserve"> growth</w:t>
        </w:r>
      </w:ins>
      <w:moveTo w:id="470" w:author="Jun Yu (MEDT)" w:date="2021-10-19T10:55:00Z">
        <w:del w:id="471" w:author="Jun Yu (MEDT)" w:date="2021-10-19T10:56:00Z">
          <w:r w:rsidRPr="009C3D70" w:rsidDel="00D11917">
            <w:rPr>
              <w:highlight w:val="green"/>
              <w:rPrChange w:id="472" w:author="Jun Yu (MEDT)" w:date="2021-10-19T14:18:00Z">
                <w:rPr/>
              </w:rPrChange>
            </w:rPr>
            <w:delText>s.</w:delText>
          </w:r>
        </w:del>
        <w:r w:rsidRPr="00BA0A8A">
          <w:t xml:space="preserve"> </w:t>
        </w:r>
      </w:moveTo>
    </w:p>
    <w:p w14:paraId="06D1FE56" w14:textId="79C3F18C" w:rsidR="00D11917" w:rsidRPr="00472BA0" w:rsidRDefault="00D11917" w:rsidP="00D11917">
      <w:pPr>
        <w:spacing w:before="0" w:after="0"/>
        <w:rPr>
          <w:moveTo w:id="473" w:author="Jun Yu (MEDT)" w:date="2021-10-19T10:55:00Z"/>
          <w:rFonts w:eastAsiaTheme="minorEastAsia"/>
          <w:color w:val="0000FF"/>
          <w:rPrChange w:id="474" w:author="Jun Yu (MEDT)" w:date="2021-10-19T11:22:00Z">
            <w:rPr>
              <w:moveTo w:id="475" w:author="Jun Yu (MEDT)" w:date="2021-10-19T10:55:00Z"/>
              <w:rFonts w:eastAsiaTheme="minorEastAsia"/>
            </w:rPr>
          </w:rPrChange>
        </w:rPr>
      </w:pPr>
      <w:moveTo w:id="476" w:author="Jun Yu (MEDT)" w:date="2021-10-19T10:55:00Z">
        <w:r w:rsidRPr="00BA0A8A">
          <w:rPr>
            <w:highlight w:val="yellow"/>
          </w:rPr>
          <w:t>[TBA]</w:t>
        </w:r>
      </w:moveTo>
      <w:ins w:id="477" w:author="Jun Yu (MEDT)" w:date="2021-10-19T11:21:00Z">
        <w:r w:rsidR="00472BA0">
          <w:rPr>
            <w:highlight w:val="yellow"/>
          </w:rPr>
          <w:t xml:space="preserve"> </w:t>
        </w:r>
        <w:r w:rsidR="00472BA0" w:rsidRPr="00472BA0">
          <w:rPr>
            <w:color w:val="0000FF"/>
            <w:rPrChange w:id="478" w:author="Jun Yu (MEDT)" w:date="2021-10-19T11:22:00Z">
              <w:rPr>
                <w:highlight w:val="yellow"/>
              </w:rPr>
            </w:rPrChange>
          </w:rPr>
          <w:t>figure 4</w:t>
        </w:r>
      </w:ins>
    </w:p>
    <w:moveToRangeEnd w:id="453"/>
    <w:p w14:paraId="2AAE6201" w14:textId="77777777" w:rsidR="00BA0A8A" w:rsidRDefault="00BA0A8A" w:rsidP="00C25889">
      <w:pPr>
        <w:pStyle w:val="title20825"/>
      </w:pPr>
    </w:p>
    <w:p w14:paraId="4DF4DAF3" w14:textId="09850845" w:rsidR="00D64894" w:rsidRPr="00BA0A8A" w:rsidDel="008C161B" w:rsidRDefault="00A87D74" w:rsidP="005F0113">
      <w:pPr>
        <w:pStyle w:val="title20825"/>
        <w:rPr>
          <w:del w:id="479" w:author="Jun Yu (MEDT)" w:date="2021-10-19T10:56:00Z"/>
        </w:rPr>
        <w:pPrChange w:id="480" w:author="Jun Yu (MEDT)" w:date="2021-10-19T13:50:00Z">
          <w:pPr>
            <w:pStyle w:val="title20825"/>
          </w:pPr>
        </w:pPrChange>
      </w:pPr>
      <w:del w:id="481"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482"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483" w:author="Jun Yu (MEDT)" w:date="2021-10-19T09:56:00Z">
        <w:r w:rsidRPr="00BA0A8A" w:rsidDel="004E3E1A">
          <w:delText xml:space="preserve">identify </w:delText>
        </w:r>
      </w:del>
      <w:del w:id="484" w:author="Jun Yu (MEDT)" w:date="2021-10-19T10:56:00Z">
        <w:r w:rsidRPr="00BA0A8A" w:rsidDel="008C161B">
          <w:delText xml:space="preserve">CRC patients from </w:delText>
        </w:r>
        <w:r w:rsidR="00C765A9" w:rsidRPr="00BA0A8A" w:rsidDel="008C161B">
          <w:delText xml:space="preserve">healthy </w:delText>
        </w:r>
      </w:del>
      <w:del w:id="485" w:author="Jun Yu (MEDT)" w:date="2021-10-19T09:56:00Z">
        <w:r w:rsidR="00C765A9" w:rsidRPr="00BA0A8A" w:rsidDel="004E3E1A">
          <w:delText>populations</w:delText>
        </w:r>
      </w:del>
    </w:p>
    <w:p w14:paraId="4E4B6A0D" w14:textId="637930B7" w:rsidR="005428EB" w:rsidRPr="00BA0A8A" w:rsidDel="008C161B" w:rsidRDefault="00211129" w:rsidP="005F0113">
      <w:pPr>
        <w:pStyle w:val="title20825"/>
        <w:rPr>
          <w:del w:id="486" w:author="Jun Yu (MEDT)" w:date="2021-10-19T10:56:00Z"/>
        </w:rPr>
        <w:pPrChange w:id="487" w:author="Jun Yu (MEDT)" w:date="2021-10-19T13:50:00Z">
          <w:pPr>
            <w:spacing w:before="0" w:after="0"/>
          </w:pPr>
        </w:pPrChange>
      </w:pPr>
      <w:del w:id="488"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b"/>
                        </m:rPr>
                        <w:rPr>
                          <w:rFonts w:ascii="Cambria Math" w:hAnsi="Cambria Math"/>
                        </w:rPr>
                        <m:t>log</m:t>
                      </m:r>
                    </m:e>
                    <m:sub>
                      <m:r>
                        <m:rPr>
                          <m:sty m:val="bi"/>
                        </m:rPr>
                        <w:rPr>
                          <w:rFonts w:ascii="Cambria Math" w:hAnsi="Cambria Math"/>
                        </w:rPr>
                        <m:t>2</m:t>
                      </m:r>
                    </m:sub>
                  </m:sSub>
                </m:fName>
                <m:e>
                  <m:r>
                    <m:rPr>
                      <m:sty m:val="bi"/>
                    </m:rPr>
                    <w:rPr>
                      <w:rFonts w:ascii="Cambria Math" w:hAnsi="Cambria Math"/>
                    </w:rPr>
                    <m:t>FC</m:t>
                  </m:r>
                </m:e>
              </m:func>
            </m:e>
          </m:d>
          <m:r>
            <m:rPr>
              <m:sty m:val="bi"/>
            </m:rPr>
            <w:rPr>
              <w:rFonts w:ascii="Cambria Math" w:hAnsi="Cambria Math"/>
            </w:rPr>
            <m:t>&gt;0.5</m:t>
          </m:r>
        </m:oMath>
        <w:r w:rsidRPr="00BA0A8A" w:rsidDel="008C161B">
          <w:delText>, unclassified species removed) (</w:delText>
        </w:r>
        <w:r w:rsidRPr="0072796B" w:rsidDel="008C161B">
          <w:rPr>
            <w:color w:val="0000FF"/>
            <w:rPrChange w:id="489"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color w:val="0000FF"/>
            <w:rPrChange w:id="490" w:author="Jun Yu (MEDT)" w:date="2021-10-18T15:02:00Z">
              <w:rPr/>
            </w:rPrChange>
          </w:rPr>
          <w:delText>(supplementary table 10</w:delText>
        </w:r>
      </w:del>
      <w:del w:id="491" w:author="Jun Yu (MEDT)" w:date="2021-10-19T10:03:00Z">
        <w:r w:rsidRPr="00BA0A8A" w:rsidDel="00E258C1">
          <w:delText xml:space="preserve">). At least half of the </w:delText>
        </w:r>
        <w:r w:rsidR="00E81CE7" w:rsidRPr="00BA0A8A" w:rsidDel="00E258C1">
          <w:delText>identified bacteria have been reported to be</w:delText>
        </w:r>
      </w:del>
      <w:del w:id="492" w:author="Jun Yu (MEDT)" w:date="2021-10-19T10:56:00Z">
        <w:r w:rsidR="00E81CE7" w:rsidRPr="00BA0A8A" w:rsidDel="008C161B">
          <w:delText xml:space="preserve"> CRC-related</w:delText>
        </w:r>
      </w:del>
      <w:del w:id="493" w:author="Jun Yu (MEDT)" w:date="2021-10-19T10:04:00Z">
        <w:r w:rsidR="00E81CE7" w:rsidRPr="00BA0A8A" w:rsidDel="00E258C1">
          <w:delText>, such as</w:delText>
        </w:r>
      </w:del>
      <w:del w:id="494"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495"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496"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497"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5F0113">
      <w:pPr>
        <w:pStyle w:val="title20825"/>
        <w:rPr>
          <w:del w:id="498" w:author="Jun Yu (MEDT)" w:date="2021-10-19T10:56:00Z"/>
        </w:rPr>
        <w:pPrChange w:id="499" w:author="Jun Yu (MEDT)" w:date="2021-10-19T13:50:00Z">
          <w:pPr>
            <w:spacing w:before="0" w:after="0"/>
          </w:pPr>
        </w:pPrChange>
      </w:pPr>
    </w:p>
    <w:p w14:paraId="55A51B35" w14:textId="0193A08F" w:rsidR="00211129" w:rsidDel="008C161B" w:rsidRDefault="00211129" w:rsidP="005F0113">
      <w:pPr>
        <w:pStyle w:val="title20825"/>
        <w:rPr>
          <w:del w:id="500" w:author="Jun Yu (MEDT)" w:date="2021-10-19T10:56:00Z"/>
        </w:rPr>
        <w:pPrChange w:id="501" w:author="Jun Yu (MEDT)" w:date="2021-10-19T13:50:00Z">
          <w:pPr>
            <w:spacing w:before="0" w:after="0"/>
          </w:pPr>
        </w:pPrChange>
      </w:pPr>
      <w:del w:id="502" w:author="Jun Yu (MEDT)" w:date="2021-10-19T10:56:00Z">
        <w:r w:rsidRPr="00BA0A8A" w:rsidDel="008C161B">
          <w:lastRenderedPageBreak/>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color w:val="0000FF"/>
            <w:rPrChange w:id="503"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color w:val="0000FF"/>
            <w:rPrChange w:id="504" w:author="Jun Yu (MEDT)" w:date="2021-10-18T15:07:00Z">
              <w:rPr/>
            </w:rPrChange>
          </w:rPr>
          <w:delText xml:space="preserve">figure 4a, supplementary figure </w:delText>
        </w:r>
        <w:r w:rsidR="00B145C8" w:rsidRPr="0072796B" w:rsidDel="008C161B">
          <w:rPr>
            <w:color w:val="0000FF"/>
            <w:rPrChange w:id="505"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w:delText>
        </w:r>
        <w:r w:rsidR="00C9196A" w:rsidRPr="00BA0A8A" w:rsidDel="008C161B">
          <w:lastRenderedPageBreak/>
          <w:delText xml:space="preserve">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color w:val="0000FF"/>
            <w:rPrChange w:id="506"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5F0113">
      <w:pPr>
        <w:pStyle w:val="title20825"/>
        <w:rPr>
          <w:del w:id="507" w:author="Jun Yu (MEDT)" w:date="2021-10-19T10:56:00Z"/>
        </w:rPr>
        <w:pPrChange w:id="508" w:author="Jun Yu (MEDT)" w:date="2021-10-19T13:50:00Z">
          <w:pPr>
            <w:spacing w:before="0" w:after="0"/>
          </w:pPr>
        </w:pPrChange>
      </w:pPr>
    </w:p>
    <w:p w14:paraId="539D56F6" w14:textId="290D8ACA" w:rsidR="00D9531B" w:rsidRPr="00BA0A8A" w:rsidRDefault="00587CC3" w:rsidP="00587CC3">
      <w:pPr>
        <w:pStyle w:val="title20825"/>
      </w:pPr>
      <w:ins w:id="509" w:author="Jun Yu (MEDT)" w:date="2021-10-19T15:05:00Z">
        <w:r>
          <w:t>E</w:t>
        </w:r>
      </w:ins>
      <w:ins w:id="510" w:author="Jun Yu (MEDT)" w:date="2021-10-19T15:03:00Z">
        <w:r w:rsidRPr="00587CC3">
          <w:t xml:space="preserve">cological networks </w:t>
        </w:r>
      </w:ins>
      <w:commentRangeStart w:id="511"/>
      <w:del w:id="512" w:author="Jun Yu (MEDT)" w:date="2021-10-19T15:03:00Z">
        <w:r w:rsidR="00211129" w:rsidRPr="00BA0A8A" w:rsidDel="00587CC3">
          <w:delText xml:space="preserve">Correlation </w:delText>
        </w:r>
      </w:del>
      <w:ins w:id="513" w:author="Jun Yu (MEDT)" w:date="2021-10-19T13:17:00Z">
        <w:r w:rsidR="004E4350">
          <w:t xml:space="preserve">of </w:t>
        </w:r>
      </w:ins>
      <w:del w:id="514" w:author="Jun Yu (MEDT)" w:date="2021-10-19T13:17:00Z">
        <w:r w:rsidR="00211129" w:rsidRPr="00BA0A8A" w:rsidDel="004E4350">
          <w:delText xml:space="preserve">between </w:delText>
        </w:r>
      </w:del>
      <w:del w:id="515" w:author="Jun Yu (MEDT)" w:date="2021-10-18T18:19:00Z">
        <w:r w:rsidR="00211129" w:rsidRPr="00BA0A8A" w:rsidDel="00BC4AF1">
          <w:delText xml:space="preserve">CRC-associated bacteria and </w:delText>
        </w:r>
      </w:del>
      <w:r w:rsidR="00211129" w:rsidRPr="00BA0A8A">
        <w:t>CRC-</w:t>
      </w:r>
      <w:del w:id="516" w:author="Jun Yu (MEDT)" w:date="2021-10-19T13:17:00Z">
        <w:r w:rsidR="00211129" w:rsidRPr="00BA0A8A" w:rsidDel="004E4350">
          <w:delText xml:space="preserve">associated </w:delText>
        </w:r>
      </w:del>
      <w:ins w:id="517" w:author="Jun Yu (MEDT)" w:date="2021-10-19T13:17:00Z">
        <w:r w:rsidR="004E4350">
          <w:t>enriched and -depleted</w:t>
        </w:r>
        <w:r w:rsidR="004E4350" w:rsidRPr="00BA0A8A">
          <w:t xml:space="preserve"> </w:t>
        </w:r>
      </w:ins>
      <w:r w:rsidR="00211129" w:rsidRPr="00BA0A8A">
        <w:t>fungi</w:t>
      </w:r>
      <w:commentRangeEnd w:id="511"/>
      <w:r w:rsidR="007A0F07" w:rsidRPr="00BA0A8A">
        <w:rPr>
          <w:rStyle w:val="CommentReference"/>
          <w:rFonts w:eastAsiaTheme="minorEastAsia"/>
          <w:b w:val="0"/>
          <w:sz w:val="24"/>
          <w:szCs w:val="24"/>
        </w:rPr>
        <w:commentReference w:id="511"/>
      </w:r>
      <w:ins w:id="518" w:author="Jun Yu (MEDT)" w:date="2021-10-18T18:19:00Z">
        <w:r w:rsidR="00BC4AF1" w:rsidRPr="00BC4AF1">
          <w:t xml:space="preserve"> </w:t>
        </w:r>
      </w:ins>
      <w:ins w:id="519" w:author="Jun Yu (MEDT)" w:date="2021-10-19T13:18:00Z">
        <w:r w:rsidR="004E4350">
          <w:t xml:space="preserve">increased with CRC </w:t>
        </w:r>
        <w:proofErr w:type="spellStart"/>
        <w:r w:rsidR="004E4350">
          <w:t>progre</w:t>
        </w:r>
      </w:ins>
      <w:ins w:id="520" w:author="Jun Yu (MEDT)" w:date="2021-10-19T13:19:00Z">
        <w:r w:rsidR="004E4350">
          <w:t>sion</w:t>
        </w:r>
      </w:ins>
      <w:proofErr w:type="spellEnd"/>
      <w:ins w:id="521" w:author="Jun Yu (MEDT)" w:date="2021-10-18T18:19:00Z">
        <w:r w:rsidR="00BC4AF1" w:rsidRPr="00BA0A8A">
          <w:t xml:space="preserve"> </w:t>
        </w:r>
      </w:ins>
    </w:p>
    <w:p w14:paraId="0AF9935B" w14:textId="048927D8" w:rsidR="00A305D8" w:rsidDel="004E4350" w:rsidRDefault="00D9531B" w:rsidP="00BA0A8A">
      <w:pPr>
        <w:spacing w:before="0" w:after="0"/>
        <w:rPr>
          <w:del w:id="522" w:author="Jun Yu (MEDT)" w:date="2021-10-19T13:24:00Z"/>
        </w:rPr>
      </w:pPr>
      <w:del w:id="523" w:author="Jun Yu (MEDT)" w:date="2021-10-19T13:15:00Z">
        <w:r w:rsidRPr="00BA0A8A" w:rsidDel="004E4350">
          <w:delText>Due to the complex and multifactorial nature of CRC, w</w:delText>
        </w:r>
      </w:del>
      <w:ins w:id="524" w:author="Jun Yu (MEDT)" w:date="2021-10-19T13:15:00Z">
        <w:r w:rsidR="004E4350">
          <w:t>W</w:t>
        </w:r>
      </w:ins>
      <w:r w:rsidRPr="00BA0A8A">
        <w:t xml:space="preserve">e </w:t>
      </w:r>
      <w:del w:id="525" w:author="Jun Yu (MEDT)" w:date="2021-10-19T13:19:00Z">
        <w:r w:rsidR="0033648F" w:rsidRPr="00BA0A8A" w:rsidDel="004E4350">
          <w:delText>asked whether</w:delText>
        </w:r>
      </w:del>
      <w:ins w:id="526"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527" w:author="Jun Yu (MEDT)" w:date="2021-10-19T13:20:00Z">
        <w:r w:rsidR="004E4350" w:rsidRPr="00BA0A8A">
          <w:t>33</w:t>
        </w:r>
        <w:r w:rsidR="004E4350">
          <w:t xml:space="preserve"> core </w:t>
        </w:r>
      </w:ins>
      <w:ins w:id="528" w:author="Jun Yu (MEDT)" w:date="2021-10-19T13:19:00Z">
        <w:r w:rsidR="004E4350" w:rsidRPr="00BA0A8A">
          <w:t>CRC-</w:t>
        </w:r>
        <w:r w:rsidR="004E4350">
          <w:t>enriched and -depleted</w:t>
        </w:r>
        <w:r w:rsidR="004E4350" w:rsidRPr="00BA0A8A">
          <w:t xml:space="preserve"> fungi</w:t>
        </w:r>
        <w:r w:rsidR="004E4350" w:rsidRPr="00BA0A8A">
          <w:rPr>
            <w:rStyle w:val="CommentReference"/>
            <w:rFonts w:eastAsiaTheme="minorEastAsia"/>
            <w:b/>
            <w:sz w:val="24"/>
            <w:szCs w:val="24"/>
          </w:rPr>
          <w:commentReference w:id="529"/>
        </w:r>
        <w:r w:rsidR="004E4350" w:rsidRPr="00BC4AF1">
          <w:t xml:space="preserve"> </w:t>
        </w:r>
      </w:ins>
      <w:del w:id="530" w:author="Jun Yu (MEDT)" w:date="2021-10-19T13:19:00Z">
        <w:r w:rsidR="00DB66B4" w:rsidRPr="00BA0A8A" w:rsidDel="004E4350">
          <w:delText>fungi</w:delText>
        </w:r>
        <w:r w:rsidR="0033648F" w:rsidRPr="00BA0A8A" w:rsidDel="004E4350">
          <w:delText xml:space="preserve"> were associated </w:delText>
        </w:r>
      </w:del>
      <w:del w:id="531" w:author="Jun Yu (MEDT)" w:date="2021-10-19T13:21:00Z">
        <w:r w:rsidR="0033648F" w:rsidRPr="00BA0A8A" w:rsidDel="004E4350">
          <w:delText>with</w:delText>
        </w:r>
      </w:del>
      <w:proofErr w:type="spellStart"/>
      <w:ins w:id="532" w:author="Jun Yu (MEDT)" w:date="2021-10-19T13:21:00Z">
        <w:r w:rsidR="004E4350">
          <w:t>acorss</w:t>
        </w:r>
      </w:ins>
      <w:proofErr w:type="spellEnd"/>
      <w:r w:rsidR="0033648F" w:rsidRPr="00BA0A8A">
        <w:t xml:space="preserve"> </w:t>
      </w:r>
      <w:ins w:id="533" w:author="Jun Yu (MEDT)" w:date="2021-10-19T13:19:00Z">
        <w:r w:rsidR="004E4350">
          <w:t>steps</w:t>
        </w:r>
      </w:ins>
      <w:ins w:id="534" w:author="Jun Yu (MEDT)" w:date="2021-10-19T13:20:00Z">
        <w:r w:rsidR="004E4350">
          <w:t xml:space="preserve"> of </w:t>
        </w:r>
      </w:ins>
      <w:r w:rsidR="0033648F" w:rsidRPr="00BA0A8A">
        <w:t>CRC</w:t>
      </w:r>
      <w:ins w:id="535" w:author="Jun Yu (MEDT)" w:date="2021-10-19T13:20:00Z">
        <w:r w:rsidR="004E4350">
          <w:t xml:space="preserve"> progression </w:t>
        </w:r>
      </w:ins>
      <w:del w:id="536" w:author="Jun Yu (MEDT)" w:date="2021-10-19T13:20:00Z">
        <w:r w:rsidR="0033648F" w:rsidRPr="00BA0A8A" w:rsidDel="004E4350">
          <w:delText>. We performed</w:delText>
        </w:r>
      </w:del>
      <w:ins w:id="537"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FD106C" w:rsidRPr="00BA0A8A">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A009DF" w:rsidRPr="00BA0A8A">
        <w:rPr>
          <w:kern w:val="0"/>
          <w:vertAlign w:val="superscript"/>
        </w:rPr>
        <w:t>24</w:t>
      </w:r>
      <w:r w:rsidR="00A009DF" w:rsidRPr="00BA0A8A">
        <w:fldChar w:fldCharType="end"/>
      </w:r>
      <w:del w:id="538"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539" w:author="Jun Yu (MEDT)" w:date="2021-10-19T13:23:00Z">
        <w:r w:rsidR="004E4350">
          <w:t xml:space="preserve">As shown in </w:t>
        </w:r>
        <w:r w:rsidR="004E4350" w:rsidRPr="004E4350">
          <w:rPr>
            <w:color w:val="0000FF"/>
            <w:rPrChange w:id="540" w:author="Jun Yu (MEDT)" w:date="2021-10-19T13:23:00Z">
              <w:rPr/>
            </w:rPrChange>
          </w:rPr>
          <w:t>figure 5</w:t>
        </w:r>
        <w:r w:rsidR="004E4350">
          <w:t xml:space="preserve">, </w:t>
        </w:r>
      </w:ins>
      <w:del w:id="541" w:author="Jun Yu (MEDT)" w:date="2021-10-19T13:23:00Z">
        <w:r w:rsidR="00E81CE7" w:rsidRPr="00BA0A8A" w:rsidDel="004E4350">
          <w:delText>W</w:delText>
        </w:r>
      </w:del>
      <w:ins w:id="542" w:author="Jun Yu (MEDT)" w:date="2021-10-19T13:23:00Z">
        <w:r w:rsidR="004E4350">
          <w:t>w</w:t>
        </w:r>
      </w:ins>
      <w:r w:rsidR="00E81CE7" w:rsidRPr="00BA0A8A">
        <w:t>e</w:t>
      </w:r>
      <w:r w:rsidR="0033648F" w:rsidRPr="00BA0A8A">
        <w:t xml:space="preserve"> </w:t>
      </w:r>
      <w:r w:rsidRPr="00BA0A8A">
        <w:t xml:space="preserve">observed that </w:t>
      </w:r>
      <w:ins w:id="543"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544" w:author="Jun Yu (MEDT)" w:date="2021-10-19T13:22:00Z">
        <w:r w:rsidR="004E4350">
          <w:t xml:space="preserve"> </w:t>
        </w:r>
      </w:ins>
      <w:ins w:id="545" w:author="Jun Yu (MEDT)" w:date="2021-10-19T13:23:00Z">
        <w:r w:rsidR="004E4350">
          <w:t xml:space="preserve">of </w:t>
        </w:r>
      </w:ins>
      <w:ins w:id="546" w:author="Jun Yu (MEDT)" w:date="2021-10-19T14:56:00Z">
        <w:r w:rsidR="00587CC3">
          <w:t>healthy control</w:t>
        </w:r>
      </w:ins>
      <w:ins w:id="547" w:author="Jun Yu (MEDT)" w:date="2021-10-19T13:22:00Z">
        <w:r w:rsidR="004E4350">
          <w:t>, adenoma and CRC)</w:t>
        </w:r>
      </w:ins>
      <w:ins w:id="548" w:author="Jun Yu (MEDT)" w:date="2021-10-19T13:21:00Z">
        <w:r w:rsidR="004E4350" w:rsidRPr="004E4350">
          <w:t xml:space="preserve"> – progressively stronger towards carcinogenesis.</w:t>
        </w:r>
      </w:ins>
      <w:ins w:id="549" w:author="Jun Yu (MEDT)" w:date="2021-10-19T13:28:00Z">
        <w:r w:rsidR="00FD53D0">
          <w:t xml:space="preserve"> </w:t>
        </w:r>
      </w:ins>
      <w:del w:id="550"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551" w:author="Jun Yu (MEDT)" w:date="2021-10-19T13:15:00Z">
        <w:r w:rsidRPr="00BA0A8A" w:rsidDel="004E4350">
          <w:delText>(</w:delText>
        </w:r>
      </w:del>
      <w:del w:id="552" w:author="Jun Yu (MEDT)" w:date="2021-10-19T12:27:00Z">
        <w:r w:rsidRPr="0072796B" w:rsidDel="00840ADF">
          <w:rPr>
            <w:color w:val="0000FF"/>
            <w:rPrChange w:id="553" w:author="Jun Yu (MEDT)" w:date="2021-10-18T15:07:00Z">
              <w:rPr/>
            </w:rPrChange>
          </w:rPr>
          <w:delText xml:space="preserve">figure </w:delText>
        </w:r>
      </w:del>
      <w:del w:id="554" w:author="Jun Yu (MEDT)" w:date="2021-10-19T11:57:00Z">
        <w:r w:rsidRPr="0072796B" w:rsidDel="009A100E">
          <w:rPr>
            <w:color w:val="0000FF"/>
            <w:rPrChange w:id="555" w:author="Jun Yu (MEDT)" w:date="2021-10-18T15:07:00Z">
              <w:rPr/>
            </w:rPrChange>
          </w:rPr>
          <w:delText>4</w:delText>
        </w:r>
        <w:r w:rsidR="002967E7" w:rsidRPr="0072796B" w:rsidDel="009A100E">
          <w:rPr>
            <w:color w:val="0000FF"/>
            <w:rPrChange w:id="556" w:author="Jun Yu (MEDT)" w:date="2021-10-18T15:07:00Z">
              <w:rPr/>
            </w:rPrChange>
          </w:rPr>
          <w:delText xml:space="preserve"> </w:delText>
        </w:r>
      </w:del>
      <w:del w:id="557" w:author="Jun Yu (MEDT)" w:date="2021-10-19T12:27:00Z">
        <w:r w:rsidR="002967E7" w:rsidRPr="0072796B" w:rsidDel="00840ADF">
          <w:rPr>
            <w:color w:val="0000FF"/>
            <w:rPrChange w:id="558" w:author="Jun Yu (MEDT)" w:date="2021-10-18T15:07:00Z">
              <w:rPr/>
            </w:rPrChange>
          </w:rPr>
          <w:delText xml:space="preserve">and </w:delText>
        </w:r>
      </w:del>
      <w:del w:id="559" w:author="Jun Yu (MEDT)" w:date="2021-10-19T13:15:00Z">
        <w:r w:rsidR="002967E7" w:rsidRPr="0072796B" w:rsidDel="004E4350">
          <w:rPr>
            <w:color w:val="0000FF"/>
            <w:rPrChange w:id="560" w:author="Jun Yu (MEDT)" w:date="2021-10-18T15:07:00Z">
              <w:rPr/>
            </w:rPrChange>
          </w:rPr>
          <w:delText>supplementary figure 4</w:delText>
        </w:r>
        <w:r w:rsidRPr="00BA0A8A" w:rsidDel="004E4350">
          <w:delText>)</w:delText>
        </w:r>
      </w:del>
      <w:del w:id="561"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562" w:author="Jun Yu (MEDT)" w:date="2021-10-19T13:15:00Z">
        <w:r w:rsidRPr="00BA0A8A" w:rsidDel="004E4350">
          <w:delText xml:space="preserve"> (</w:delText>
        </w:r>
        <w:r w:rsidRPr="0072796B" w:rsidDel="004E4350">
          <w:rPr>
            <w:color w:val="0000FF"/>
            <w:rPrChange w:id="563" w:author="Jun Yu (MEDT)" w:date="2021-10-18T15:08:00Z">
              <w:rPr/>
            </w:rPrChange>
          </w:rPr>
          <w:delText xml:space="preserve">figure </w:delText>
        </w:r>
      </w:del>
      <w:del w:id="564" w:author="Jun Yu (MEDT)" w:date="2021-10-19T11:57:00Z">
        <w:r w:rsidRPr="0072796B" w:rsidDel="00F762BD">
          <w:rPr>
            <w:color w:val="0000FF"/>
            <w:rPrChange w:id="565" w:author="Jun Yu (MEDT)" w:date="2021-10-18T15:08:00Z">
              <w:rPr/>
            </w:rPrChange>
          </w:rPr>
          <w:delText>4a</w:delText>
        </w:r>
      </w:del>
      <w:del w:id="566" w:author="Jun Yu (MEDT)" w:date="2021-10-19T13:15:00Z">
        <w:r w:rsidRPr="00BA0A8A" w:rsidDel="004E4350">
          <w:delText>)</w:delText>
        </w:r>
      </w:del>
      <w:del w:id="567"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568" w:author="Jun Yu (MEDT)" w:date="2021-10-18T15:08:00Z">
              <w:rPr/>
            </w:rPrChange>
          </w:rPr>
          <w:delText xml:space="preserve">figure </w:delText>
        </w:r>
      </w:del>
      <w:del w:id="569" w:author="Jun Yu (MEDT)" w:date="2021-10-19T11:57:00Z">
        <w:r w:rsidRPr="0072796B" w:rsidDel="00F762BD">
          <w:rPr>
            <w:color w:val="0000FF"/>
            <w:rPrChange w:id="570" w:author="Jun Yu (MEDT)" w:date="2021-10-18T15:08:00Z">
              <w:rPr/>
            </w:rPrChange>
          </w:rPr>
          <w:delText>4b</w:delText>
        </w:r>
      </w:del>
      <w:del w:id="571"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572" w:author="Jun Yu (MEDT)" w:date="2021-10-19T13:24:00Z"/>
        </w:rPr>
      </w:pPr>
    </w:p>
    <w:p w14:paraId="580E476F" w14:textId="01E9DE0D" w:rsidR="00C42F65" w:rsidRDefault="00D9531B" w:rsidP="00BA0A8A">
      <w:pPr>
        <w:spacing w:before="0" w:after="0"/>
        <w:rPr>
          <w:ins w:id="573" w:author="Jun Yu (MEDT)" w:date="2021-10-19T13:39:00Z"/>
        </w:rPr>
      </w:pPr>
      <w:del w:id="574" w:author="Jun Yu (MEDT)" w:date="2021-10-19T13:26:00Z">
        <w:r w:rsidRPr="00BA0A8A" w:rsidDel="00FD53D0">
          <w:rPr>
            <w:i/>
            <w:iCs/>
          </w:rPr>
          <w:lastRenderedPageBreak/>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575" w:author="Jun Yu (MEDT)" w:date="2021-10-18T15:08:00Z">
              <w:rPr/>
            </w:rPrChange>
          </w:rPr>
          <w:delText xml:space="preserve">figure </w:delText>
        </w:r>
      </w:del>
      <w:del w:id="576" w:author="Jun Yu (MEDT)" w:date="2021-10-19T11:57:00Z">
        <w:r w:rsidRPr="0072796B" w:rsidDel="00F762BD">
          <w:rPr>
            <w:color w:val="0000FF"/>
            <w:rPrChange w:id="577" w:author="Jun Yu (MEDT)" w:date="2021-10-18T15:08:00Z">
              <w:rPr/>
            </w:rPrChange>
          </w:rPr>
          <w:delText xml:space="preserve">4 </w:delText>
        </w:r>
      </w:del>
      <w:del w:id="578" w:author="Jun Yu (MEDT)" w:date="2021-10-19T13:26:00Z">
        <w:r w:rsidRPr="0072796B" w:rsidDel="00FD53D0">
          <w:rPr>
            <w:color w:val="0000FF"/>
            <w:rPrChange w:id="579" w:author="Jun Yu (MEDT)" w:date="2021-10-18T15:08:00Z">
              <w:rPr/>
            </w:rPrChange>
          </w:rPr>
          <w:delText xml:space="preserve">and supplementary figure </w:delText>
        </w:r>
        <w:r w:rsidR="002967E7" w:rsidRPr="0072796B" w:rsidDel="00FD53D0">
          <w:rPr>
            <w:color w:val="0000FF"/>
            <w:rPrChange w:id="580"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581"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582" w:author="Jun Yu (MEDT)" w:date="2021-10-19T13:32:00Z">
        <w:r w:rsidR="00FD53D0">
          <w:t>F</w:t>
        </w:r>
      </w:ins>
      <w:ins w:id="583" w:author="Jun Yu (MEDT)" w:date="2021-10-19T13:27:00Z">
        <w:r w:rsidR="00FD53D0">
          <w:t>our</w:t>
        </w:r>
      </w:ins>
      <w:r w:rsidR="00637CC2" w:rsidRPr="00BA0A8A">
        <w:t xml:space="preserve"> CRC-associated </w:t>
      </w:r>
      <w:r w:rsidR="004314C2" w:rsidRPr="00BA0A8A">
        <w:t>fungi</w:t>
      </w:r>
      <w:ins w:id="584" w:author="Jun Yu (MEDT)" w:date="2021-10-19T13:27:00Z">
        <w:r w:rsidR="00FD53D0">
          <w:t xml:space="preserve"> including</w:t>
        </w:r>
      </w:ins>
      <w:del w:id="585" w:author="Jun Yu (MEDT)" w:date="2021-10-19T13:27:00Z">
        <w:r w:rsidR="00E81CE7" w:rsidRPr="00BA0A8A" w:rsidDel="00FD53D0">
          <w:delText>,</w:delText>
        </w:r>
      </w:del>
      <w:r w:rsidRPr="00BA0A8A">
        <w:t xml:space="preserve"> </w:t>
      </w:r>
      <w:r w:rsidRPr="00BA0A8A">
        <w:rPr>
          <w:i/>
          <w:iCs/>
        </w:rPr>
        <w:t>Aspergillus</w:t>
      </w:r>
      <w:r w:rsidRPr="00BA0A8A">
        <w:t xml:space="preserve"> </w:t>
      </w:r>
      <w:proofErr w:type="spellStart"/>
      <w:r w:rsidRPr="00BA0A8A">
        <w:rPr>
          <w:i/>
          <w:iCs/>
        </w:rPr>
        <w:t>rambellii</w:t>
      </w:r>
      <w:proofErr w:type="spellEnd"/>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proofErr w:type="spellStart"/>
      <w:r w:rsidRPr="00BA0A8A">
        <w:rPr>
          <w:i/>
          <w:iCs/>
        </w:rPr>
        <w:t>Thielaviopsis</w:t>
      </w:r>
      <w:proofErr w:type="spellEnd"/>
      <w:r w:rsidRPr="00BA0A8A">
        <w:t xml:space="preserve"> </w:t>
      </w:r>
      <w:proofErr w:type="spellStart"/>
      <w:r w:rsidRPr="00BA0A8A">
        <w:rPr>
          <w:i/>
          <w:iCs/>
        </w:rPr>
        <w:t>punctulata</w:t>
      </w:r>
      <w:proofErr w:type="spellEnd"/>
      <w:r w:rsidRPr="00BA0A8A">
        <w:t xml:space="preserve">, and </w:t>
      </w:r>
      <w:proofErr w:type="spellStart"/>
      <w:r w:rsidRPr="00BA0A8A">
        <w:rPr>
          <w:i/>
          <w:iCs/>
        </w:rPr>
        <w:t>Sphaerulina</w:t>
      </w:r>
      <w:proofErr w:type="spellEnd"/>
      <w:r w:rsidRPr="00BA0A8A">
        <w:t xml:space="preserve"> </w:t>
      </w:r>
      <w:proofErr w:type="spellStart"/>
      <w:r w:rsidRPr="00BA0A8A">
        <w:rPr>
          <w:i/>
          <w:iCs/>
        </w:rPr>
        <w:t>musiva</w:t>
      </w:r>
      <w:proofErr w:type="spellEnd"/>
      <w:r w:rsidR="00E81CE7" w:rsidRPr="00BA0A8A">
        <w:rPr>
          <w:i/>
          <w:iCs/>
        </w:rPr>
        <w:t>,</w:t>
      </w:r>
      <w:r w:rsidR="00637CC2" w:rsidRPr="00BA0A8A">
        <w:t xml:space="preserve"> </w:t>
      </w:r>
      <w:del w:id="586" w:author="Jun Yu (MEDT)" w:date="2021-10-19T13:33:00Z">
        <w:r w:rsidR="00637CC2" w:rsidRPr="00BA0A8A" w:rsidDel="00FD53D0">
          <w:delText xml:space="preserve">were </w:delText>
        </w:r>
      </w:del>
      <w:ins w:id="587" w:author="Jun Yu (MEDT)" w:date="2021-10-19T13:33:00Z">
        <w:r w:rsidR="00FD53D0">
          <w:t>showed</w:t>
        </w:r>
        <w:r w:rsidR="00FD53D0" w:rsidRPr="00BA0A8A">
          <w:t xml:space="preserve"> </w:t>
        </w:r>
      </w:ins>
      <w:ins w:id="588" w:author="Jun Yu (MEDT)" w:date="2021-10-19T13:32:00Z">
        <w:r w:rsidR="00FD53D0" w:rsidRPr="00FD53D0">
          <w:t xml:space="preserve">significant </w:t>
        </w:r>
      </w:ins>
      <w:ins w:id="589" w:author="Jun Yu (MEDT)" w:date="2021-10-19T13:41:00Z">
        <w:r w:rsidR="00A8000F">
          <w:t xml:space="preserve">co-occurrence </w:t>
        </w:r>
      </w:ins>
      <w:ins w:id="590" w:author="Jun Yu (MEDT)" w:date="2021-10-19T13:32:00Z">
        <w:r w:rsidR="00FD53D0" w:rsidRPr="00FD53D0">
          <w:t>centralities</w:t>
        </w:r>
      </w:ins>
      <w:ins w:id="591" w:author="Jun Yu (MEDT)" w:date="2021-10-19T13:36:00Z">
        <w:r w:rsidR="00C42F65">
          <w:t xml:space="preserve">. </w:t>
        </w:r>
      </w:ins>
      <w:del w:id="592" w:author="Jun Yu (MEDT)" w:date="2021-10-19T13:26:00Z">
        <w:r w:rsidR="00637CC2" w:rsidRPr="00BA0A8A" w:rsidDel="00FD53D0">
          <w:delText>found to be positively correlated with one another</w:delText>
        </w:r>
      </w:del>
      <w:del w:id="593" w:author="Jun Yu (MEDT)" w:date="2021-10-19T13:36:00Z">
        <w:r w:rsidR="00637CC2" w:rsidRPr="00BA0A8A" w:rsidDel="00C42F65">
          <w:delText xml:space="preserve"> in CRC patients. </w:delText>
        </w:r>
      </w:del>
      <w:del w:id="594" w:author="Jun Yu (MEDT)" w:date="2021-10-19T13:40:00Z">
        <w:r w:rsidRPr="00BA0A8A" w:rsidDel="00A8000F">
          <w:delText xml:space="preserve">However, </w:delText>
        </w:r>
      </w:del>
      <w:ins w:id="595" w:author="Jun Yu (MEDT)" w:date="2021-10-19T13:40:00Z">
        <w:r w:rsidR="00A8000F">
          <w:t>T</w:t>
        </w:r>
      </w:ins>
      <w:del w:id="596" w:author="Jun Yu (MEDT)" w:date="2021-10-19T13:40:00Z">
        <w:r w:rsidRPr="00BA0A8A" w:rsidDel="00A8000F">
          <w:delText>t</w:delText>
        </w:r>
      </w:del>
      <w:r w:rsidRPr="00BA0A8A">
        <w:t xml:space="preserve">hese </w:t>
      </w:r>
      <w:r w:rsidR="006B3C3B" w:rsidRPr="00BA0A8A">
        <w:t>correlations</w:t>
      </w:r>
      <w:r w:rsidRPr="00BA0A8A">
        <w:t xml:space="preserve"> </w:t>
      </w:r>
      <w:del w:id="597" w:author="Jun Yu (MEDT)" w:date="2021-10-19T13:37:00Z">
        <w:r w:rsidRPr="00BA0A8A" w:rsidDel="00C42F65">
          <w:delText xml:space="preserve">disappeared </w:delText>
        </w:r>
      </w:del>
      <w:ins w:id="598" w:author="Jun Yu (MEDT)" w:date="2021-10-19T13:37:00Z">
        <w:r w:rsidR="00C42F65">
          <w:t>weekend</w:t>
        </w:r>
        <w:r w:rsidR="00C42F65" w:rsidRPr="00BA0A8A">
          <w:t xml:space="preserve"> </w:t>
        </w:r>
      </w:ins>
      <w:r w:rsidRPr="00BA0A8A">
        <w:t xml:space="preserve">in </w:t>
      </w:r>
      <w:del w:id="599" w:author="Jun Yu (MEDT)" w:date="2021-10-19T13:37:00Z">
        <w:r w:rsidRPr="00BA0A8A" w:rsidDel="00C42F65">
          <w:delText xml:space="preserve">the </w:delText>
        </w:r>
      </w:del>
      <w:r w:rsidRPr="00BA0A8A">
        <w:t xml:space="preserve">adenoma </w:t>
      </w:r>
      <w:del w:id="600" w:author="Jun Yu (MEDT)" w:date="2021-10-19T13:37:00Z">
        <w:r w:rsidRPr="00BA0A8A" w:rsidDel="00C42F65">
          <w:delText xml:space="preserve">or </w:delText>
        </w:r>
      </w:del>
      <w:ins w:id="601" w:author="Jun Yu (MEDT)" w:date="2021-10-19T13:37:00Z">
        <w:r w:rsidR="00C42F65">
          <w:t>and disappeared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602" w:author="Jun Yu (MEDT)" w:date="2021-10-18T15:08:00Z">
            <w:rPr/>
          </w:rPrChange>
        </w:rPr>
        <w:t xml:space="preserve">figure </w:t>
      </w:r>
      <w:del w:id="603" w:author="Jun Yu (MEDT)" w:date="2021-10-19T11:57:00Z">
        <w:r w:rsidRPr="0072796B" w:rsidDel="00F762BD">
          <w:rPr>
            <w:color w:val="0000FF"/>
            <w:rPrChange w:id="604" w:author="Jun Yu (MEDT)" w:date="2021-10-18T15:08:00Z">
              <w:rPr/>
            </w:rPrChange>
          </w:rPr>
          <w:delText>4</w:delText>
        </w:r>
        <w:r w:rsidR="002967E7" w:rsidRPr="0072796B" w:rsidDel="00F762BD">
          <w:rPr>
            <w:color w:val="0000FF"/>
            <w:rPrChange w:id="605" w:author="Jun Yu (MEDT)" w:date="2021-10-18T15:08:00Z">
              <w:rPr/>
            </w:rPrChange>
          </w:rPr>
          <w:delText>a</w:delText>
        </w:r>
        <w:r w:rsidRPr="0072796B" w:rsidDel="00F762BD">
          <w:rPr>
            <w:color w:val="0000FF"/>
            <w:rPrChange w:id="606" w:author="Jun Yu (MEDT)" w:date="2021-10-18T15:08:00Z">
              <w:rPr/>
            </w:rPrChange>
          </w:rPr>
          <w:delText xml:space="preserve"> </w:delText>
        </w:r>
      </w:del>
      <w:ins w:id="607" w:author="Jun Yu (MEDT)" w:date="2021-10-19T11:57:00Z">
        <w:r w:rsidR="00F762BD">
          <w:rPr>
            <w:color w:val="0000FF"/>
          </w:rPr>
          <w:t>5</w:t>
        </w:r>
        <w:r w:rsidR="00F762BD" w:rsidRPr="0072796B">
          <w:rPr>
            <w:color w:val="0000FF"/>
            <w:rPrChange w:id="608" w:author="Jun Yu (MEDT)" w:date="2021-10-18T15:08:00Z">
              <w:rPr/>
            </w:rPrChange>
          </w:rPr>
          <w:t xml:space="preserve"> </w:t>
        </w:r>
      </w:ins>
      <w:r w:rsidRPr="0072796B">
        <w:rPr>
          <w:color w:val="0000FF"/>
          <w:rPrChange w:id="609" w:author="Jun Yu (MEDT)" w:date="2021-10-18T15:08:00Z">
            <w:rPr/>
          </w:rPrChange>
        </w:rPr>
        <w:t xml:space="preserve">and supplementary figure </w:t>
      </w:r>
      <w:r w:rsidR="002967E7" w:rsidRPr="0072796B">
        <w:rPr>
          <w:color w:val="0000FF"/>
          <w:rPrChange w:id="610" w:author="Jun Yu (MEDT)" w:date="2021-10-18T15:08:00Z">
            <w:rPr/>
          </w:rPrChange>
        </w:rPr>
        <w:t>3</w:t>
      </w:r>
      <w:ins w:id="611" w:author="Jun Yu (MEDT)" w:date="2021-10-19T13:28:00Z">
        <w:r w:rsidR="00FD53D0">
          <w:rPr>
            <w:color w:val="0000FF"/>
          </w:rPr>
          <w:t>a</w:t>
        </w:r>
      </w:ins>
      <w:proofErr w:type="gramStart"/>
      <w:r w:rsidRPr="00BA0A8A">
        <w:t>)</w:t>
      </w:r>
      <w:ins w:id="612" w:author="Jun Yu (MEDT)" w:date="2021-10-19T13:42:00Z">
        <w:r w:rsidR="00A8000F">
          <w:t xml:space="preserve"> ,</w:t>
        </w:r>
        <w:proofErr w:type="gramEnd"/>
        <w:r w:rsidR="00A8000F">
          <w:t xml:space="preserve"> indicating</w:t>
        </w:r>
        <w:r w:rsidR="00A8000F" w:rsidRPr="00FD53D0">
          <w:t xml:space="preserve"> they are the 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613" w:author="Jun Yu (MEDT)" w:date="2021-10-19T13:38:00Z">
        <w:r w:rsidR="008C40FC" w:rsidRPr="00BA0A8A" w:rsidDel="00C42F65">
          <w:delText>these two</w:delText>
        </w:r>
      </w:del>
      <w:ins w:id="614" w:author="Jun Yu (MEDT)" w:date="2021-10-19T13:38:00Z">
        <w:r w:rsidR="00C42F65">
          <w:t>both CRC and adenoma</w:t>
        </w:r>
      </w:ins>
      <w:r w:rsidR="008C40FC" w:rsidRPr="00BA0A8A">
        <w:t xml:space="preserve"> conditions</w:t>
      </w:r>
      <w:r w:rsidRPr="00BA0A8A">
        <w:t>,</w:t>
      </w:r>
      <w:r w:rsidR="00A305D8" w:rsidRPr="00BA0A8A">
        <w:t xml:space="preserve"> only </w:t>
      </w:r>
      <w:r w:rsidR="00A305D8" w:rsidRPr="00BA0A8A">
        <w:rPr>
          <w:i/>
          <w:iCs/>
        </w:rPr>
        <w:t xml:space="preserve">A. </w:t>
      </w:r>
      <w:proofErr w:type="spellStart"/>
      <w:r w:rsidR="00A305D8" w:rsidRPr="00BA0A8A">
        <w:rPr>
          <w:i/>
          <w:iCs/>
        </w:rPr>
        <w:t>rambellii</w:t>
      </w:r>
      <w:proofErr w:type="spellEnd"/>
      <w:r w:rsidR="00A305D8" w:rsidRPr="00BA0A8A">
        <w:t xml:space="preserve"> </w:t>
      </w:r>
      <w:del w:id="615" w:author="Jun Yu (MEDT)" w:date="2021-10-19T13:38:00Z">
        <w:r w:rsidR="00A305D8" w:rsidRPr="00BA0A8A" w:rsidDel="00C42F65">
          <w:delText xml:space="preserve">still </w:delText>
        </w:r>
      </w:del>
      <w:r w:rsidR="00A305D8" w:rsidRPr="00BA0A8A">
        <w:t>showed correlations with other fungi</w:t>
      </w:r>
      <w:del w:id="616" w:author="Jun Yu (MEDT)" w:date="2021-10-19T13:39:00Z">
        <w:r w:rsidR="00A305D8" w:rsidRPr="00BA0A8A" w:rsidDel="00C42F65">
          <w:delText xml:space="preserve"> 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617"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618" w:author="Jun Yu (MEDT)" w:date="2021-10-19T14:19:00Z"/>
        </w:rPr>
      </w:pPr>
    </w:p>
    <w:p w14:paraId="64299BE1" w14:textId="5E00CA29" w:rsidR="00587CC3" w:rsidRPr="00BA0A8A" w:rsidRDefault="00587CC3" w:rsidP="00587CC3">
      <w:pPr>
        <w:pStyle w:val="title20825"/>
        <w:rPr>
          <w:ins w:id="619" w:author="Jun Yu (MEDT)" w:date="2021-10-19T15:06:00Z"/>
        </w:rPr>
      </w:pPr>
      <w:commentRangeStart w:id="620"/>
      <w:ins w:id="621" w:author="Jun Yu (MEDT)" w:date="2021-10-19T15:05:00Z">
        <w:r w:rsidRPr="00587CC3">
          <w:t xml:space="preserve">Ecological interactions </w:t>
        </w:r>
      </w:ins>
      <w:ins w:id="622" w:author="Jun Yu (MEDT)" w:date="2021-10-19T15:06:00Z">
        <w:r w:rsidRPr="00587CC3">
          <w:t>among differentially abundant fung</w:t>
        </w:r>
        <w:r>
          <w:rPr>
            <w:b w:val="0"/>
          </w:rPr>
          <w:t>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ins>
      <w:commentRangeEnd w:id="620"/>
      <w:ins w:id="623" w:author="Jun Yu (MEDT)" w:date="2021-10-19T17:57:00Z">
        <w:r w:rsidR="001A10DE">
          <w:rPr>
            <w:rStyle w:val="CommentReference"/>
            <w:b w:val="0"/>
          </w:rPr>
          <w:commentReference w:id="620"/>
        </w:r>
      </w:ins>
    </w:p>
    <w:p w14:paraId="0E7D4488" w14:textId="7E8818C7" w:rsidR="005F24DC" w:rsidDel="00587CC3" w:rsidRDefault="00587CC3" w:rsidP="00BA0A8A">
      <w:pPr>
        <w:spacing w:before="0" w:after="0"/>
        <w:rPr>
          <w:del w:id="624" w:author="Jun Yu (MEDT)" w:date="2021-10-19T13:42:00Z"/>
        </w:rPr>
      </w:pPr>
      <w:ins w:id="625" w:author="Jun Yu (MEDT)" w:date="2021-10-19T15:07:00Z">
        <w:r>
          <w:t>W</w:t>
        </w:r>
        <w:r w:rsidRPr="00587CC3">
          <w:t>e performed additional ecological network</w:t>
        </w:r>
      </w:ins>
      <w:ins w:id="626" w:author="Jun Yu (MEDT)" w:date="2021-10-19T15:08:00Z">
        <w:r w:rsidR="009155E8">
          <w:t xml:space="preserve"> analyses on</w:t>
        </w:r>
      </w:ins>
      <w:ins w:id="627" w:author="Jun Yu (MEDT)" w:date="2021-10-19T15:07:00Z">
        <w:r w:rsidRPr="00587CC3">
          <w:t xml:space="preserve"> the potential interplay among differentially abundant fungi </w:t>
        </w:r>
      </w:ins>
      <w:ins w:id="628" w:author="Jun Yu (MEDT)" w:date="2021-10-19T15:09:00Z">
        <w:r w:rsidR="009155E8" w:rsidRPr="00587CC3">
          <w:t xml:space="preserve">and bacteria </w:t>
        </w:r>
      </w:ins>
      <w:ins w:id="629" w:author="Jun Yu (MEDT)" w:date="2021-10-19T15:07:00Z">
        <w:r w:rsidRPr="00587CC3">
          <w:t xml:space="preserve">in CRC </w:t>
        </w:r>
      </w:ins>
      <w:ins w:id="630" w:author="Jun Yu (MEDT)" w:date="2021-10-19T15:10:00Z">
        <w:r w:rsidR="009155E8">
          <w:t xml:space="preserve">progression </w:t>
        </w:r>
        <w:proofErr w:type="spellStart"/>
        <w:r w:rsidR="009155E8">
          <w:t>uusing</w:t>
        </w:r>
      </w:ins>
      <w:proofErr w:type="spellEnd"/>
      <w:ins w:id="631" w:author="Jun Yu (MEDT)" w:date="2021-10-19T15:07:00Z">
        <w:r w:rsidRPr="00587CC3">
          <w:t xml:space="preserve"> </w:t>
        </w:r>
      </w:ins>
      <w:ins w:id="632" w:author="Jun Yu (MEDT)" w:date="2021-10-19T15:10:00Z">
        <w:r w:rsidR="009155E8" w:rsidRPr="00BA0A8A">
          <w:t>DGCA</w:t>
        </w:r>
        <w:r w:rsidR="009155E8" w:rsidRPr="00BA0A8A">
          <w:fldChar w:fldCharType="begin"/>
        </w:r>
        <w:r w:rsidR="009155E8" w:rsidRPr="00BA0A8A">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9155E8" w:rsidRPr="00BA0A8A">
          <w:fldChar w:fldCharType="separate"/>
        </w:r>
        <w:r w:rsidR="009155E8" w:rsidRPr="00BA0A8A">
          <w:rPr>
            <w:vertAlign w:val="superscript"/>
          </w:rPr>
          <w:t>24</w:t>
        </w:r>
        <w:r w:rsidR="009155E8" w:rsidRPr="00BA0A8A">
          <w:fldChar w:fldCharType="end"/>
        </w:r>
      </w:ins>
      <w:del w:id="633" w:author="Jun Yu (MEDT)" w:date="2021-10-19T13:42:00Z">
        <w:r w:rsidR="005F24DC" w:rsidRPr="00BA0A8A" w:rsidDel="00A8000F">
          <w:delText xml:space="preserve">Altogether, our results suggested that different sets of fungi </w:delText>
        </w:r>
        <w:r w:rsidR="00847B02" w:rsidRPr="00BA0A8A" w:rsidDel="00A8000F">
          <w:delText>might interact with one another</w:delText>
        </w:r>
        <w:r w:rsidR="005F24DC" w:rsidRPr="00BA0A8A" w:rsidDel="00A8000F">
          <w:delText xml:space="preserve"> in different conditions. While CRC-depleted fungi might be crucial for maintaining enteric homeostasis in </w:delText>
        </w:r>
        <w:r w:rsidR="00E81CE7" w:rsidRPr="00BA0A8A" w:rsidDel="00A8000F">
          <w:delText xml:space="preserve">a </w:delText>
        </w:r>
        <w:r w:rsidR="005F24DC" w:rsidRPr="00BA0A8A" w:rsidDel="00A8000F">
          <w:delText xml:space="preserve">healthy gut, enrichment of CRC-associated fungi might break the homeostasis contributing </w:delText>
        </w:r>
        <w:r w:rsidR="005F24DC" w:rsidRPr="00BA0A8A" w:rsidDel="00A8000F">
          <w:lastRenderedPageBreak/>
          <w:delText>to CRC carcinogenesis.</w:delText>
        </w:r>
      </w:del>
    </w:p>
    <w:p w14:paraId="4394369F" w14:textId="1F12C7B2" w:rsidR="0033275C" w:rsidRDefault="00AC7FAD" w:rsidP="00BA0A8A">
      <w:pPr>
        <w:spacing w:before="0" w:after="0"/>
      </w:pPr>
      <w:del w:id="634" w:author="Jun Yu (MEDT)" w:date="2021-10-19T15:10:00Z">
        <w:r w:rsidRPr="00BA0A8A" w:rsidDel="009155E8">
          <w:delText>N</w:delText>
        </w:r>
        <w:r w:rsidR="00D9531B" w:rsidRPr="00BA0A8A" w:rsidDel="009155E8">
          <w:delText xml:space="preserve">ext, we </w:delText>
        </w:r>
        <w:r w:rsidR="0043131C" w:rsidRPr="00BA0A8A" w:rsidDel="009155E8">
          <w:delText xml:space="preserve">asked whether the correlations </w:delText>
        </w:r>
        <w:r w:rsidR="00D9531B" w:rsidRPr="00BA0A8A" w:rsidDel="009155E8">
          <w:delText xml:space="preserve">between the </w:delText>
        </w:r>
        <w:r w:rsidR="005F24DC" w:rsidRPr="00BA0A8A" w:rsidDel="009155E8">
          <w:delText xml:space="preserve">differentially abundant </w:delText>
        </w:r>
        <w:r w:rsidR="00DB66B4" w:rsidRPr="00BA0A8A" w:rsidDel="009155E8">
          <w:delText xml:space="preserve">fungi </w:delText>
        </w:r>
        <w:r w:rsidR="00D9531B" w:rsidRPr="00BA0A8A" w:rsidDel="009155E8">
          <w:delText>and bacteria</w:delText>
        </w:r>
        <w:r w:rsidR="0043131C" w:rsidRPr="00BA0A8A" w:rsidDel="009155E8">
          <w:delText xml:space="preserve"> are associated with CRC</w:delText>
        </w:r>
      </w:del>
      <w:r w:rsidR="00D9531B" w:rsidRPr="00BA0A8A">
        <w:t xml:space="preserve">. </w:t>
      </w:r>
      <w:del w:id="635" w:author="Jun Yu (MEDT)" w:date="2021-10-19T15:10:00Z">
        <w:r w:rsidR="00D9531B" w:rsidRPr="00BA0A8A" w:rsidDel="009155E8">
          <w:delText>DGCA</w:delText>
        </w:r>
        <w:r w:rsidR="002967E7" w:rsidRPr="00BA0A8A" w:rsidDel="009155E8">
          <w:fldChar w:fldCharType="begin"/>
        </w:r>
        <w:r w:rsidR="00FD106C" w:rsidRPr="00BA0A8A" w:rsidDel="009155E8">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9155E8">
          <w:fldChar w:fldCharType="separate"/>
        </w:r>
        <w:r w:rsidR="002967E7" w:rsidRPr="00BA0A8A" w:rsidDel="009155E8">
          <w:rPr>
            <w:vertAlign w:val="superscript"/>
          </w:rPr>
          <w:delText>24</w:delText>
        </w:r>
        <w:r w:rsidR="002967E7" w:rsidRPr="00BA0A8A" w:rsidDel="009155E8">
          <w:fldChar w:fldCharType="end"/>
        </w:r>
        <w:r w:rsidR="005F24DC" w:rsidRPr="00BA0A8A" w:rsidDel="009155E8">
          <w:delText xml:space="preserve"> </w:delText>
        </w:r>
      </w:del>
      <w:del w:id="636" w:author="Jun Yu (MEDT)" w:date="2021-10-19T15:11:00Z">
        <w:r w:rsidR="005F24DC" w:rsidRPr="00BA0A8A" w:rsidDel="009155E8">
          <w:delText>was performed to calculate the correlation between fungi and bacteria.</w:delText>
        </w:r>
        <w:r w:rsidR="009134E0" w:rsidRPr="00BA0A8A" w:rsidDel="009155E8">
          <w:delText xml:space="preserve"> </w:delText>
        </w:r>
      </w:del>
      <w:r w:rsidR="0043131C" w:rsidRPr="00BA0A8A">
        <w:t>W</w:t>
      </w:r>
      <w:r w:rsidR="00A009DF" w:rsidRPr="00BA0A8A">
        <w:t xml:space="preserve">e discovered that </w:t>
      </w:r>
      <w:del w:id="637" w:author="Jun Yu (MEDT)" w:date="2021-10-19T15:37:00Z">
        <w:r w:rsidR="00A009DF" w:rsidRPr="00BA0A8A" w:rsidDel="00803ABF">
          <w:delText>t</w:delText>
        </w:r>
        <w:r w:rsidR="0043131C" w:rsidRPr="00BA0A8A" w:rsidDel="00803ABF">
          <w:delText>he</w:delText>
        </w:r>
        <w:r w:rsidR="00A009DF" w:rsidRPr="00BA0A8A" w:rsidDel="00803ABF">
          <w:delText xml:space="preserve"> </w:delText>
        </w:r>
        <w:r w:rsidR="005F24DC" w:rsidRPr="00BA0A8A" w:rsidDel="00803ABF">
          <w:delText>fungal</w:delText>
        </w:r>
        <w:r w:rsidR="00A009DF" w:rsidRPr="00BA0A8A" w:rsidDel="00803ABF">
          <w:delText>-bacteri</w:delText>
        </w:r>
        <w:r w:rsidR="0043131C" w:rsidRPr="00BA0A8A" w:rsidDel="00803ABF">
          <w:delText>al corr</w:delText>
        </w:r>
        <w:r w:rsidR="005F24DC" w:rsidRPr="00BA0A8A" w:rsidDel="00803ABF">
          <w:delText>e</w:delText>
        </w:r>
        <w:r w:rsidR="0043131C" w:rsidRPr="00BA0A8A" w:rsidDel="00803ABF">
          <w:delText>lations</w:delText>
        </w:r>
        <w:r w:rsidR="00A009DF" w:rsidRPr="00BA0A8A" w:rsidDel="00803ABF">
          <w:delText xml:space="preserve"> </w:delText>
        </w:r>
        <w:r w:rsidR="0043131C" w:rsidRPr="00BA0A8A" w:rsidDel="00803ABF">
          <w:delText>were</w:delText>
        </w:r>
        <w:r w:rsidR="00A009DF" w:rsidRPr="00BA0A8A" w:rsidDel="00803ABF">
          <w:delText xml:space="preserve"> weaker than </w:delText>
        </w:r>
        <w:r w:rsidR="0043131C" w:rsidRPr="00BA0A8A" w:rsidDel="00803ABF">
          <w:delText>inter-</w:delText>
        </w:r>
        <w:r w:rsidR="005F24DC" w:rsidRPr="00BA0A8A" w:rsidDel="00803ABF">
          <w:delText>fungal</w:delText>
        </w:r>
        <w:r w:rsidR="0043131C" w:rsidRPr="00BA0A8A" w:rsidDel="00803ABF">
          <w:delText xml:space="preserve"> correlations across all three </w:delText>
        </w:r>
        <w:r w:rsidR="005F24DC" w:rsidRPr="00BA0A8A" w:rsidDel="00803ABF">
          <w:delText>conditions</w:delText>
        </w:r>
        <w:r w:rsidR="0043131C" w:rsidRPr="00BA0A8A" w:rsidDel="00803ABF">
          <w:delText xml:space="preserve"> (</w:delText>
        </w:r>
        <w:r w:rsidR="005F24DC" w:rsidRPr="00BA0A8A" w:rsidDel="00803ABF">
          <w:delText>Healthy, Adenoma, CRC</w:delText>
        </w:r>
        <w:r w:rsidR="0043131C" w:rsidRPr="00BA0A8A" w:rsidDel="00803ABF">
          <w:delText>)</w:delText>
        </w:r>
        <w:r w:rsidR="005F24DC" w:rsidRPr="00BA0A8A" w:rsidDel="00803ABF">
          <w:delText xml:space="preserve"> </w:delText>
        </w:r>
        <w:r w:rsidR="00A009DF" w:rsidRPr="00BA0A8A" w:rsidDel="00803ABF">
          <w:delText>(</w:delText>
        </w:r>
        <w:r w:rsidR="002967E7" w:rsidRPr="0072796B" w:rsidDel="00803ABF">
          <w:rPr>
            <w:color w:val="0000FF"/>
            <w:rPrChange w:id="638" w:author="Jun Yu (MEDT)" w:date="2021-10-18T15:03:00Z">
              <w:rPr/>
            </w:rPrChange>
          </w:rPr>
          <w:delText xml:space="preserve">supplementary figure 5 and </w:delText>
        </w:r>
        <w:r w:rsidR="00A009DF" w:rsidRPr="0072796B" w:rsidDel="00803ABF">
          <w:rPr>
            <w:color w:val="0000FF"/>
            <w:rPrChange w:id="639" w:author="Jun Yu (MEDT)" w:date="2021-10-18T15:03:00Z">
              <w:rPr/>
            </w:rPrChange>
          </w:rPr>
          <w:delText>supplementary table 11</w:delText>
        </w:r>
        <w:r w:rsidR="00A009DF" w:rsidRPr="00BA0A8A" w:rsidDel="00803ABF">
          <w:delText xml:space="preserve">). </w:delText>
        </w:r>
        <w:r w:rsidR="00D9531B" w:rsidRPr="00BA0A8A" w:rsidDel="00803ABF">
          <w:delText xml:space="preserve">However, </w:delText>
        </w:r>
      </w:del>
      <w:r w:rsidR="00D9531B" w:rsidRPr="00BA0A8A">
        <w:t xml:space="preserve">the </w:t>
      </w:r>
      <w:r w:rsidR="005F24DC" w:rsidRPr="00BA0A8A">
        <w:t>fungal</w:t>
      </w:r>
      <w:r w:rsidR="0043131C" w:rsidRPr="00BA0A8A">
        <w:t xml:space="preserve">-bacterial correlation was </w:t>
      </w:r>
      <w:del w:id="640" w:author="Jun Yu (MEDT)" w:date="2021-10-19T15:42:00Z">
        <w:r w:rsidR="0043131C" w:rsidRPr="00BA0A8A" w:rsidDel="008D2239">
          <w:delText xml:space="preserve">still </w:delText>
        </w:r>
        <w:r w:rsidR="00E81CE7" w:rsidRPr="00BA0A8A" w:rsidDel="008D2239">
          <w:delText>more vigorous</w:delText>
        </w:r>
        <w:r w:rsidR="0043131C" w:rsidRPr="00BA0A8A" w:rsidDel="008D2239">
          <w:delText xml:space="preserve"> </w:delText>
        </w:r>
        <w:r w:rsidR="00D9531B" w:rsidRPr="00BA0A8A" w:rsidDel="008D2239">
          <w:delText>in</w:delText>
        </w:r>
      </w:del>
      <w:ins w:id="641" w:author="Jun Yu (MEDT)" w:date="2021-10-19T15:42:00Z">
        <w:r w:rsidR="008D2239">
          <w:t xml:space="preserve">progressively stronger from healthy control, </w:t>
        </w:r>
        <w:proofErr w:type="spellStart"/>
        <w:r w:rsidR="008D2239">
          <w:t>ademona</w:t>
        </w:r>
        <w:proofErr w:type="spellEnd"/>
        <w:r w:rsidR="008D2239">
          <w:t xml:space="preserve"> to </w:t>
        </w:r>
      </w:ins>
      <w:r w:rsidR="00D9531B" w:rsidRPr="00BA0A8A">
        <w:t xml:space="preserve"> CRC </w:t>
      </w:r>
      <w:del w:id="642" w:author="Jun Yu (MEDT)" w:date="2021-10-19T15:42:00Z">
        <w:r w:rsidR="0043131C" w:rsidRPr="00BA0A8A" w:rsidDel="008D2239">
          <w:delText>when compared to</w:delText>
        </w:r>
        <w:r w:rsidR="00D9531B" w:rsidRPr="00BA0A8A" w:rsidDel="008D2239">
          <w:delText xml:space="preserve"> healthy </w:delText>
        </w:r>
        <w:r w:rsidR="005F24DC" w:rsidRPr="00BA0A8A" w:rsidDel="008D2239">
          <w:delText>individuals</w:delText>
        </w:r>
        <w:r w:rsidR="00D9531B" w:rsidRPr="00BA0A8A" w:rsidDel="008D2239">
          <w:delText xml:space="preserve">, </w:delText>
        </w:r>
        <w:r w:rsidR="0043131C" w:rsidRPr="00BA0A8A" w:rsidDel="008D2239">
          <w:delText xml:space="preserve">which </w:delText>
        </w:r>
        <w:r w:rsidR="005F24DC" w:rsidRPr="00BA0A8A" w:rsidDel="008D2239">
          <w:delText>showed the same pattern</w:delText>
        </w:r>
        <w:r w:rsidR="00D9531B" w:rsidRPr="00BA0A8A" w:rsidDel="008D2239">
          <w:delText xml:space="preserve"> </w:delText>
        </w:r>
        <w:r w:rsidR="0043131C" w:rsidRPr="00BA0A8A" w:rsidDel="008D2239">
          <w:delText>as</w:delText>
        </w:r>
        <w:r w:rsidR="005F24DC" w:rsidRPr="00BA0A8A" w:rsidDel="008D2239">
          <w:delText xml:space="preserve"> in</w:delText>
        </w:r>
        <w:r w:rsidR="0043131C" w:rsidRPr="00BA0A8A" w:rsidDel="008D2239">
          <w:delText xml:space="preserve"> inter-</w:delText>
        </w:r>
        <w:r w:rsidR="005F24DC" w:rsidRPr="00BA0A8A" w:rsidDel="008D2239">
          <w:delText>fungal</w:delText>
        </w:r>
        <w:r w:rsidR="00DB66B4" w:rsidRPr="00BA0A8A" w:rsidDel="008D2239">
          <w:delText xml:space="preserve"> </w:delText>
        </w:r>
        <w:r w:rsidR="00D9531B" w:rsidRPr="00BA0A8A" w:rsidDel="008D2239">
          <w:delText xml:space="preserve">correlations </w:delText>
        </w:r>
      </w:del>
      <w:r w:rsidR="00D9531B" w:rsidRPr="00BA0A8A">
        <w:t>(</w:t>
      </w:r>
      <w:ins w:id="643" w:author="Jun Yu (MEDT)" w:date="2021-10-19T15:38:00Z">
        <w:r w:rsidR="008D2239" w:rsidRPr="00C43DA5">
          <w:rPr>
            <w:color w:val="0000FF"/>
          </w:rPr>
          <w:t xml:space="preserve">figure </w:t>
        </w:r>
        <w:r w:rsidR="008D2239">
          <w:rPr>
            <w:color w:val="0000FF"/>
          </w:rPr>
          <w:t>5</w:t>
        </w:r>
      </w:ins>
      <w:ins w:id="644" w:author="Jun Yu (MEDT)" w:date="2021-10-19T15:39:00Z">
        <w:r w:rsidR="008D2239">
          <w:rPr>
            <w:color w:val="0000FF"/>
          </w:rPr>
          <w:t>,</w:t>
        </w:r>
      </w:ins>
      <w:ins w:id="645" w:author="Jun Yu (MEDT)" w:date="2021-10-19T15:38:00Z">
        <w:r w:rsidR="008D2239" w:rsidRPr="00C43DA5">
          <w:rPr>
            <w:color w:val="0000FF"/>
          </w:rPr>
          <w:t xml:space="preserve"> </w:t>
        </w:r>
      </w:ins>
      <w:del w:id="646" w:author="Jun Yu (MEDT)" w:date="2021-10-19T14:21:00Z">
        <w:r w:rsidR="00D9531B" w:rsidRPr="0072796B" w:rsidDel="009C3D70">
          <w:rPr>
            <w:color w:val="0000FF"/>
            <w:rPrChange w:id="647" w:author="Jun Yu (MEDT)" w:date="2021-10-18T15:03:00Z">
              <w:rPr/>
            </w:rPrChange>
          </w:rPr>
          <w:delText>figure 4</w:delText>
        </w:r>
        <w:r w:rsidR="002967E7" w:rsidRPr="0072796B" w:rsidDel="009C3D70">
          <w:rPr>
            <w:color w:val="0000FF"/>
            <w:rPrChange w:id="648" w:author="Jun Yu (MEDT)" w:date="2021-10-18T15:03:00Z">
              <w:rPr/>
            </w:rPrChange>
          </w:rPr>
          <w:delText xml:space="preserve">, </w:delText>
        </w:r>
      </w:del>
      <w:r w:rsidR="002967E7" w:rsidRPr="0072796B">
        <w:rPr>
          <w:color w:val="0000FF"/>
          <w:rPrChange w:id="649" w:author="Jun Yu (MEDT)" w:date="2021-10-18T15:03:00Z">
            <w:rPr/>
          </w:rPrChange>
        </w:rPr>
        <w:t>supplementary figure 5</w:t>
      </w:r>
      <w:r w:rsidR="00D9531B" w:rsidRPr="0072796B">
        <w:rPr>
          <w:color w:val="0000FF"/>
          <w:rPrChange w:id="650" w:author="Jun Yu (MEDT)" w:date="2021-10-18T15:03:00Z">
            <w:rPr/>
          </w:rPrChange>
        </w:rPr>
        <w:t xml:space="preserve"> and supplementary table </w:t>
      </w:r>
      <w:r w:rsidR="001A7063" w:rsidRPr="0072796B">
        <w:rPr>
          <w:color w:val="0000FF"/>
          <w:rPrChange w:id="651" w:author="Jun Yu (MEDT)" w:date="2021-10-18T15:03:00Z">
            <w:rPr/>
          </w:rPrChange>
        </w:rPr>
        <w:t>1</w:t>
      </w:r>
      <w:r w:rsidR="00F774B9" w:rsidRPr="0072796B">
        <w:rPr>
          <w:color w:val="0000FF"/>
          <w:rPrChange w:id="652" w:author="Jun Yu (MEDT)" w:date="2021-10-18T15:03:00Z">
            <w:rPr/>
          </w:rPrChange>
        </w:rPr>
        <w:t>1</w:t>
      </w:r>
      <w:r w:rsidR="00D9531B" w:rsidRPr="00BA0A8A">
        <w:t>).</w:t>
      </w:r>
      <w:r w:rsidR="009134E0" w:rsidRPr="00BA0A8A">
        <w:t xml:space="preserve"> This suggested that </w:t>
      </w:r>
      <w:del w:id="653" w:author="Jun Yu (MEDT)" w:date="2021-10-19T15:43:00Z">
        <w:r w:rsidR="009134E0" w:rsidRPr="00BA0A8A" w:rsidDel="00CB2F41">
          <w:delText xml:space="preserve">although </w:delText>
        </w:r>
      </w:del>
      <w:r w:rsidR="009134E0" w:rsidRPr="00BA0A8A">
        <w:t>the</w:t>
      </w:r>
      <w:r w:rsidR="005F24DC" w:rsidRPr="00BA0A8A">
        <w:t xml:space="preserve"> fungal-bacterial </w:t>
      </w:r>
      <w:r w:rsidR="009134E0" w:rsidRPr="00BA0A8A">
        <w:t xml:space="preserve">interactions </w:t>
      </w:r>
      <w:del w:id="654" w:author="Jun Yu (MEDT)" w:date="2021-10-19T15:43:00Z">
        <w:r w:rsidR="009134E0" w:rsidRPr="00BA0A8A" w:rsidDel="008D2239">
          <w:delText>are weaker than inter-</w:delText>
        </w:r>
        <w:r w:rsidR="005F24DC" w:rsidRPr="00BA0A8A" w:rsidDel="008D2239">
          <w:delText>fungal</w:delText>
        </w:r>
        <w:r w:rsidR="009134E0" w:rsidRPr="00BA0A8A" w:rsidDel="008D2239">
          <w:delText xml:space="preserve"> interactions, they might still be</w:delText>
        </w:r>
      </w:del>
      <w:ins w:id="655" w:author="Jun Yu (MEDT)" w:date="2021-10-19T15:43:00Z">
        <w:r w:rsidR="008D2239">
          <w:t>might be</w:t>
        </w:r>
      </w:ins>
      <w:r w:rsidR="009134E0" w:rsidRPr="00BA0A8A">
        <w:t xml:space="preserve"> associated with CRC tumorigenesis.</w:t>
      </w:r>
    </w:p>
    <w:p w14:paraId="45BDDF7F" w14:textId="77777777" w:rsidR="00BA0A8A" w:rsidRPr="00BA0A8A" w:rsidRDefault="00BA0A8A" w:rsidP="00BA0A8A">
      <w:pPr>
        <w:spacing w:before="0" w:after="0"/>
        <w:rPr>
          <w:rFonts w:eastAsiaTheme="minorEastAsia"/>
          <w:b/>
          <w:bCs/>
        </w:rPr>
      </w:pPr>
    </w:p>
    <w:p w14:paraId="2880458B" w14:textId="2B6AA6C6" w:rsidR="00D9531B" w:rsidRPr="00BA0A8A" w:rsidRDefault="00C765A9" w:rsidP="003A5000">
      <w:pPr>
        <w:pStyle w:val="title20825"/>
      </w:pPr>
      <w:commentRangeStart w:id="656"/>
      <w:r w:rsidRPr="00BA0A8A">
        <w:t xml:space="preserve">Differential inter-fungal and fungal-bacterial correlation analysis in CRC versus </w:t>
      </w:r>
      <w:del w:id="657" w:author="Jun Yu (MEDT)" w:date="2021-10-19T10:54:00Z">
        <w:r w:rsidRPr="00BA0A8A" w:rsidDel="00D11917">
          <w:delText xml:space="preserve">Healthy </w:delText>
        </w:r>
      </w:del>
      <w:ins w:id="658" w:author="Jun Yu (MEDT)" w:date="2021-10-19T10:54:00Z">
        <w:r w:rsidR="00D11917">
          <w:t>h</w:t>
        </w:r>
        <w:r w:rsidR="00D11917" w:rsidRPr="00BA0A8A">
          <w:t xml:space="preserve">ealthy </w:t>
        </w:r>
      </w:ins>
      <w:r w:rsidRPr="00BA0A8A">
        <w:t>controls</w:t>
      </w:r>
      <w:commentRangeEnd w:id="656"/>
      <w:r w:rsidR="003A5000">
        <w:rPr>
          <w:rStyle w:val="CommentReference"/>
          <w:b w:val="0"/>
        </w:rPr>
        <w:commentReference w:id="656"/>
      </w:r>
    </w:p>
    <w:p w14:paraId="56866ADB" w14:textId="5FBC0ED3" w:rsidR="00C33557" w:rsidRDefault="00C40C9A" w:rsidP="00BA0A8A">
      <w:pPr>
        <w:spacing w:before="0" w:after="0"/>
      </w:pPr>
      <w:commentRangeStart w:id="659"/>
      <w:r w:rsidRPr="00BA0A8A">
        <w:t xml:space="preserve">After </w:t>
      </w:r>
      <w:r w:rsidR="00AE28C8" w:rsidRPr="00BA0A8A">
        <w:t>determining</w:t>
      </w:r>
      <w:r w:rsidRPr="00BA0A8A">
        <w:t xml:space="preserve"> the </w:t>
      </w:r>
      <w:del w:id="660" w:author="Jun Yu (MEDT)" w:date="2021-10-19T15:45:00Z">
        <w:r w:rsidRPr="00BA0A8A" w:rsidDel="00816950">
          <w:delText xml:space="preserve">inter-bacteria, </w:delText>
        </w:r>
      </w:del>
      <w:r w:rsidRPr="00BA0A8A">
        <w:t>inter-</w:t>
      </w:r>
      <w:r w:rsidR="005F24DC" w:rsidRPr="00BA0A8A">
        <w:t>fu</w:t>
      </w:r>
      <w:bookmarkStart w:id="661" w:name="_GoBack"/>
      <w:bookmarkEnd w:id="661"/>
      <w:r w:rsidR="005F24DC" w:rsidRPr="00BA0A8A">
        <w:t>ngal</w:t>
      </w:r>
      <w:r w:rsidRPr="00BA0A8A">
        <w:t xml:space="preserve"> and </w:t>
      </w:r>
      <w:r w:rsidR="005F24DC" w:rsidRPr="00BA0A8A">
        <w:t>fungal</w:t>
      </w:r>
      <w:r w:rsidRPr="00BA0A8A">
        <w:t xml:space="preserve">-bacterial correlations in CRC </w:t>
      </w:r>
      <w:del w:id="662" w:author="Jun Yu (MEDT)" w:date="2021-10-19T15:45:00Z">
        <w:r w:rsidR="005F24DC" w:rsidRPr="00BA0A8A" w:rsidDel="00816950">
          <w:delText>and</w:delText>
        </w:r>
        <w:r w:rsidRPr="00BA0A8A" w:rsidDel="00816950">
          <w:delText xml:space="preserve"> healthy conditions</w:delText>
        </w:r>
      </w:del>
      <w:ins w:id="663" w:author="Jun Yu (MEDT)" w:date="2021-10-19T15:45:00Z">
        <w:r w:rsidR="00816950">
          <w:t>progression</w:t>
        </w:r>
      </w:ins>
      <w:r w:rsidRPr="00BA0A8A">
        <w:t xml:space="preserve">, we </w:t>
      </w:r>
      <w:del w:id="664" w:author="Jun Yu (MEDT)" w:date="2021-10-19T15:49:00Z">
        <w:r w:rsidRPr="00BA0A8A" w:rsidDel="003A5000">
          <w:delText>next asked</w:delText>
        </w:r>
      </w:del>
      <w:ins w:id="665" w:author="Jun Yu (MEDT)" w:date="2021-10-19T15:49:00Z">
        <w:r w:rsidR="003A5000">
          <w:t>determined if</w:t>
        </w:r>
      </w:ins>
      <w:del w:id="666" w:author="Jun Yu (MEDT)" w:date="2021-10-19T15:49:00Z">
        <w:r w:rsidRPr="00BA0A8A" w:rsidDel="003A5000">
          <w:delText xml:space="preserve"> whether </w:delText>
        </w:r>
      </w:del>
      <w:ins w:id="667" w:author="Jun Yu (MEDT)" w:date="2021-10-19T15:49:00Z">
        <w:r w:rsidR="003A5000">
          <w:t xml:space="preserve"> </w:t>
        </w:r>
      </w:ins>
      <w:r w:rsidRPr="00BA0A8A">
        <w:t xml:space="preserve">these correlations </w:t>
      </w:r>
      <w:del w:id="668" w:author="Jun Yu (MEDT)" w:date="2021-10-19T15:49:00Z">
        <w:r w:rsidRPr="00BA0A8A" w:rsidDel="003A5000">
          <w:delText xml:space="preserve">are </w:delText>
        </w:r>
      </w:del>
      <w:ins w:id="669" w:author="Jun Yu (MEDT)" w:date="2021-10-19T15:49:00Z">
        <w:r w:rsidR="003A5000">
          <w:t>were</w:t>
        </w:r>
        <w:r w:rsidR="003A5000" w:rsidRPr="00BA0A8A">
          <w:t xml:space="preserve"> </w:t>
        </w:r>
      </w:ins>
      <w:r w:rsidRPr="00BA0A8A">
        <w:t>significantly</w:t>
      </w:r>
      <w:r w:rsidR="00AE28C8" w:rsidRPr="00BA0A8A">
        <w:t xml:space="preserve"> different between </w:t>
      </w:r>
      <w:del w:id="670" w:author="Jun Yu (MEDT)" w:date="2021-10-19T15:49:00Z">
        <w:r w:rsidR="00AE28C8" w:rsidRPr="00BA0A8A" w:rsidDel="003A5000">
          <w:delText>these two conditions</w:delText>
        </w:r>
      </w:del>
      <w:ins w:id="671" w:author="Jun Yu (MEDT)" w:date="2021-10-19T15:49:00Z">
        <w:r w:rsidR="003A5000">
          <w:t>CRC and healthy controls</w:t>
        </w:r>
      </w:ins>
      <w:r w:rsidR="00AE28C8" w:rsidRPr="00BA0A8A">
        <w:t>.</w:t>
      </w:r>
      <w:r w:rsidRPr="00BA0A8A">
        <w:t xml:space="preserve"> </w:t>
      </w:r>
      <w:del w:id="672"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673" w:author="Jun Yu (MEDT)" w:date="2021-10-19T15:49:00Z">
        <w:r w:rsidR="00AE28C8" w:rsidRPr="00BA0A8A" w:rsidDel="003A5000">
          <w:delText>the differential correlation analysis</w:delText>
        </w:r>
      </w:del>
      <w:del w:id="674" w:author="Jun Yu (MEDT)" w:date="2021-10-19T15:50:00Z">
        <w:r w:rsidR="00AE28C8" w:rsidRPr="00BA0A8A" w:rsidDel="003A5000">
          <w:delText>.</w:delText>
        </w:r>
      </w:del>
      <w:r w:rsidR="00AE28C8" w:rsidRPr="00BA0A8A">
        <w:t xml:space="preserve"> </w:t>
      </w:r>
      <w:del w:id="675" w:author="Jun Yu (MEDT)" w:date="2021-10-19T15:50:00Z">
        <w:r w:rsidR="00E81CE7" w:rsidRPr="00BA0A8A" w:rsidDel="003A5000">
          <w:delText xml:space="preserve">Interestingly, </w:delText>
        </w:r>
      </w:del>
      <w:ins w:id="676" w:author="Jun Yu (MEDT)" w:date="2021-10-19T15:50:00Z">
        <w:r w:rsidR="003A5000">
          <w:t xml:space="preserve">We fund that </w:t>
        </w:r>
      </w:ins>
      <w:r w:rsidR="00E81CE7" w:rsidRPr="00BA0A8A">
        <w:t>inter-bacterial correlations were stronger in CRC patients than in</w:t>
      </w:r>
      <w:r w:rsidR="00232ACE" w:rsidRPr="00BA0A8A">
        <w:t xml:space="preserve"> healthy ind</w:t>
      </w:r>
      <w:r w:rsidR="00E81CE7" w:rsidRPr="00BA0A8A">
        <w:t>i</w:t>
      </w:r>
      <w:r w:rsidR="00232ACE" w:rsidRPr="00BA0A8A">
        <w:t>viduals</w:t>
      </w:r>
      <w:r w:rsidR="00E81CE7" w:rsidRPr="00BA0A8A">
        <w:t>,</w:t>
      </w:r>
      <w:r w:rsidR="00232ACE" w:rsidRPr="00BA0A8A">
        <w:t xml:space="preserve"> while inter-fungal correlations were stronger in healthy individuals</w:t>
      </w:r>
      <w:del w:id="677" w:author="Jun Yu (MEDT)" w:date="2021-10-19T15:54:00Z">
        <w:r w:rsidR="00232ACE" w:rsidRPr="00BA0A8A" w:rsidDel="003A5000">
          <w:delText>.</w:delText>
        </w:r>
      </w:del>
      <w:r w:rsidR="00232ACE" w:rsidRPr="00BA0A8A">
        <w:t xml:space="preserve"> </w:t>
      </w:r>
      <w:r w:rsidR="00D9531B" w:rsidRPr="00BA0A8A">
        <w:t>(</w:t>
      </w:r>
      <w:commentRangeStart w:id="678"/>
      <w:r w:rsidR="00D9531B" w:rsidRPr="0072796B">
        <w:rPr>
          <w:color w:val="0000FF"/>
          <w:rPrChange w:id="679" w:author="Jun Yu (MEDT)" w:date="2021-10-18T15:09:00Z">
            <w:rPr/>
          </w:rPrChange>
        </w:rPr>
        <w:t xml:space="preserve">figure </w:t>
      </w:r>
      <w:del w:id="680" w:author="Jun Yu (MEDT)" w:date="2021-10-19T15:46:00Z">
        <w:r w:rsidR="00D9531B" w:rsidRPr="0072796B" w:rsidDel="00816950">
          <w:rPr>
            <w:color w:val="0000FF"/>
            <w:rPrChange w:id="681" w:author="Jun Yu (MEDT)" w:date="2021-10-18T15:09:00Z">
              <w:rPr/>
            </w:rPrChange>
          </w:rPr>
          <w:delText>5a</w:delText>
        </w:r>
      </w:del>
      <w:ins w:id="682" w:author="Jun Yu (MEDT)" w:date="2021-10-19T15:46:00Z">
        <w:r w:rsidR="00816950">
          <w:rPr>
            <w:color w:val="0000FF"/>
          </w:rPr>
          <w:t>6</w:t>
        </w:r>
        <w:r w:rsidR="00816950" w:rsidRPr="0072796B">
          <w:rPr>
            <w:color w:val="0000FF"/>
            <w:rPrChange w:id="683" w:author="Jun Yu (MEDT)" w:date="2021-10-18T15:09:00Z">
              <w:rPr/>
            </w:rPrChange>
          </w:rPr>
          <w:t>a</w:t>
        </w:r>
      </w:ins>
      <w:r w:rsidR="00D9531B" w:rsidRPr="00BA0A8A">
        <w:t>).</w:t>
      </w:r>
      <w:r w:rsidR="00232ACE" w:rsidRPr="00BA0A8A">
        <w:t xml:space="preserve"> </w:t>
      </w:r>
      <w:commentRangeEnd w:id="678"/>
      <w:r w:rsidR="003A5000">
        <w:rPr>
          <w:rStyle w:val="CommentReference"/>
        </w:rPr>
        <w:commentReference w:id="678"/>
      </w:r>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684"/>
      <w:r w:rsidR="00D9531B" w:rsidRPr="00BA0A8A">
        <w:t xml:space="preserve">two peaks at -5 and </w:t>
      </w:r>
      <w:r w:rsidR="00232ACE" w:rsidRPr="00BA0A8A">
        <w:t>+</w:t>
      </w:r>
      <w:r w:rsidR="00D9531B" w:rsidRPr="00BA0A8A">
        <w:t>5 were observed</w:t>
      </w:r>
      <w:r w:rsidR="00232ACE" w:rsidRPr="00BA0A8A">
        <w:t xml:space="preserve"> </w:t>
      </w:r>
      <w:commentRangeEnd w:id="684"/>
      <w:r w:rsidR="003A5000">
        <w:rPr>
          <w:rStyle w:val="CommentReference"/>
        </w:rPr>
        <w:commentReference w:id="684"/>
      </w:r>
      <w:r w:rsidR="00232ACE" w:rsidRPr="00BA0A8A">
        <w:t>in the density graph with Z-score</w:t>
      </w:r>
      <w:r w:rsidR="00D9531B" w:rsidRPr="00BA0A8A">
        <w:t xml:space="preserve">, </w:t>
      </w:r>
      <w:r w:rsidR="00D9531B" w:rsidRPr="00BA0A8A">
        <w:lastRenderedPageBreak/>
        <w:t xml:space="preserve">indicating the </w:t>
      </w:r>
      <w:r w:rsidR="00232ACE" w:rsidRPr="00BA0A8A">
        <w:t xml:space="preserve">strength of </w:t>
      </w:r>
      <w:r w:rsidR="004314C2" w:rsidRPr="00BA0A8A">
        <w:t>fung</w:t>
      </w:r>
      <w:r w:rsidR="00232ACE" w:rsidRPr="00BA0A8A">
        <w:t>al-</w:t>
      </w:r>
      <w:r w:rsidR="00D9531B" w:rsidRPr="00BA0A8A">
        <w:t>bacteria</w:t>
      </w:r>
      <w:r w:rsidR="00232ACE" w:rsidRPr="00BA0A8A">
        <w:t>l</w:t>
      </w:r>
      <w:r w:rsidR="00D9531B" w:rsidRPr="00BA0A8A">
        <w:t xml:space="preserve"> </w:t>
      </w:r>
      <w:commentRangeStart w:id="685"/>
      <w:r w:rsidR="00D9531B" w:rsidRPr="00BA0A8A">
        <w:t xml:space="preserve">correlations </w:t>
      </w:r>
      <w:r w:rsidR="00232ACE" w:rsidRPr="00BA0A8A">
        <w:t>do not show simple unidirectional changes across two conditions</w:t>
      </w:r>
      <w:r w:rsidR="00D9531B" w:rsidRPr="00BA0A8A">
        <w:t>.</w:t>
      </w:r>
      <w:r w:rsidR="00232ACE" w:rsidRPr="00BA0A8A">
        <w:t xml:space="preserve"> </w:t>
      </w:r>
      <w:commentRangeEnd w:id="685"/>
      <w:r w:rsidR="003A5000">
        <w:rPr>
          <w:rStyle w:val="CommentReference"/>
        </w:rPr>
        <w:commentReference w:id="685"/>
      </w:r>
      <w:commentRangeStart w:id="686"/>
      <w:r w:rsidR="00232ACE" w:rsidRPr="00BA0A8A">
        <w:t>While a group of fungal-bacterial interactions became stronger</w:t>
      </w:r>
      <w:r w:rsidR="00D9531B" w:rsidRPr="00BA0A8A">
        <w:t xml:space="preserve"> </w:t>
      </w:r>
      <w:r w:rsidR="00232ACE" w:rsidRPr="00BA0A8A">
        <w:t xml:space="preserve">in CRC patients, another group of fungal-bacterial interactions became weaker. </w:t>
      </w:r>
      <w:r w:rsidR="00D9531B" w:rsidRPr="00BA0A8A">
        <w:t xml:space="preserve">Collectively, </w:t>
      </w:r>
      <w:r w:rsidR="00232ACE" w:rsidRPr="00BA0A8A">
        <w:t>our differential correlation analysis demonstrated distinct differences</w:t>
      </w:r>
      <w:r w:rsidR="00FA777A" w:rsidRPr="00BA0A8A">
        <w:t xml:space="preserve"> in the correlation changes among inter-fungal, inter-bacterial and fungal-bacterial interactions.</w:t>
      </w:r>
      <w:commentRangeEnd w:id="686"/>
      <w:r w:rsidR="003A5000">
        <w:rPr>
          <w:rStyle w:val="CommentReference"/>
        </w:rPr>
        <w:commentReference w:id="686"/>
      </w:r>
    </w:p>
    <w:p w14:paraId="02069AF2" w14:textId="77777777" w:rsidR="00BA0A8A" w:rsidRPr="00BA0A8A" w:rsidRDefault="00BA0A8A" w:rsidP="00BA0A8A">
      <w:pPr>
        <w:spacing w:before="0" w:after="0"/>
      </w:pPr>
    </w:p>
    <w:p w14:paraId="078C74E8" w14:textId="6051D239" w:rsidR="00C33557" w:rsidRDefault="00D9531B" w:rsidP="00BA0A8A">
      <w:pPr>
        <w:spacing w:before="0" w:after="0"/>
      </w:pPr>
      <w:commentRangeStart w:id="687"/>
      <w:r w:rsidRPr="00BA0A8A">
        <w:t xml:space="preserve">We also defined the </w:t>
      </w:r>
      <w:commentRangeStart w:id="688"/>
      <w:r w:rsidRPr="00BA0A8A">
        <w:t xml:space="preserve">nine cases </w:t>
      </w:r>
      <w:commentRangeEnd w:id="688"/>
      <w:r w:rsidR="003A5000">
        <w:rPr>
          <w:rStyle w:val="CommentReference"/>
        </w:rPr>
        <w:commentReference w:id="688"/>
      </w:r>
      <w:r w:rsidRPr="00BA0A8A">
        <w:t>in the pair correlation comparison (</w:t>
      </w:r>
      <w:r w:rsidRPr="0072796B">
        <w:rPr>
          <w:color w:val="0000FF"/>
          <w:rPrChange w:id="689" w:author="Jun Yu (MEDT)" w:date="2021-10-18T15:09:00Z">
            <w:rPr/>
          </w:rPrChange>
        </w:rPr>
        <w:t xml:space="preserve">figure </w:t>
      </w:r>
      <w:del w:id="690" w:author="Jun Yu (MEDT)" w:date="2021-10-19T15:46:00Z">
        <w:r w:rsidRPr="0072796B" w:rsidDel="00816950">
          <w:rPr>
            <w:color w:val="0000FF"/>
            <w:rPrChange w:id="691" w:author="Jun Yu (MEDT)" w:date="2021-10-18T15:09:00Z">
              <w:rPr/>
            </w:rPrChange>
          </w:rPr>
          <w:delText xml:space="preserve">5b </w:delText>
        </w:r>
      </w:del>
      <w:ins w:id="692" w:author="Jun Yu (MEDT)" w:date="2021-10-19T15:46:00Z">
        <w:r w:rsidR="00816950">
          <w:rPr>
            <w:color w:val="0000FF"/>
          </w:rPr>
          <w:t>6</w:t>
        </w:r>
        <w:r w:rsidR="00816950" w:rsidRPr="0072796B">
          <w:rPr>
            <w:color w:val="0000FF"/>
            <w:rPrChange w:id="693" w:author="Jun Yu (MEDT)" w:date="2021-10-18T15:09:00Z">
              <w:rPr/>
            </w:rPrChange>
          </w:rPr>
          <w:t xml:space="preserve">b </w:t>
        </w:r>
      </w:ins>
      <w:r w:rsidR="00FA777A" w:rsidRPr="00BA0A8A">
        <w:t>left panel</w:t>
      </w:r>
      <w:del w:id="694" w:author="Jun Yu (MEDT)" w:date="2021-10-18T15:09:00Z">
        <w:r w:rsidR="00FA777A" w:rsidRPr="00BA0A8A" w:rsidDel="0072796B">
          <w:delText xml:space="preserve"> </w:delText>
        </w:r>
        <w:r w:rsidRPr="00BA0A8A" w:rsidDel="0072796B">
          <w:delText>and see methods</w:delText>
        </w:r>
      </w:del>
      <w:r w:rsidRPr="00BA0A8A">
        <w:t xml:space="preserve">). Our results showed that the most significant correlations were </w:t>
      </w:r>
      <w:r w:rsidR="000D0043" w:rsidRPr="00BA0A8A">
        <w:t>'</w:t>
      </w:r>
      <w:r w:rsidRPr="00BA0A8A">
        <w:t>+/+</w:t>
      </w:r>
      <w:r w:rsidR="000D0043" w:rsidRPr="00BA0A8A">
        <w:t>'</w:t>
      </w:r>
      <w:r w:rsidRPr="00BA0A8A">
        <w:t xml:space="preserve">, </w:t>
      </w:r>
      <w:r w:rsidR="000D0043" w:rsidRPr="00BA0A8A">
        <w:t>'</w:t>
      </w:r>
      <w:r w:rsidRPr="00BA0A8A">
        <w:t>+/0</w:t>
      </w:r>
      <w:r w:rsidR="000D0043" w:rsidRPr="00BA0A8A">
        <w:t>'</w:t>
      </w:r>
      <w:r w:rsidRPr="00BA0A8A">
        <w:t xml:space="preserve">, and </w:t>
      </w:r>
      <w:r w:rsidR="000D0043" w:rsidRPr="00BA0A8A">
        <w:t>'</w:t>
      </w:r>
      <w:r w:rsidRPr="00BA0A8A">
        <w:t>0/+</w:t>
      </w:r>
      <w:r w:rsidR="000D0043" w:rsidRPr="00BA0A8A">
        <w:t>'</w:t>
      </w:r>
      <w:r w:rsidRPr="00BA0A8A">
        <w:t>, indicating that the most meaningful comparisons (</w:t>
      </w:r>
      <w:r w:rsidRPr="00BA0A8A">
        <w:rPr>
          <w:i/>
          <w:iCs/>
        </w:rPr>
        <w:t>pm</w:t>
      </w:r>
      <w:r w:rsidR="00E81CE7" w:rsidRPr="00BA0A8A">
        <w:rPr>
          <w:i/>
          <w:iCs/>
        </w:rPr>
        <w:t xml:space="preserve"> </w:t>
      </w:r>
      <w:r w:rsidRPr="00BA0A8A">
        <w:rPr>
          <w:i/>
          <w:iCs/>
        </w:rPr>
        <w:t>Val</w:t>
      </w:r>
      <w:r w:rsidRPr="00BA0A8A">
        <w:t xml:space="preserve"> &lt; 0.05) were based on the positive correlations; in other words, negative correlations were rare (</w:t>
      </w:r>
      <w:r w:rsidRPr="0072796B">
        <w:rPr>
          <w:color w:val="0000FF"/>
          <w:rPrChange w:id="695" w:author="Jun Yu (MEDT)" w:date="2021-10-18T15:09:00Z">
            <w:rPr/>
          </w:rPrChange>
        </w:rPr>
        <w:t xml:space="preserve">figure </w:t>
      </w:r>
      <w:del w:id="696" w:author="Jun Yu (MEDT)" w:date="2021-10-19T15:47:00Z">
        <w:r w:rsidRPr="0072796B" w:rsidDel="00816950">
          <w:rPr>
            <w:color w:val="0000FF"/>
            <w:rPrChange w:id="697" w:author="Jun Yu (MEDT)" w:date="2021-10-18T15:09:00Z">
              <w:rPr/>
            </w:rPrChange>
          </w:rPr>
          <w:delText>5c</w:delText>
        </w:r>
      </w:del>
      <w:ins w:id="698" w:author="Jun Yu (MEDT)" w:date="2021-10-19T15:47:00Z">
        <w:r w:rsidR="00816950">
          <w:rPr>
            <w:color w:val="0000FF"/>
          </w:rPr>
          <w:t>6</w:t>
        </w:r>
        <w:r w:rsidR="00816950" w:rsidRPr="0072796B">
          <w:rPr>
            <w:color w:val="0000FF"/>
            <w:rPrChange w:id="699" w:author="Jun Yu (MEDT)" w:date="2021-10-18T15:09:00Z">
              <w:rPr/>
            </w:rPrChange>
          </w:rPr>
          <w:t>c</w:t>
        </w:r>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 which means the feature pair correlation in CRC was negative, while its association in healthy control was positive (</w:t>
      </w:r>
      <w:r w:rsidRPr="0072796B">
        <w:rPr>
          <w:color w:val="0000FF"/>
          <w:rPrChange w:id="700" w:author="Jun Yu (MEDT)" w:date="2021-10-18T15:09:00Z">
            <w:rPr/>
          </w:rPrChange>
        </w:rPr>
        <w:t xml:space="preserve">figure </w:t>
      </w:r>
      <w:del w:id="701" w:author="Jun Yu (MEDT)" w:date="2021-10-19T15:47:00Z">
        <w:r w:rsidRPr="0072796B" w:rsidDel="00816950">
          <w:rPr>
            <w:color w:val="0000FF"/>
            <w:rPrChange w:id="702" w:author="Jun Yu (MEDT)" w:date="2021-10-18T15:09:00Z">
              <w:rPr/>
            </w:rPrChange>
          </w:rPr>
          <w:delText>5c</w:delText>
        </w:r>
      </w:del>
      <w:ins w:id="703" w:author="Jun Yu (MEDT)" w:date="2021-10-19T15:47:00Z">
        <w:r w:rsidR="00816950">
          <w:rPr>
            <w:color w:val="0000FF"/>
          </w:rPr>
          <w:t>6</w:t>
        </w:r>
        <w:r w:rsidR="00816950" w:rsidRPr="0072796B">
          <w:rPr>
            <w:color w:val="0000FF"/>
            <w:rPrChange w:id="704" w:author="Jun Yu (MEDT)" w:date="2021-10-18T15:09:00Z">
              <w:rPr/>
            </w:rPrChange>
          </w:rPr>
          <w:t>c</w:t>
        </w:r>
      </w:ins>
      <w:r w:rsidRPr="00BA0A8A">
        <w:t>). It might reveal some potential markers or changes in the stage alteration.</w:t>
      </w:r>
      <w:commentRangeEnd w:id="687"/>
      <w:r w:rsidR="00F037BE">
        <w:rPr>
          <w:rStyle w:val="CommentReference"/>
        </w:rPr>
        <w:commentReference w:id="687"/>
      </w:r>
    </w:p>
    <w:p w14:paraId="1BB5C6EC" w14:textId="77777777" w:rsidR="00BA0A8A" w:rsidRPr="00BA0A8A" w:rsidRDefault="00BA0A8A" w:rsidP="00BA0A8A">
      <w:pPr>
        <w:spacing w:before="0" w:after="0"/>
      </w:pPr>
    </w:p>
    <w:p w14:paraId="0B0305C3" w14:textId="4EE3CD22" w:rsidR="004F1F81" w:rsidRDefault="0096422D" w:rsidP="00BA0A8A">
      <w:pPr>
        <w:spacing w:before="0" w:after="0"/>
      </w:pPr>
      <w:commentRangeStart w:id="705"/>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ith </w:t>
      </w:r>
      <w:bookmarkStart w:id="706" w:name="_Hlk82182357"/>
      <w:r w:rsidR="00D9531B" w:rsidRPr="00BA0A8A">
        <w:t>affinity propagation cluster</w:t>
      </w:r>
      <w:bookmarkEnd w:id="706"/>
      <w:r w:rsidR="00E81CE7" w:rsidRPr="00BA0A8A">
        <w:t>s</w:t>
      </w:r>
      <w:r w:rsidR="00D9531B" w:rsidRPr="00BA0A8A">
        <w:t xml:space="preserve"> (</w:t>
      </w:r>
      <w:commentRangeStart w:id="707"/>
      <w:r w:rsidR="00D9531B" w:rsidRPr="0072796B">
        <w:rPr>
          <w:color w:val="0000FF"/>
          <w:rPrChange w:id="708" w:author="Jun Yu (MEDT)" w:date="2021-10-18T15:10:00Z">
            <w:rPr/>
          </w:rPrChange>
        </w:rPr>
        <w:t xml:space="preserve">figure </w:t>
      </w:r>
      <w:del w:id="709" w:author="Jun Yu (MEDT)" w:date="2021-10-19T15:47:00Z">
        <w:r w:rsidR="00D9531B" w:rsidRPr="0072796B" w:rsidDel="00816950">
          <w:rPr>
            <w:color w:val="0000FF"/>
            <w:rPrChange w:id="710" w:author="Jun Yu (MEDT)" w:date="2021-10-18T15:10:00Z">
              <w:rPr/>
            </w:rPrChange>
          </w:rPr>
          <w:delText>5d</w:delText>
        </w:r>
      </w:del>
      <w:ins w:id="711" w:author="Jun Yu (MEDT)" w:date="2021-10-19T15:47:00Z">
        <w:r w:rsidR="00816950">
          <w:rPr>
            <w:color w:val="0000FF"/>
          </w:rPr>
          <w:t>6</w:t>
        </w:r>
        <w:r w:rsidR="00816950" w:rsidRPr="0072796B">
          <w:rPr>
            <w:color w:val="0000FF"/>
            <w:rPrChange w:id="712" w:author="Jun Yu (MEDT)" w:date="2021-10-18T15:10:00Z">
              <w:rPr/>
            </w:rPrChange>
          </w:rPr>
          <w:t>d</w:t>
        </w:r>
        <w:commentRangeEnd w:id="707"/>
        <w:r w:rsidR="00816950">
          <w:rPr>
            <w:rStyle w:val="CommentReference"/>
          </w:rPr>
          <w:commentReference w:id="707"/>
        </w:r>
      </w:ins>
      <w:r w:rsidR="00D9531B" w:rsidRPr="00BA0A8A">
        <w:t>).</w:t>
      </w:r>
      <w:commentRangeEnd w:id="705"/>
      <w:r w:rsidR="00273F11" w:rsidRPr="00BA0A8A">
        <w:rPr>
          <w:rStyle w:val="CommentReference"/>
          <w:sz w:val="24"/>
          <w:szCs w:val="24"/>
        </w:rPr>
        <w:commentReference w:id="705"/>
      </w:r>
      <w:r w:rsidR="00D9531B" w:rsidRPr="00BA0A8A">
        <w:t xml:space="preserve"> Among these, two cluste</w:t>
      </w:r>
      <w:r w:rsidR="00FA777A" w:rsidRPr="00BA0A8A">
        <w:t>r</w:t>
      </w:r>
      <w:r w:rsidR="00D9531B" w:rsidRPr="00BA0A8A">
        <w:t xml:space="preserve">s contained most 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w:t>
      </w:r>
      <w:r w:rsidR="000B0A34" w:rsidRPr="00BA0A8A">
        <w:lastRenderedPageBreak/>
        <w:t xml:space="preserve">these might be the special species that have more trans-kingdom interactions and might </w:t>
      </w:r>
      <w:r w:rsidR="002172FA" w:rsidRPr="00BA0A8A">
        <w:t>be important in CRC pathogenesis.</w:t>
      </w:r>
      <w:commentRangeEnd w:id="659"/>
      <w:r w:rsidR="00F037BE">
        <w:rPr>
          <w:rStyle w:val="CommentReference"/>
        </w:rPr>
        <w:commentReference w:id="659"/>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713" w:author="Jun Yu (MEDT)" w:date="2021-10-19T16:00:00Z"/>
          <w:b/>
          <w:rPrChange w:id="714" w:author="Jun Yu (MEDT)" w:date="2021-10-19T16:01:00Z">
            <w:rPr>
              <w:del w:id="715" w:author="Jun Yu (MEDT)" w:date="2021-10-19T16:00:00Z"/>
            </w:rPr>
          </w:rPrChange>
        </w:rPr>
      </w:pPr>
      <w:del w:id="716" w:author="Jun Yu (MEDT)" w:date="2021-10-19T16:00:00Z">
        <w:r w:rsidRPr="00F037BE" w:rsidDel="00F037BE">
          <w:rPr>
            <w:b/>
            <w:rPrChange w:id="717" w:author="Jun Yu (MEDT)" w:date="2021-10-19T16:01:00Z">
              <w:rPr/>
            </w:rPrChange>
          </w:rPr>
          <w:delText xml:space="preserve">In </w:delText>
        </w:r>
        <w:r w:rsidR="002172FA" w:rsidRPr="00F037BE" w:rsidDel="00F037BE">
          <w:rPr>
            <w:b/>
            <w:rPrChange w:id="718" w:author="Jun Yu (MEDT)" w:date="2021-10-19T16:01:00Z">
              <w:rPr/>
            </w:rPrChange>
          </w:rPr>
          <w:delText>the Fun_cluster</w:delText>
        </w:r>
        <w:r w:rsidRPr="00F037BE" w:rsidDel="00F037BE">
          <w:rPr>
            <w:b/>
            <w:rPrChange w:id="719" w:author="Jun Yu (MEDT)" w:date="2021-10-19T16:01:00Z">
              <w:rPr/>
            </w:rPrChange>
          </w:rPr>
          <w:delText>, the correlation</w:delText>
        </w:r>
        <w:r w:rsidR="00EA49C9" w:rsidRPr="00F037BE" w:rsidDel="00F037BE">
          <w:rPr>
            <w:b/>
            <w:rPrChange w:id="720" w:author="Jun Yu (MEDT)" w:date="2021-10-19T16:01:00Z">
              <w:rPr/>
            </w:rPrChange>
          </w:rPr>
          <w:delText>s</w:delText>
        </w:r>
        <w:r w:rsidRPr="00F037BE" w:rsidDel="00F037BE">
          <w:rPr>
            <w:b/>
            <w:rPrChange w:id="721" w:author="Jun Yu (MEDT)" w:date="2021-10-19T16:01:00Z">
              <w:rPr/>
            </w:rPrChange>
          </w:rPr>
          <w:delText xml:space="preserve"> between the enriched </w:delText>
        </w:r>
        <w:r w:rsidR="004314C2" w:rsidRPr="00F037BE" w:rsidDel="00F037BE">
          <w:rPr>
            <w:b/>
            <w:rPrChange w:id="722" w:author="Jun Yu (MEDT)" w:date="2021-10-19T16:01:00Z">
              <w:rPr/>
            </w:rPrChange>
          </w:rPr>
          <w:delText>fungi</w:delText>
        </w:r>
        <w:r w:rsidRPr="00F037BE" w:rsidDel="00F037BE">
          <w:rPr>
            <w:b/>
            <w:rPrChange w:id="723" w:author="Jun Yu (MEDT)" w:date="2021-10-19T16:01:00Z">
              <w:rPr/>
            </w:rPrChange>
          </w:rPr>
          <w:delText xml:space="preserve"> </w:delText>
        </w:r>
        <w:r w:rsidR="00EA49C9" w:rsidRPr="00F037BE" w:rsidDel="00F037BE">
          <w:rPr>
            <w:b/>
            <w:rPrChange w:id="724" w:author="Jun Yu (MEDT)" w:date="2021-10-19T16:01:00Z">
              <w:rPr/>
            </w:rPrChange>
          </w:rPr>
          <w:delText xml:space="preserve">were </w:delText>
        </w:r>
        <w:r w:rsidRPr="00F037BE" w:rsidDel="00F037BE">
          <w:rPr>
            <w:b/>
            <w:rPrChange w:id="725" w:author="Jun Yu (MEDT)" w:date="2021-10-19T16:01:00Z">
              <w:rPr/>
            </w:rPrChange>
          </w:rPr>
          <w:delText>enhanced in CRC compared</w:delText>
        </w:r>
        <w:r w:rsidR="004F1C35" w:rsidRPr="00F037BE" w:rsidDel="00F037BE">
          <w:rPr>
            <w:b/>
            <w:rPrChange w:id="726" w:author="Jun Yu (MEDT)" w:date="2021-10-19T16:01:00Z">
              <w:rPr/>
            </w:rPrChange>
          </w:rPr>
          <w:delText xml:space="preserve"> to healthy individuals</w:delText>
        </w:r>
        <w:r w:rsidRPr="00F037BE" w:rsidDel="00F037BE">
          <w:rPr>
            <w:b/>
            <w:rPrChange w:id="727" w:author="Jun Yu (MEDT)" w:date="2021-10-19T16:01:00Z">
              <w:rPr/>
            </w:rPrChange>
          </w:rPr>
          <w:delText xml:space="preserve">. We identified that </w:delText>
        </w:r>
        <w:r w:rsidRPr="00F037BE" w:rsidDel="00F037BE">
          <w:rPr>
            <w:b/>
            <w:i/>
            <w:iCs/>
            <w:rPrChange w:id="728" w:author="Jun Yu (MEDT)" w:date="2021-10-19T16:01:00Z">
              <w:rPr>
                <w:i/>
                <w:iCs/>
              </w:rPr>
            </w:rPrChange>
          </w:rPr>
          <w:delText>E. pulchra</w:delText>
        </w:r>
        <w:r w:rsidRPr="00F037BE" w:rsidDel="00F037BE">
          <w:rPr>
            <w:b/>
            <w:rPrChange w:id="729" w:author="Jun Yu (MEDT)" w:date="2021-10-19T16:01:00Z">
              <w:rPr/>
            </w:rPrChange>
          </w:rPr>
          <w:delText xml:space="preserve"> and </w:delText>
        </w:r>
        <w:r w:rsidRPr="00F037BE" w:rsidDel="00F037BE">
          <w:rPr>
            <w:b/>
            <w:i/>
            <w:iCs/>
            <w:rPrChange w:id="730" w:author="Jun Yu (MEDT)" w:date="2021-10-19T16:01:00Z">
              <w:rPr>
                <w:i/>
                <w:iCs/>
              </w:rPr>
            </w:rPrChange>
          </w:rPr>
          <w:delText>A. rambellii</w:delText>
        </w:r>
        <w:r w:rsidRPr="00F037BE" w:rsidDel="00F037BE">
          <w:rPr>
            <w:b/>
            <w:rPrChange w:id="731" w:author="Jun Yu (MEDT)" w:date="2021-10-19T16:01:00Z">
              <w:rPr/>
            </w:rPrChange>
          </w:rPr>
          <w:delText xml:space="preserve"> were the core </w:delText>
        </w:r>
        <w:r w:rsidR="004314C2" w:rsidRPr="00F037BE" w:rsidDel="00F037BE">
          <w:rPr>
            <w:b/>
            <w:rPrChange w:id="732" w:author="Jun Yu (MEDT)" w:date="2021-10-19T16:01:00Z">
              <w:rPr/>
            </w:rPrChange>
          </w:rPr>
          <w:delText>fungi</w:delText>
        </w:r>
        <w:r w:rsidRPr="00F037BE" w:rsidDel="00F037BE">
          <w:rPr>
            <w:b/>
            <w:rPrChange w:id="733" w:author="Jun Yu (MEDT)" w:date="2021-10-19T16:01:00Z">
              <w:rPr/>
            </w:rPrChange>
          </w:rPr>
          <w:delText xml:space="preserve"> in the </w:delText>
        </w:r>
        <w:commentRangeStart w:id="734"/>
        <w:r w:rsidRPr="00F037BE" w:rsidDel="00F037BE">
          <w:rPr>
            <w:b/>
            <w:rPrChange w:id="735" w:author="Jun Yu (MEDT)" w:date="2021-10-19T16:01:00Z">
              <w:rPr/>
            </w:rPrChange>
          </w:rPr>
          <w:delText>eEuk_cluster.</w:delText>
        </w:r>
        <w:commentRangeEnd w:id="734"/>
        <w:r w:rsidR="00CD4DB3" w:rsidRPr="00F037BE" w:rsidDel="00F037BE">
          <w:rPr>
            <w:rStyle w:val="CommentReference"/>
            <w:b/>
            <w:sz w:val="24"/>
            <w:szCs w:val="24"/>
            <w:rPrChange w:id="736" w:author="Jun Yu (MEDT)" w:date="2021-10-19T16:01:00Z">
              <w:rPr>
                <w:rStyle w:val="CommentReference"/>
                <w:sz w:val="24"/>
                <w:szCs w:val="24"/>
              </w:rPr>
            </w:rPrChange>
          </w:rPr>
          <w:commentReference w:id="734"/>
        </w:r>
        <w:r w:rsidRPr="00F037BE" w:rsidDel="00F037BE">
          <w:rPr>
            <w:b/>
            <w:rPrChange w:id="737" w:author="Jun Yu (MEDT)" w:date="2021-10-19T16:01:00Z">
              <w:rPr/>
            </w:rPrChange>
          </w:rPr>
          <w:delText xml:space="preserve"> </w:delText>
        </w:r>
        <w:r w:rsidR="00EA49C9" w:rsidRPr="00F037BE" w:rsidDel="00F037BE">
          <w:rPr>
            <w:b/>
            <w:rPrChange w:id="738" w:author="Jun Yu (MEDT)" w:date="2021-10-19T16:01:00Z">
              <w:rPr/>
            </w:rPrChange>
          </w:rPr>
          <w:delText>T</w:delText>
        </w:r>
        <w:r w:rsidRPr="00F037BE" w:rsidDel="00F037BE">
          <w:rPr>
            <w:b/>
            <w:rPrChange w:id="739" w:author="Jun Yu (MEDT)" w:date="2021-10-19T16:01:00Z">
              <w:rPr/>
            </w:rPrChange>
          </w:rPr>
          <w:delText xml:space="preserve">hree CRC enriched bacteria, including </w:delText>
        </w:r>
        <w:r w:rsidRPr="00F037BE" w:rsidDel="00F037BE">
          <w:rPr>
            <w:b/>
            <w:i/>
            <w:iCs/>
            <w:rPrChange w:id="740" w:author="Jun Yu (MEDT)" w:date="2021-10-19T16:01:00Z">
              <w:rPr>
                <w:i/>
                <w:iCs/>
              </w:rPr>
            </w:rPrChange>
          </w:rPr>
          <w:delText>F. nucleatum</w:delText>
        </w:r>
        <w:r w:rsidRPr="00F037BE" w:rsidDel="00F037BE">
          <w:rPr>
            <w:b/>
            <w:rPrChange w:id="741" w:author="Jun Yu (MEDT)" w:date="2021-10-19T16:01:00Z">
              <w:rPr/>
            </w:rPrChange>
          </w:rPr>
          <w:delText xml:space="preserve">, </w:delText>
        </w:r>
        <w:r w:rsidRPr="00F037BE" w:rsidDel="00F037BE">
          <w:rPr>
            <w:b/>
            <w:i/>
            <w:iCs/>
            <w:rPrChange w:id="742" w:author="Jun Yu (MEDT)" w:date="2021-10-19T16:01:00Z">
              <w:rPr>
                <w:i/>
                <w:iCs/>
              </w:rPr>
            </w:rPrChange>
          </w:rPr>
          <w:delText>F. periodonticum</w:delText>
        </w:r>
        <w:r w:rsidRPr="00F037BE" w:rsidDel="00F037BE">
          <w:rPr>
            <w:b/>
            <w:rPrChange w:id="743" w:author="Jun Yu (MEDT)" w:date="2021-10-19T16:01:00Z">
              <w:rPr/>
            </w:rPrChange>
          </w:rPr>
          <w:delText xml:space="preserve">, and </w:delText>
        </w:r>
        <w:r w:rsidRPr="00F037BE" w:rsidDel="00F037BE">
          <w:rPr>
            <w:b/>
            <w:i/>
            <w:iCs/>
            <w:rPrChange w:id="744" w:author="Jun Yu (MEDT)" w:date="2021-10-19T16:01:00Z">
              <w:rPr>
                <w:i/>
                <w:iCs/>
              </w:rPr>
            </w:rPrChange>
          </w:rPr>
          <w:delText>P. micra</w:delText>
        </w:r>
        <w:r w:rsidR="00E81CE7" w:rsidRPr="00F037BE" w:rsidDel="00F037BE">
          <w:rPr>
            <w:b/>
            <w:i/>
            <w:iCs/>
            <w:rPrChange w:id="745" w:author="Jun Yu (MEDT)" w:date="2021-10-19T16:01:00Z">
              <w:rPr>
                <w:i/>
                <w:iCs/>
              </w:rPr>
            </w:rPrChange>
          </w:rPr>
          <w:delText>,</w:delText>
        </w:r>
        <w:r w:rsidRPr="00F037BE" w:rsidDel="00F037BE">
          <w:rPr>
            <w:b/>
            <w:rPrChange w:id="746" w:author="Jun Yu (MEDT)" w:date="2021-10-19T16:01:00Z">
              <w:rPr/>
            </w:rPrChange>
          </w:rPr>
          <w:delText xml:space="preserve"> had strong correlations with these </w:delText>
        </w:r>
        <w:r w:rsidR="004314C2" w:rsidRPr="00F037BE" w:rsidDel="00F037BE">
          <w:rPr>
            <w:b/>
            <w:rPrChange w:id="747" w:author="Jun Yu (MEDT)" w:date="2021-10-19T16:01:00Z">
              <w:rPr/>
            </w:rPrChange>
          </w:rPr>
          <w:delText>fungi</w:delText>
        </w:r>
        <w:r w:rsidRPr="00F037BE" w:rsidDel="00F037BE">
          <w:rPr>
            <w:b/>
            <w:rPrChange w:id="748" w:author="Jun Yu (MEDT)" w:date="2021-10-19T16:01:00Z">
              <w:rPr/>
            </w:rPrChange>
          </w:rPr>
          <w:delText xml:space="preserve"> (</w:delText>
        </w:r>
        <w:commentRangeStart w:id="749"/>
        <w:r w:rsidRPr="00F037BE" w:rsidDel="00F037BE">
          <w:rPr>
            <w:b/>
            <w:color w:val="0000FF"/>
            <w:rPrChange w:id="750" w:author="Jun Yu (MEDT)" w:date="2021-10-19T16:01:00Z">
              <w:rPr/>
            </w:rPrChange>
          </w:rPr>
          <w:delText>figure 5d</w:delText>
        </w:r>
        <w:commentRangeEnd w:id="749"/>
        <w:r w:rsidR="00816950" w:rsidRPr="00F037BE" w:rsidDel="00F037BE">
          <w:rPr>
            <w:rStyle w:val="CommentReference"/>
            <w:b/>
            <w:rPrChange w:id="751" w:author="Jun Yu (MEDT)" w:date="2021-10-19T16:01:00Z">
              <w:rPr>
                <w:rStyle w:val="CommentReference"/>
              </w:rPr>
            </w:rPrChange>
          </w:rPr>
          <w:commentReference w:id="749"/>
        </w:r>
        <w:r w:rsidRPr="00F037BE" w:rsidDel="00F037BE">
          <w:rPr>
            <w:b/>
            <w:rPrChange w:id="752" w:author="Jun Yu (MEDT)" w:date="2021-10-19T16:01:00Z">
              <w:rPr/>
            </w:rPrChange>
          </w:rPr>
          <w:delText xml:space="preserve">). </w:delText>
        </w:r>
        <w:r w:rsidR="00EA49C9" w:rsidRPr="00F037BE" w:rsidDel="00F037BE">
          <w:rPr>
            <w:b/>
            <w:rPrChange w:id="753" w:author="Jun Yu (MEDT)" w:date="2021-10-19T16:01:00Z">
              <w:rPr/>
            </w:rPrChange>
          </w:rPr>
          <w:delText>T</w:delText>
        </w:r>
        <w:r w:rsidRPr="00F037BE" w:rsidDel="00F037BE">
          <w:rPr>
            <w:b/>
            <w:rPrChange w:id="754" w:author="Jun Yu (MEDT)" w:date="2021-10-19T16:01:00Z">
              <w:rPr/>
            </w:rPrChange>
          </w:rPr>
          <w:delText xml:space="preserve">he most </w:delText>
        </w:r>
        <w:r w:rsidR="000206E9" w:rsidRPr="00F037BE" w:rsidDel="00F037BE">
          <w:rPr>
            <w:b/>
            <w:rPrChange w:id="755" w:author="Jun Yu (MEDT)" w:date="2021-10-19T16:01:00Z">
              <w:rPr/>
            </w:rPrChange>
          </w:rPr>
          <w:delText xml:space="preserve">significant </w:delText>
        </w:r>
        <w:r w:rsidR="004314C2" w:rsidRPr="00F037BE" w:rsidDel="00F037BE">
          <w:rPr>
            <w:b/>
            <w:rPrChange w:id="756" w:author="Jun Yu (MEDT)" w:date="2021-10-19T16:01:00Z">
              <w:rPr/>
            </w:rPrChange>
          </w:rPr>
          <w:delText>fungi</w:delText>
        </w:r>
        <w:r w:rsidRPr="00F037BE" w:rsidDel="00F037BE">
          <w:rPr>
            <w:b/>
            <w:rPrChange w:id="757" w:author="Jun Yu (MEDT)" w:date="2021-10-19T16:01:00Z">
              <w:rPr/>
            </w:rPrChange>
          </w:rPr>
          <w:delText xml:space="preserve">, </w:delText>
        </w:r>
        <w:r w:rsidRPr="00F037BE" w:rsidDel="00F037BE">
          <w:rPr>
            <w:b/>
            <w:i/>
            <w:rPrChange w:id="758" w:author="Jun Yu (MEDT)" w:date="2021-10-19T16:01:00Z">
              <w:rPr>
                <w:i/>
              </w:rPr>
            </w:rPrChange>
          </w:rPr>
          <w:delText>A. rambellii</w:delText>
        </w:r>
        <w:r w:rsidRPr="00F037BE" w:rsidDel="00F037BE">
          <w:rPr>
            <w:b/>
            <w:rPrChange w:id="759" w:author="Jun Yu (MEDT)" w:date="2021-10-19T16:01:00Z">
              <w:rPr/>
            </w:rPrChange>
          </w:rPr>
          <w:delText>, and the cancer-related pathogens,</w:delText>
        </w:r>
        <w:r w:rsidRPr="00F037BE" w:rsidDel="00F037BE">
          <w:rPr>
            <w:b/>
            <w:i/>
            <w:rPrChange w:id="760" w:author="Jun Yu (MEDT)" w:date="2021-10-19T16:01:00Z">
              <w:rPr>
                <w:i/>
              </w:rPr>
            </w:rPrChange>
          </w:rPr>
          <w:delText xml:space="preserve"> F. nucleatum</w:delText>
        </w:r>
        <w:r w:rsidRPr="00F037BE" w:rsidDel="00F037BE">
          <w:rPr>
            <w:b/>
            <w:rPrChange w:id="761" w:author="Jun Yu (MEDT)" w:date="2021-10-19T16:01:00Z">
              <w:rPr/>
            </w:rPrChange>
          </w:rPr>
          <w:delText xml:space="preserve">, were in the same cluster. Its z-score was -5.95, and it belonged to the </w:delText>
        </w:r>
        <w:r w:rsidR="000D0043" w:rsidRPr="00F037BE" w:rsidDel="00F037BE">
          <w:rPr>
            <w:b/>
            <w:rPrChange w:id="762" w:author="Jun Yu (MEDT)" w:date="2021-10-19T16:01:00Z">
              <w:rPr/>
            </w:rPrChange>
          </w:rPr>
          <w:delText>'</w:delText>
        </w:r>
        <w:r w:rsidRPr="00F037BE" w:rsidDel="00F037BE">
          <w:rPr>
            <w:b/>
            <w:rPrChange w:id="763" w:author="Jun Yu (MEDT)" w:date="2021-10-19T16:01:00Z">
              <w:rPr/>
            </w:rPrChange>
          </w:rPr>
          <w:delText>+/+</w:delText>
        </w:r>
        <w:r w:rsidR="000D0043" w:rsidRPr="00F037BE" w:rsidDel="00F037BE">
          <w:rPr>
            <w:b/>
            <w:rPrChange w:id="764" w:author="Jun Yu (MEDT)" w:date="2021-10-19T16:01:00Z">
              <w:rPr/>
            </w:rPrChange>
          </w:rPr>
          <w:delText>'</w:delText>
        </w:r>
        <w:r w:rsidRPr="00F037BE" w:rsidDel="00F037BE">
          <w:rPr>
            <w:b/>
            <w:rPrChange w:id="765" w:author="Jun Yu (MEDT)" w:date="2021-10-19T16:01:00Z">
              <w:rPr/>
            </w:rPrChange>
          </w:rPr>
          <w:delText xml:space="preserve"> case (</w:delText>
        </w:r>
      </w:del>
      <w:del w:id="766" w:author="Jun Yu (MEDT)" w:date="2021-10-18T15:03:00Z">
        <w:r w:rsidRPr="00F037BE" w:rsidDel="0072796B">
          <w:rPr>
            <w:b/>
            <w:color w:val="0000FF"/>
            <w:rPrChange w:id="767" w:author="Jun Yu (MEDT)" w:date="2021-10-19T16:01:00Z">
              <w:rPr/>
            </w:rPrChange>
          </w:rPr>
          <w:delText xml:space="preserve">see </w:delText>
        </w:r>
      </w:del>
      <w:commentRangeStart w:id="768"/>
      <w:del w:id="769" w:author="Jun Yu (MEDT)" w:date="2021-10-19T16:00:00Z">
        <w:r w:rsidRPr="00F037BE" w:rsidDel="00F037BE">
          <w:rPr>
            <w:b/>
            <w:color w:val="0000FF"/>
            <w:rPrChange w:id="770" w:author="Jun Yu (MEDT)" w:date="2021-10-19T16:01:00Z">
              <w:rPr/>
            </w:rPrChange>
          </w:rPr>
          <w:delText xml:space="preserve">supplementary table </w:delText>
        </w:r>
        <w:r w:rsidR="001A7063" w:rsidRPr="00F037BE" w:rsidDel="00F037BE">
          <w:rPr>
            <w:b/>
            <w:color w:val="0000FF"/>
            <w:rPrChange w:id="771" w:author="Jun Yu (MEDT)" w:date="2021-10-19T16:01:00Z">
              <w:rPr/>
            </w:rPrChange>
          </w:rPr>
          <w:delText>1</w:delText>
        </w:r>
        <w:r w:rsidR="00F774B9" w:rsidRPr="00F037BE" w:rsidDel="00F037BE">
          <w:rPr>
            <w:b/>
            <w:color w:val="0000FF"/>
            <w:rPrChange w:id="772" w:author="Jun Yu (MEDT)" w:date="2021-10-19T16:01:00Z">
              <w:rPr/>
            </w:rPrChange>
          </w:rPr>
          <w:delText>1</w:delText>
        </w:r>
        <w:r w:rsidRPr="00F037BE" w:rsidDel="00F037BE">
          <w:rPr>
            <w:b/>
            <w:rPrChange w:id="773" w:author="Jun Yu (MEDT)" w:date="2021-10-19T16:01:00Z">
              <w:rPr/>
            </w:rPrChange>
          </w:rPr>
          <w:delText>)</w:delText>
        </w:r>
        <w:commentRangeEnd w:id="768"/>
        <w:r w:rsidRPr="00F037BE" w:rsidDel="00F037BE">
          <w:rPr>
            <w:rStyle w:val="CommentReference"/>
            <w:b/>
            <w:sz w:val="24"/>
            <w:szCs w:val="24"/>
            <w:rPrChange w:id="774" w:author="Jun Yu (MEDT)" w:date="2021-10-19T16:01:00Z">
              <w:rPr>
                <w:rStyle w:val="CommentReference"/>
                <w:sz w:val="24"/>
                <w:szCs w:val="24"/>
              </w:rPr>
            </w:rPrChange>
          </w:rPr>
          <w:commentReference w:id="768"/>
        </w:r>
        <w:r w:rsidRPr="00F037BE" w:rsidDel="00F037BE">
          <w:rPr>
            <w:b/>
            <w:rPrChange w:id="775" w:author="Jun Yu (MEDT)" w:date="2021-10-19T16:01:00Z">
              <w:rPr/>
            </w:rPrChange>
          </w:rPr>
          <w:delText xml:space="preserve">, indicating that </w:delText>
        </w:r>
        <w:r w:rsidR="00401D44" w:rsidRPr="00F037BE" w:rsidDel="00F037BE">
          <w:rPr>
            <w:b/>
            <w:rPrChange w:id="776" w:author="Jun Yu (MEDT)" w:date="2021-10-19T16:01:00Z">
              <w:rPr/>
            </w:rPrChange>
          </w:rPr>
          <w:delText xml:space="preserve">the correlation between </w:delText>
        </w:r>
        <w:r w:rsidR="004314C2" w:rsidRPr="00F037BE" w:rsidDel="00F037BE">
          <w:rPr>
            <w:b/>
            <w:rPrChange w:id="777" w:author="Jun Yu (MEDT)" w:date="2021-10-19T16:01:00Z">
              <w:rPr/>
            </w:rPrChange>
          </w:rPr>
          <w:delText>fungi</w:delText>
        </w:r>
        <w:r w:rsidRPr="00F037BE" w:rsidDel="00F037BE">
          <w:rPr>
            <w:b/>
            <w:rPrChange w:id="778" w:author="Jun Yu (MEDT)" w:date="2021-10-19T16:01:00Z">
              <w:rPr/>
            </w:rPrChange>
          </w:rPr>
          <w:delText xml:space="preserve"> </w:delText>
        </w:r>
        <w:r w:rsidRPr="00F037BE" w:rsidDel="00F037BE">
          <w:rPr>
            <w:b/>
            <w:i/>
            <w:rPrChange w:id="779" w:author="Jun Yu (MEDT)" w:date="2021-10-19T16:01:00Z">
              <w:rPr>
                <w:i/>
              </w:rPr>
            </w:rPrChange>
          </w:rPr>
          <w:delText>A. rambellii</w:delText>
        </w:r>
        <w:r w:rsidRPr="00F037BE" w:rsidDel="00F037BE">
          <w:rPr>
            <w:b/>
            <w:rPrChange w:id="780" w:author="Jun Yu (MEDT)" w:date="2021-10-19T16:01:00Z">
              <w:rPr/>
            </w:rPrChange>
          </w:rPr>
          <w:delText xml:space="preserve"> and bacteria </w:delText>
        </w:r>
        <w:r w:rsidRPr="00F037BE" w:rsidDel="00F037BE">
          <w:rPr>
            <w:b/>
            <w:i/>
            <w:rPrChange w:id="781" w:author="Jun Yu (MEDT)" w:date="2021-10-19T16:01:00Z">
              <w:rPr>
                <w:i/>
              </w:rPr>
            </w:rPrChange>
          </w:rPr>
          <w:delText>F. nucleatum</w:delText>
        </w:r>
        <w:r w:rsidRPr="00F037BE" w:rsidDel="00F037BE">
          <w:rPr>
            <w:b/>
            <w:rPrChange w:id="782" w:author="Jun Yu (MEDT)" w:date="2021-10-19T16:01:00Z">
              <w:rPr/>
            </w:rPrChange>
          </w:rPr>
          <w:delText xml:space="preserve"> were positive </w:delText>
        </w:r>
        <w:r w:rsidR="001F2DC9" w:rsidRPr="00F037BE" w:rsidDel="00F037BE">
          <w:rPr>
            <w:b/>
            <w:rPrChange w:id="783" w:author="Jun Yu (MEDT)" w:date="2021-10-19T16:01:00Z">
              <w:rPr/>
            </w:rPrChange>
          </w:rPr>
          <w:delText>both conditions and the correlation is even stronger in CRC</w:delText>
        </w:r>
        <w:r w:rsidRPr="00F037BE" w:rsidDel="00F037BE">
          <w:rPr>
            <w:b/>
            <w:rPrChange w:id="784" w:author="Jun Yu (MEDT)" w:date="2021-10-19T16:01:00Z">
              <w:rPr/>
            </w:rPrChange>
          </w:rPr>
          <w:delText xml:space="preserve">. Also, </w:delText>
        </w:r>
        <w:r w:rsidRPr="00F037BE" w:rsidDel="00F037BE">
          <w:rPr>
            <w:b/>
            <w:i/>
            <w:rPrChange w:id="785" w:author="Jun Yu (MEDT)" w:date="2021-10-19T16:01:00Z">
              <w:rPr>
                <w:i/>
              </w:rPr>
            </w:rPrChange>
          </w:rPr>
          <w:delText xml:space="preserve">A. rambellii </w:delText>
        </w:r>
        <w:r w:rsidRPr="00F037BE" w:rsidDel="00F037BE">
          <w:rPr>
            <w:b/>
            <w:rPrChange w:id="786" w:author="Jun Yu (MEDT)" w:date="2021-10-19T16:01:00Z">
              <w:rPr/>
            </w:rPrChange>
          </w:rPr>
          <w:delText xml:space="preserve">showed a strong correlation with another CRC-enriched bacteria </w:delText>
        </w:r>
        <w:r w:rsidRPr="00F037BE" w:rsidDel="00F037BE">
          <w:rPr>
            <w:b/>
            <w:i/>
            <w:rPrChange w:id="787" w:author="Jun Yu (MEDT)" w:date="2021-10-19T16:01:00Z">
              <w:rPr>
                <w:i/>
              </w:rPr>
            </w:rPrChange>
          </w:rPr>
          <w:delText>P. micra</w:delText>
        </w:r>
        <w:r w:rsidRPr="00F037BE" w:rsidDel="00F037BE">
          <w:rPr>
            <w:b/>
            <w:rPrChange w:id="788" w:author="Jun Yu (MEDT)" w:date="2021-10-19T16:01:00Z">
              <w:rPr/>
            </w:rPrChange>
          </w:rPr>
          <w:delText>, with a z-score -5.07, belonged</w:delText>
        </w:r>
        <w:r w:rsidR="000D0043" w:rsidRPr="00F037BE" w:rsidDel="00F037BE">
          <w:rPr>
            <w:b/>
            <w:rPrChange w:id="789" w:author="Jun Yu (MEDT)" w:date="2021-10-19T16:01:00Z">
              <w:rPr/>
            </w:rPrChange>
          </w:rPr>
          <w:delText xml:space="preserve">' </w:delText>
        </w:r>
        <w:r w:rsidRPr="00F037BE" w:rsidDel="00F037BE">
          <w:rPr>
            <w:b/>
            <w:rPrChange w:id="790" w:author="Jun Yu (MEDT)" w:date="2021-10-19T16:01:00Z">
              <w:rPr/>
            </w:rPrChange>
          </w:rPr>
          <w:delText>+/0</w:delText>
        </w:r>
        <w:r w:rsidR="000D0043" w:rsidRPr="00F037BE" w:rsidDel="00F037BE">
          <w:rPr>
            <w:b/>
            <w:rPrChange w:id="791" w:author="Jun Yu (MEDT)" w:date="2021-10-19T16:01:00Z">
              <w:rPr/>
            </w:rPrChange>
          </w:rPr>
          <w:delText>'</w:delText>
        </w:r>
        <w:r w:rsidRPr="00F037BE" w:rsidDel="00F037BE">
          <w:rPr>
            <w:b/>
            <w:rPrChange w:id="792" w:author="Jun Yu (MEDT)" w:date="2021-10-19T16:01:00Z">
              <w:rPr/>
            </w:rPrChange>
          </w:rPr>
          <w:delText xml:space="preserve"> (</w:delText>
        </w:r>
      </w:del>
      <w:del w:id="793" w:author="Jun Yu (MEDT)" w:date="2021-10-18T15:03:00Z">
        <w:r w:rsidRPr="00F037BE" w:rsidDel="0072796B">
          <w:rPr>
            <w:b/>
            <w:color w:val="0000FF"/>
            <w:rPrChange w:id="794" w:author="Jun Yu (MEDT)" w:date="2021-10-19T16:01:00Z">
              <w:rPr/>
            </w:rPrChange>
          </w:rPr>
          <w:delText xml:space="preserve">see </w:delText>
        </w:r>
      </w:del>
      <w:commentRangeStart w:id="795"/>
      <w:del w:id="796" w:author="Jun Yu (MEDT)" w:date="2021-10-19T16:00:00Z">
        <w:r w:rsidRPr="00F037BE" w:rsidDel="00F037BE">
          <w:rPr>
            <w:b/>
            <w:color w:val="0000FF"/>
            <w:rPrChange w:id="797" w:author="Jun Yu (MEDT)" w:date="2021-10-19T16:01:00Z">
              <w:rPr/>
            </w:rPrChange>
          </w:rPr>
          <w:delText xml:space="preserve">supplementary table </w:delText>
        </w:r>
        <w:r w:rsidR="001A7063" w:rsidRPr="00F037BE" w:rsidDel="00F037BE">
          <w:rPr>
            <w:b/>
            <w:color w:val="0000FF"/>
            <w:rPrChange w:id="798" w:author="Jun Yu (MEDT)" w:date="2021-10-19T16:01:00Z">
              <w:rPr/>
            </w:rPrChange>
          </w:rPr>
          <w:delText>1</w:delText>
        </w:r>
        <w:r w:rsidR="00F774B9" w:rsidRPr="00F037BE" w:rsidDel="00F037BE">
          <w:rPr>
            <w:b/>
            <w:color w:val="0000FF"/>
            <w:rPrChange w:id="799" w:author="Jun Yu (MEDT)" w:date="2021-10-19T16:01:00Z">
              <w:rPr/>
            </w:rPrChange>
          </w:rPr>
          <w:delText>1</w:delText>
        </w:r>
        <w:r w:rsidRPr="00F037BE" w:rsidDel="00F037BE">
          <w:rPr>
            <w:b/>
            <w:rPrChange w:id="800" w:author="Jun Yu (MEDT)" w:date="2021-10-19T16:01:00Z">
              <w:rPr/>
            </w:rPrChange>
          </w:rPr>
          <w:delText>)</w:delText>
        </w:r>
        <w:commentRangeEnd w:id="795"/>
        <w:r w:rsidRPr="00F037BE" w:rsidDel="00F037BE">
          <w:rPr>
            <w:rStyle w:val="CommentReference"/>
            <w:b/>
            <w:sz w:val="24"/>
            <w:szCs w:val="24"/>
            <w:rPrChange w:id="801" w:author="Jun Yu (MEDT)" w:date="2021-10-19T16:01:00Z">
              <w:rPr>
                <w:rStyle w:val="CommentReference"/>
                <w:sz w:val="24"/>
                <w:szCs w:val="24"/>
              </w:rPr>
            </w:rPrChange>
          </w:rPr>
          <w:commentReference w:id="795"/>
        </w:r>
        <w:r w:rsidRPr="00F037BE" w:rsidDel="00F037BE">
          <w:rPr>
            <w:b/>
            <w:rPrChange w:id="802" w:author="Jun Yu (MEDT)" w:date="2021-10-19T16:01:00Z">
              <w:rPr/>
            </w:rPrChange>
          </w:rPr>
          <w:delText>.</w:delText>
        </w:r>
        <w:r w:rsidR="000218B1" w:rsidRPr="00F037BE" w:rsidDel="00F037BE">
          <w:rPr>
            <w:b/>
            <w:rPrChange w:id="803" w:author="Jun Yu (MEDT)" w:date="2021-10-19T16:01:00Z">
              <w:rPr/>
            </w:rPrChange>
          </w:rPr>
          <w:delText xml:space="preserve"> This means that their correlation is much stronger in CRC when compared to </w:delText>
        </w:r>
        <w:r w:rsidR="006A1B8B" w:rsidRPr="00F037BE" w:rsidDel="00F037BE">
          <w:rPr>
            <w:b/>
            <w:rPrChange w:id="804" w:author="Jun Yu (MEDT)" w:date="2021-10-19T16:01:00Z">
              <w:rPr/>
            </w:rPrChange>
          </w:rPr>
          <w:delText>healthy control.</w:delText>
        </w:r>
        <w:r w:rsidRPr="00F037BE" w:rsidDel="00F037BE">
          <w:rPr>
            <w:b/>
            <w:rPrChange w:id="805" w:author="Jun Yu (MEDT)" w:date="2021-10-19T16:01:00Z">
              <w:rPr/>
            </w:rPrChange>
          </w:rPr>
          <w:delText xml:space="preserve"> In contrast, </w:delText>
        </w:r>
        <w:r w:rsidR="00E81CE7" w:rsidRPr="00F037BE" w:rsidDel="00F037BE">
          <w:rPr>
            <w:b/>
            <w:rPrChange w:id="806" w:author="Jun Yu (MEDT)" w:date="2021-10-19T16:01:00Z">
              <w:rPr/>
            </w:rPrChange>
          </w:rPr>
          <w:delText xml:space="preserve">there was no direct correlation between another critical fungus, </w:delText>
        </w:r>
        <w:r w:rsidR="00E81CE7" w:rsidRPr="00F037BE" w:rsidDel="00F037BE">
          <w:rPr>
            <w:b/>
            <w:i/>
            <w:iCs/>
            <w:rPrChange w:id="807" w:author="Jun Yu (MEDT)" w:date="2021-10-19T16:01:00Z">
              <w:rPr>
                <w:i/>
                <w:iCs/>
              </w:rPr>
            </w:rPrChange>
          </w:rPr>
          <w:delText>E. pulchra</w:delText>
        </w:r>
        <w:r w:rsidR="00E81CE7" w:rsidRPr="00F037BE" w:rsidDel="00F037BE">
          <w:rPr>
            <w:b/>
            <w:rPrChange w:id="808" w:author="Jun Yu (MEDT)" w:date="2021-10-19T16:01:00Z">
              <w:rPr/>
            </w:rPrChange>
          </w:rPr>
          <w:delText>, and these three CRC-enriched bacteria</w:delText>
        </w:r>
        <w:r w:rsidR="006A1B8B" w:rsidRPr="00F037BE" w:rsidDel="00F037BE">
          <w:rPr>
            <w:b/>
            <w:rPrChange w:id="809" w:author="Jun Yu (MEDT)" w:date="2021-10-19T16:01:00Z">
              <w:rPr/>
            </w:rPrChange>
          </w:rPr>
          <w:delText xml:space="preserve">. </w:delText>
        </w:r>
        <w:r w:rsidR="00852BD9" w:rsidRPr="00F037BE" w:rsidDel="00F037BE">
          <w:rPr>
            <w:b/>
            <w:rPrChange w:id="810" w:author="Jun Yu (MEDT)" w:date="2021-10-19T16:01:00Z">
              <w:rPr/>
            </w:rPrChange>
          </w:rPr>
          <w:delText xml:space="preserve">It revealed that </w:delText>
        </w:r>
        <w:r w:rsidR="00852BD9" w:rsidRPr="00F037BE" w:rsidDel="00F037BE">
          <w:rPr>
            <w:b/>
            <w:i/>
            <w:rPrChange w:id="811" w:author="Jun Yu (MEDT)" w:date="2021-10-19T16:01:00Z">
              <w:rPr>
                <w:i/>
              </w:rPr>
            </w:rPrChange>
          </w:rPr>
          <w:delText>A. rambellii</w:delText>
        </w:r>
        <w:r w:rsidR="00852BD9" w:rsidRPr="00F037BE" w:rsidDel="00F037BE">
          <w:rPr>
            <w:b/>
            <w:rPrChange w:id="812" w:author="Jun Yu (MEDT)" w:date="2021-10-19T16:01:00Z">
              <w:rPr/>
            </w:rPrChange>
          </w:rPr>
          <w:delText xml:space="preserve"> </w:delText>
        </w:r>
        <w:r w:rsidR="006A1B8B" w:rsidRPr="00F037BE" w:rsidDel="00F037BE">
          <w:rPr>
            <w:b/>
            <w:rPrChange w:id="813" w:author="Jun Yu (MEDT)" w:date="2021-10-19T16:01:00Z">
              <w:rPr/>
            </w:rPrChange>
          </w:rPr>
          <w:delText xml:space="preserve">may play a role in the CRC carcinogenesis contributed by </w:delText>
        </w:r>
        <w:r w:rsidR="001B6E96" w:rsidRPr="00F037BE" w:rsidDel="00F037BE">
          <w:rPr>
            <w:b/>
            <w:i/>
            <w:rPrChange w:id="814" w:author="Jun Yu (MEDT)" w:date="2021-10-19T16:01:00Z">
              <w:rPr>
                <w:i/>
              </w:rPr>
            </w:rPrChange>
          </w:rPr>
          <w:delText>F. nucleatum</w:delText>
        </w:r>
        <w:r w:rsidR="00852BD9" w:rsidRPr="00F037BE" w:rsidDel="00F037BE">
          <w:rPr>
            <w:b/>
            <w:rPrChange w:id="815" w:author="Jun Yu (MEDT)" w:date="2021-10-19T16:01:00Z">
              <w:rPr/>
            </w:rPrChange>
          </w:rPr>
          <w:delText>.</w:delText>
        </w:r>
      </w:del>
    </w:p>
    <w:p w14:paraId="021B653F" w14:textId="2A2580AB" w:rsidR="00BA0A8A" w:rsidRPr="00F037BE" w:rsidDel="00F037BE" w:rsidRDefault="00BA0A8A" w:rsidP="00BA0A8A">
      <w:pPr>
        <w:spacing w:before="0" w:after="0"/>
        <w:rPr>
          <w:del w:id="816" w:author="Jun Yu (MEDT)" w:date="2021-10-19T16:00:00Z"/>
          <w:b/>
          <w:rPrChange w:id="817" w:author="Jun Yu (MEDT)" w:date="2021-10-19T16:01:00Z">
            <w:rPr>
              <w:del w:id="818" w:author="Jun Yu (MEDT)" w:date="2021-10-19T16:00:00Z"/>
            </w:rPr>
          </w:rPrChange>
        </w:rPr>
      </w:pPr>
    </w:p>
    <w:p w14:paraId="3167C35E" w14:textId="6B56703E" w:rsidR="008C161B" w:rsidRPr="00F037BE" w:rsidRDefault="001B6E96" w:rsidP="00F037BE">
      <w:pPr>
        <w:spacing w:before="0" w:after="0"/>
        <w:rPr>
          <w:ins w:id="819" w:author="Jun Yu (MEDT)" w:date="2021-10-19T10:57:00Z"/>
          <w:b/>
          <w:rPrChange w:id="820" w:author="Jun Yu (MEDT)" w:date="2021-10-19T16:01:00Z">
            <w:rPr>
              <w:ins w:id="821" w:author="Jun Yu (MEDT)" w:date="2021-10-19T10:57:00Z"/>
            </w:rPr>
          </w:rPrChange>
        </w:rPr>
        <w:pPrChange w:id="822" w:author="Jun Yu (MEDT)" w:date="2021-10-19T16:01:00Z">
          <w:pPr>
            <w:pStyle w:val="title20825"/>
          </w:pPr>
        </w:pPrChange>
      </w:pPr>
      <w:del w:id="823" w:author="Jun Yu (MEDT)" w:date="2021-10-19T16:00:00Z">
        <w:r w:rsidRPr="00F037BE" w:rsidDel="00F037BE">
          <w:rPr>
            <w:b/>
            <w:rPrChange w:id="824" w:author="Jun Yu (MEDT)" w:date="2021-10-19T16:01:00Z">
              <w:rPr/>
            </w:rPrChange>
          </w:rPr>
          <w:delText>In the Bac_cluster,</w:delText>
        </w:r>
        <w:r w:rsidR="00D9531B" w:rsidRPr="00F037BE" w:rsidDel="00F037BE">
          <w:rPr>
            <w:b/>
            <w:rPrChange w:id="825" w:author="Jun Yu (MEDT)" w:date="2021-10-19T16:01:00Z">
              <w:rPr/>
            </w:rPrChange>
          </w:rPr>
          <w:delText xml:space="preserve"> </w:delText>
        </w:r>
        <w:r w:rsidRPr="00F037BE" w:rsidDel="00F037BE">
          <w:rPr>
            <w:b/>
            <w:rPrChange w:id="826" w:author="Jun Yu (MEDT)" w:date="2021-10-19T16:01:00Z">
              <w:rPr/>
            </w:rPrChange>
          </w:rPr>
          <w:delText>i</w:delText>
        </w:r>
        <w:r w:rsidR="00D9531B" w:rsidRPr="00F037BE" w:rsidDel="00F037BE">
          <w:rPr>
            <w:b/>
            <w:rPrChange w:id="827" w:author="Jun Yu (MEDT)" w:date="2021-10-19T16:01:00Z">
              <w:rPr/>
            </w:rPrChange>
          </w:rPr>
          <w:delText xml:space="preserve">t </w:delText>
        </w:r>
        <w:r w:rsidR="004F32BE" w:rsidRPr="00F037BE" w:rsidDel="00F037BE">
          <w:rPr>
            <w:b/>
            <w:rPrChange w:id="828" w:author="Jun Yu (MEDT)" w:date="2021-10-19T16:01:00Z">
              <w:rPr/>
            </w:rPrChange>
          </w:rPr>
          <w:delText>contained m</w:delText>
        </w:r>
        <w:r w:rsidR="00D9531B" w:rsidRPr="00F037BE" w:rsidDel="00F037BE">
          <w:rPr>
            <w:b/>
            <w:rPrChange w:id="829" w:author="Jun Yu (MEDT)" w:date="2021-10-19T16:01:00Z">
              <w:rPr/>
            </w:rPrChange>
          </w:rPr>
          <w:delText>ost</w:delText>
        </w:r>
        <w:r w:rsidR="004F32BE" w:rsidRPr="00F037BE" w:rsidDel="00F037BE">
          <w:rPr>
            <w:b/>
            <w:rPrChange w:id="830" w:author="Jun Yu (MEDT)" w:date="2021-10-19T16:01:00Z">
              <w:rPr/>
            </w:rPrChange>
          </w:rPr>
          <w:delText xml:space="preserve"> of the</w:delText>
        </w:r>
        <w:r w:rsidR="00D9531B" w:rsidRPr="00F037BE" w:rsidDel="00F037BE">
          <w:rPr>
            <w:b/>
            <w:rPrChange w:id="831" w:author="Jun Yu (MEDT)" w:date="2021-10-19T16:01:00Z">
              <w:rPr/>
            </w:rPrChange>
          </w:rPr>
          <w:delText xml:space="preserve"> reported probiotics or potential probiotics</w:delText>
        </w:r>
        <w:r w:rsidR="004F32BE" w:rsidRPr="00F037BE" w:rsidDel="00F037BE">
          <w:rPr>
            <w:b/>
            <w:rPrChange w:id="832" w:author="Jun Yu (MEDT)" w:date="2021-10-19T16:01:00Z">
              <w:rPr/>
            </w:rPrChange>
          </w:rPr>
          <w:delText xml:space="preserve"> identified in this study</w:delText>
        </w:r>
        <w:r w:rsidR="00D9531B" w:rsidRPr="00F037BE" w:rsidDel="00F037BE">
          <w:rPr>
            <w:b/>
            <w:rPrChange w:id="833" w:author="Jun Yu (MEDT)" w:date="2021-10-19T16:01:00Z">
              <w:rPr/>
            </w:rPrChange>
          </w:rPr>
          <w:delText xml:space="preserve">, including </w:delText>
        </w:r>
        <w:r w:rsidR="00D9531B" w:rsidRPr="00F037BE" w:rsidDel="00F037BE">
          <w:rPr>
            <w:b/>
            <w:i/>
            <w:rPrChange w:id="834" w:author="Jun Yu (MEDT)" w:date="2021-10-19T16:01:00Z">
              <w:rPr>
                <w:i/>
              </w:rPr>
            </w:rPrChange>
          </w:rPr>
          <w:delText>S. thermophilus</w:delText>
        </w:r>
        <w:r w:rsidR="00D9531B" w:rsidRPr="00F037BE" w:rsidDel="00F037BE">
          <w:rPr>
            <w:b/>
            <w:rPrChange w:id="835" w:author="Jun Yu (MEDT)" w:date="2021-10-19T16:01:00Z">
              <w:rPr/>
            </w:rPrChange>
          </w:rPr>
          <w:delText xml:space="preserve">, </w:delText>
        </w:r>
        <w:r w:rsidR="00D9531B" w:rsidRPr="00F037BE" w:rsidDel="00F037BE">
          <w:rPr>
            <w:b/>
            <w:i/>
            <w:rPrChange w:id="836" w:author="Jun Yu (MEDT)" w:date="2021-10-19T16:01:00Z">
              <w:rPr>
                <w:i/>
              </w:rPr>
            </w:rPrChange>
          </w:rPr>
          <w:delText>S. salivarius</w:delText>
        </w:r>
        <w:r w:rsidR="00D9531B" w:rsidRPr="00F037BE" w:rsidDel="00F037BE">
          <w:rPr>
            <w:b/>
            <w:rPrChange w:id="837" w:author="Jun Yu (MEDT)" w:date="2021-10-19T16:01:00Z">
              <w:rPr/>
            </w:rPrChange>
          </w:rPr>
          <w:delText xml:space="preserve">, </w:delText>
        </w:r>
        <w:r w:rsidR="00D9531B" w:rsidRPr="00F037BE" w:rsidDel="00F037BE">
          <w:rPr>
            <w:b/>
            <w:i/>
            <w:rPrChange w:id="838" w:author="Jun Yu (MEDT)" w:date="2021-10-19T16:01:00Z">
              <w:rPr>
                <w:i/>
              </w:rPr>
            </w:rPrChange>
          </w:rPr>
          <w:delText>A. hadrus</w:delText>
        </w:r>
        <w:r w:rsidR="00D9531B" w:rsidRPr="00F037BE" w:rsidDel="00F037BE">
          <w:rPr>
            <w:b/>
            <w:rPrChange w:id="839" w:author="Jun Yu (MEDT)" w:date="2021-10-19T16:01:00Z">
              <w:rPr/>
            </w:rPrChange>
          </w:rPr>
          <w:delText xml:space="preserve">, and </w:delText>
        </w:r>
        <w:r w:rsidR="00D9531B" w:rsidRPr="00F037BE" w:rsidDel="00F037BE">
          <w:rPr>
            <w:b/>
            <w:i/>
            <w:rPrChange w:id="840" w:author="Jun Yu (MEDT)" w:date="2021-10-19T16:01:00Z">
              <w:rPr>
                <w:i/>
              </w:rPr>
            </w:rPrChange>
          </w:rPr>
          <w:delText>E. eligens</w:delText>
        </w:r>
        <w:r w:rsidR="00D9531B" w:rsidRPr="00F037BE" w:rsidDel="00F037BE">
          <w:rPr>
            <w:b/>
            <w:rPrChange w:id="841" w:author="Jun Yu (MEDT)" w:date="2021-10-19T16:01:00Z">
              <w:rPr/>
            </w:rPrChange>
          </w:rPr>
          <w:delText xml:space="preserve"> (</w:delText>
        </w:r>
        <w:r w:rsidR="00D9531B" w:rsidRPr="00F037BE" w:rsidDel="00F037BE">
          <w:rPr>
            <w:b/>
            <w:color w:val="0000FF"/>
            <w:rPrChange w:id="842" w:author="Jun Yu (MEDT)" w:date="2021-10-19T16:01:00Z">
              <w:rPr/>
            </w:rPrChange>
          </w:rPr>
          <w:delText>figure 5d</w:delText>
        </w:r>
        <w:r w:rsidR="00D9531B" w:rsidRPr="00F037BE" w:rsidDel="00F037BE">
          <w:rPr>
            <w:b/>
            <w:rPrChange w:id="843" w:author="Jun Yu (MEDT)" w:date="2021-10-19T16:01:00Z">
              <w:rPr/>
            </w:rPrChange>
          </w:rPr>
          <w:delText xml:space="preserve">). </w:delText>
        </w:r>
        <w:r w:rsidR="004F32BE" w:rsidRPr="00F037BE" w:rsidDel="00F037BE">
          <w:rPr>
            <w:b/>
            <w:rPrChange w:id="844" w:author="Jun Yu (MEDT)" w:date="2021-10-19T16:01:00Z">
              <w:rPr/>
            </w:rPrChange>
          </w:rPr>
          <w:delText>S</w:delText>
        </w:r>
        <w:r w:rsidR="00D9531B" w:rsidRPr="00F037BE" w:rsidDel="00F037BE">
          <w:rPr>
            <w:b/>
            <w:rPrChange w:id="845" w:author="Jun Yu (MEDT)" w:date="2021-10-19T16:01:00Z">
              <w:rPr/>
            </w:rPrChange>
          </w:rPr>
          <w:delText>ome cancer</w:delText>
        </w:r>
        <w:r w:rsidR="004F32BE" w:rsidRPr="00F037BE" w:rsidDel="00F037BE">
          <w:rPr>
            <w:b/>
            <w:rPrChange w:id="846" w:author="Jun Yu (MEDT)" w:date="2021-10-19T16:01:00Z">
              <w:rPr/>
            </w:rPrChange>
          </w:rPr>
          <w:delText>-</w:delText>
        </w:r>
        <w:r w:rsidR="00D9531B" w:rsidRPr="00F037BE" w:rsidDel="00F037BE">
          <w:rPr>
            <w:b/>
            <w:rPrChange w:id="847" w:author="Jun Yu (MEDT)" w:date="2021-10-19T16:01:00Z">
              <w:rPr/>
            </w:rPrChange>
          </w:rPr>
          <w:delText>enriched</w:delText>
        </w:r>
        <w:r w:rsidR="00632345" w:rsidRPr="00F037BE" w:rsidDel="00F037BE">
          <w:rPr>
            <w:b/>
            <w:rPrChange w:id="848" w:author="Jun Yu (MEDT)" w:date="2021-10-19T16:01:00Z">
              <w:rPr/>
            </w:rPrChange>
          </w:rPr>
          <w:delText xml:space="preserve"> bacteria</w:delText>
        </w:r>
        <w:r w:rsidR="00D9531B" w:rsidRPr="00F037BE" w:rsidDel="00F037BE">
          <w:rPr>
            <w:b/>
            <w:rPrChange w:id="849" w:author="Jun Yu (MEDT)" w:date="2021-10-19T16:01:00Z">
              <w:rPr/>
            </w:rPrChange>
          </w:rPr>
          <w:delText xml:space="preserve"> such as </w:delText>
        </w:r>
        <w:r w:rsidR="00D9531B" w:rsidRPr="00F037BE" w:rsidDel="00F037BE">
          <w:rPr>
            <w:b/>
            <w:i/>
            <w:rPrChange w:id="850" w:author="Jun Yu (MEDT)" w:date="2021-10-19T16:01:00Z">
              <w:rPr>
                <w:i/>
              </w:rPr>
            </w:rPrChange>
          </w:rPr>
          <w:delText>D. pneumosintes</w:delText>
        </w:r>
        <w:r w:rsidR="00D9531B" w:rsidRPr="00F037BE" w:rsidDel="00F037BE">
          <w:rPr>
            <w:b/>
            <w:rPrChange w:id="851" w:author="Jun Yu (MEDT)" w:date="2021-10-19T16:01:00Z">
              <w:rPr/>
            </w:rPrChange>
          </w:rPr>
          <w:delText xml:space="preserve">, </w:delText>
        </w:r>
        <w:r w:rsidR="00D9531B" w:rsidRPr="00F037BE" w:rsidDel="00F037BE">
          <w:rPr>
            <w:b/>
            <w:i/>
            <w:rPrChange w:id="852" w:author="Jun Yu (MEDT)" w:date="2021-10-19T16:01:00Z">
              <w:rPr>
                <w:i/>
              </w:rPr>
            </w:rPrChange>
          </w:rPr>
          <w:delText>S. anginosus</w:delText>
        </w:r>
        <w:r w:rsidR="00D9531B" w:rsidRPr="00F037BE" w:rsidDel="00F037BE">
          <w:rPr>
            <w:b/>
            <w:rPrChange w:id="853" w:author="Jun Yu (MEDT)" w:date="2021-10-19T16:01:00Z">
              <w:rPr/>
            </w:rPrChange>
          </w:rPr>
          <w:delText xml:space="preserve">, and </w:delText>
        </w:r>
        <w:r w:rsidR="00D9531B" w:rsidRPr="00F037BE" w:rsidDel="00F037BE">
          <w:rPr>
            <w:b/>
            <w:i/>
            <w:rPrChange w:id="854" w:author="Jun Yu (MEDT)" w:date="2021-10-19T16:01:00Z">
              <w:rPr>
                <w:i/>
              </w:rPr>
            </w:rPrChange>
          </w:rPr>
          <w:delText xml:space="preserve">P. </w:delText>
        </w:r>
        <w:r w:rsidR="00D9531B" w:rsidRPr="00F037BE" w:rsidDel="00F037BE">
          <w:rPr>
            <w:b/>
            <w:i/>
            <w:rPrChange w:id="855" w:author="Jun Yu (MEDT)" w:date="2021-10-19T16:01:00Z">
              <w:rPr>
                <w:i/>
              </w:rPr>
            </w:rPrChange>
          </w:rPr>
          <w:lastRenderedPageBreak/>
          <w:delText xml:space="preserve">intermedia </w:delText>
        </w:r>
        <w:r w:rsidR="00D9531B" w:rsidRPr="00F037BE" w:rsidDel="00F037BE">
          <w:rPr>
            <w:b/>
            <w:rPrChange w:id="856" w:author="Jun Yu (MEDT)" w:date="2021-10-19T16:01:00Z">
              <w:rPr/>
            </w:rPrChange>
          </w:rPr>
          <w:delText>were also included in this clustering (</w:delText>
        </w:r>
        <w:r w:rsidR="00D9531B" w:rsidRPr="00F037BE" w:rsidDel="00F037BE">
          <w:rPr>
            <w:b/>
            <w:color w:val="0000FF"/>
            <w:rPrChange w:id="857" w:author="Jun Yu (MEDT)" w:date="2021-10-19T16:01:00Z">
              <w:rPr/>
            </w:rPrChange>
          </w:rPr>
          <w:delText>figure 5d</w:delText>
        </w:r>
        <w:r w:rsidR="00D9531B" w:rsidRPr="00F037BE" w:rsidDel="00F037BE">
          <w:rPr>
            <w:b/>
            <w:rPrChange w:id="858" w:author="Jun Yu (MEDT)" w:date="2021-10-19T16:01:00Z">
              <w:rPr/>
            </w:rPrChange>
          </w:rPr>
          <w:delText xml:space="preserve">). </w:delText>
        </w:r>
        <w:commentRangeStart w:id="859"/>
        <w:r w:rsidR="004F32BE" w:rsidRPr="00F037BE" w:rsidDel="00F037BE">
          <w:rPr>
            <w:b/>
            <w:rPrChange w:id="860" w:author="Jun Yu (MEDT)" w:date="2021-10-19T16:01:00Z">
              <w:rPr/>
            </w:rPrChange>
          </w:rPr>
          <w:delText>T</w:delText>
        </w:r>
        <w:r w:rsidR="00D9531B" w:rsidRPr="00F037BE" w:rsidDel="00F037BE">
          <w:rPr>
            <w:b/>
            <w:rPrChange w:id="861" w:author="Jun Yu (MEDT)" w:date="2021-10-19T16:01:00Z">
              <w:rPr/>
            </w:rPrChange>
          </w:rPr>
          <w:delText>hese results were consistent with many previous studies reporting the correlations among bacteria.</w:delText>
        </w:r>
        <w:commentRangeEnd w:id="859"/>
        <w:r w:rsidR="00BA4A0D" w:rsidRPr="00F037BE" w:rsidDel="00F037BE">
          <w:rPr>
            <w:rStyle w:val="CommentReference"/>
            <w:b/>
            <w:sz w:val="24"/>
            <w:szCs w:val="24"/>
            <w:rPrChange w:id="862" w:author="Jun Yu (MEDT)" w:date="2021-10-19T16:01:00Z">
              <w:rPr>
                <w:rStyle w:val="CommentReference"/>
                <w:sz w:val="24"/>
                <w:szCs w:val="24"/>
              </w:rPr>
            </w:rPrChange>
          </w:rPr>
          <w:commentReference w:id="859"/>
        </w:r>
        <w:r w:rsidR="00D9531B" w:rsidRPr="00F037BE" w:rsidDel="00F037BE">
          <w:rPr>
            <w:b/>
            <w:rPrChange w:id="863" w:author="Jun Yu (MEDT)" w:date="2021-10-19T16:01:00Z">
              <w:rPr/>
            </w:rPrChange>
          </w:rPr>
          <w:delText xml:space="preserve"> </w:delText>
        </w:r>
        <w:r w:rsidR="00D72E28" w:rsidRPr="00F037BE" w:rsidDel="00F037BE">
          <w:rPr>
            <w:b/>
            <w:rPrChange w:id="864" w:author="Jun Yu (MEDT)" w:date="2021-10-19T16:01:00Z">
              <w:rPr/>
            </w:rPrChange>
          </w:rPr>
          <w:delText xml:space="preserve">Interestingly, </w:delText>
        </w:r>
        <w:r w:rsidR="00D72E28" w:rsidRPr="00F037BE" w:rsidDel="00F037BE">
          <w:rPr>
            <w:b/>
            <w:i/>
            <w:rPrChange w:id="865" w:author="Jun Yu (MEDT)" w:date="2021-10-19T16:01:00Z">
              <w:rPr>
                <w:i/>
              </w:rPr>
            </w:rPrChange>
          </w:rPr>
          <w:delText xml:space="preserve">P. kudriavzevii </w:delText>
        </w:r>
        <w:r w:rsidR="00D72E28" w:rsidRPr="00F037BE" w:rsidDel="00F037BE">
          <w:rPr>
            <w:b/>
            <w:rPrChange w:id="866" w:author="Jun Yu (MEDT)" w:date="2021-10-19T16:01:00Z">
              <w:rPr/>
            </w:rPrChange>
          </w:rPr>
          <w:delText xml:space="preserve">was the only one correlated with three of </w:delText>
        </w:r>
        <w:r w:rsidR="00197BA3" w:rsidRPr="00F037BE" w:rsidDel="00F037BE">
          <w:rPr>
            <w:b/>
            <w:rPrChange w:id="867" w:author="Jun Yu (MEDT)" w:date="2021-10-19T16:01:00Z">
              <w:rPr/>
            </w:rPrChange>
          </w:rPr>
          <w:delText xml:space="preserve">the </w:delText>
        </w:r>
        <w:r w:rsidR="00D72E28" w:rsidRPr="00F037BE" w:rsidDel="00F037BE">
          <w:rPr>
            <w:b/>
            <w:rPrChange w:id="868" w:author="Jun Yu (MEDT)" w:date="2021-10-19T16:01:00Z">
              <w:rPr/>
            </w:rPrChange>
          </w:rPr>
          <w:delText xml:space="preserve">four probiotics. </w:delText>
        </w:r>
        <w:r w:rsidR="00852BD9" w:rsidRPr="00F037BE" w:rsidDel="00F037BE">
          <w:rPr>
            <w:b/>
            <w:rPrChange w:id="869" w:author="Jun Yu (MEDT)" w:date="2021-10-19T16:01:00Z">
              <w:rPr/>
            </w:rPrChange>
          </w:rPr>
          <w:delText>In previous research</w:delText>
        </w:r>
        <w:r w:rsidR="00852BD9" w:rsidRPr="00F037BE" w:rsidDel="00F037BE">
          <w:rPr>
            <w:b/>
            <w:rPrChange w:id="870" w:author="Jun Yu (MEDT)" w:date="2021-10-19T16:01:00Z">
              <w:rPr/>
            </w:rPrChange>
          </w:rPr>
          <w:fldChar w:fldCharType="begin"/>
        </w:r>
        <w:r w:rsidR="00FD106C" w:rsidRPr="00F037BE" w:rsidDel="00F037BE">
          <w:rPr>
            <w:b/>
            <w:rPrChange w:id="871" w:author="Jun Yu (MEDT)" w:date="2021-10-19T16:01:00Z">
              <w:rPr/>
            </w:rPrChange>
          </w:rPr>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b/>
            <w:rPrChange w:id="872" w:author="Jun Yu (MEDT)" w:date="2021-10-19T16:01:00Z">
              <w:rPr/>
            </w:rPrChange>
          </w:rPr>
          <w:fldChar w:fldCharType="separate"/>
        </w:r>
        <w:r w:rsidR="00FD106C" w:rsidRPr="00F037BE" w:rsidDel="00F037BE">
          <w:rPr>
            <w:b/>
            <w:kern w:val="0"/>
            <w:vertAlign w:val="superscript"/>
            <w:rPrChange w:id="873" w:author="Jun Yu (MEDT)" w:date="2021-10-19T16:01:00Z">
              <w:rPr>
                <w:kern w:val="0"/>
                <w:vertAlign w:val="superscript"/>
              </w:rPr>
            </w:rPrChange>
          </w:rPr>
          <w:delText>52</w:delText>
        </w:r>
        <w:r w:rsidR="00852BD9" w:rsidRPr="00F037BE" w:rsidDel="00F037BE">
          <w:rPr>
            <w:b/>
            <w:rPrChange w:id="874" w:author="Jun Yu (MEDT)" w:date="2021-10-19T16:01:00Z">
              <w:rPr/>
            </w:rPrChange>
          </w:rPr>
          <w:fldChar w:fldCharType="end"/>
        </w:r>
        <w:r w:rsidR="00852BD9" w:rsidRPr="00F037BE" w:rsidDel="00F037BE">
          <w:rPr>
            <w:b/>
            <w:rPrChange w:id="875" w:author="Jun Yu (MEDT)" w:date="2021-10-19T16:01:00Z">
              <w:rPr/>
            </w:rPrChange>
          </w:rPr>
          <w:delText>, c</w:delText>
        </w:r>
        <w:r w:rsidR="00D72E28" w:rsidRPr="00F037BE" w:rsidDel="00F037BE">
          <w:rPr>
            <w:b/>
            <w:rPrChange w:id="876" w:author="Jun Yu (MEDT)" w:date="2021-10-19T16:01:00Z">
              <w:rPr/>
            </w:rPrChange>
          </w:rPr>
          <w:delText xml:space="preserve">olon cancer cell proliferation, </w:delText>
        </w:r>
        <w:r w:rsidR="007F44E7" w:rsidRPr="00F037BE" w:rsidDel="00F037BE">
          <w:rPr>
            <w:b/>
            <w:rPrChange w:id="877" w:author="Jun Yu (MEDT)" w:date="2021-10-19T16:01:00Z">
              <w:rPr/>
            </w:rPrChange>
          </w:rPr>
          <w:delText xml:space="preserve">inhibition </w:delText>
        </w:r>
        <w:r w:rsidR="00D72E28" w:rsidRPr="00F037BE" w:rsidDel="00F037BE">
          <w:rPr>
            <w:b/>
            <w:rPrChange w:id="878" w:author="Jun Yu (MEDT)" w:date="2021-10-19T16:01:00Z">
              <w:rPr/>
            </w:rPrChange>
          </w:rPr>
          <w:delText xml:space="preserve">of endogenous and exogenous apoptosis would be inhibited by metabolites from </w:delText>
        </w:r>
        <w:r w:rsidR="00D72E28" w:rsidRPr="00F037BE" w:rsidDel="00F037BE">
          <w:rPr>
            <w:b/>
            <w:i/>
            <w:rPrChange w:id="879" w:author="Jun Yu (MEDT)" w:date="2021-10-19T16:01:00Z">
              <w:rPr>
                <w:i/>
              </w:rPr>
            </w:rPrChange>
          </w:rPr>
          <w:delText>P. kudriavzevii</w:delText>
        </w:r>
        <w:r w:rsidR="00D72E28" w:rsidRPr="00F037BE" w:rsidDel="00F037BE">
          <w:rPr>
            <w:b/>
            <w:rPrChange w:id="880" w:author="Jun Yu (MEDT)" w:date="2021-10-19T16:01:00Z">
              <w:rPr/>
            </w:rPrChange>
          </w:rPr>
          <w:delText xml:space="preserve">. </w:delText>
        </w:r>
        <w:r w:rsidR="00D9531B" w:rsidRPr="00F037BE" w:rsidDel="00F037BE">
          <w:rPr>
            <w:b/>
            <w:rPrChange w:id="881" w:author="Jun Yu (MEDT)" w:date="2021-10-19T16:01:00Z">
              <w:rPr/>
            </w:rPrChange>
          </w:rPr>
          <w:delText>Collectively, these findings revealed that th</w:delText>
        </w:r>
        <w:r w:rsidR="00CC1D74" w:rsidRPr="00F037BE" w:rsidDel="00F037BE">
          <w:rPr>
            <w:b/>
            <w:rPrChange w:id="882" w:author="Jun Yu (MEDT)" w:date="2021-10-19T16:01:00Z">
              <w:rPr/>
            </w:rPrChange>
          </w:rPr>
          <w:delText xml:space="preserve">e </w:delText>
        </w:r>
        <w:r w:rsidR="004314C2" w:rsidRPr="00F037BE" w:rsidDel="00F037BE">
          <w:rPr>
            <w:b/>
            <w:rPrChange w:id="883" w:author="Jun Yu (MEDT)" w:date="2021-10-19T16:01:00Z">
              <w:rPr/>
            </w:rPrChange>
          </w:rPr>
          <w:delText>int</w:delText>
        </w:r>
        <w:r w:rsidR="008F6C6C" w:rsidRPr="00F037BE" w:rsidDel="00F037BE">
          <w:rPr>
            <w:b/>
            <w:rPrChange w:id="884" w:author="Jun Yu (MEDT)" w:date="2021-10-19T16:01:00Z">
              <w:rPr/>
            </w:rPrChange>
          </w:rPr>
          <w:delText>er</w:delText>
        </w:r>
        <w:r w:rsidR="00D9531B" w:rsidRPr="00F037BE" w:rsidDel="00F037BE">
          <w:rPr>
            <w:b/>
            <w:rPrChange w:id="885" w:author="Jun Yu (MEDT)" w:date="2021-10-19T16:01:00Z">
              <w:rPr/>
            </w:rPrChange>
          </w:rPr>
          <w:delText>-</w:delText>
        </w:r>
        <w:r w:rsidR="004314C2" w:rsidRPr="00F037BE" w:rsidDel="00F037BE">
          <w:rPr>
            <w:b/>
            <w:rPrChange w:id="886" w:author="Jun Yu (MEDT)" w:date="2021-10-19T16:01:00Z">
              <w:rPr/>
            </w:rPrChange>
          </w:rPr>
          <w:delText>fung</w:delText>
        </w:r>
        <w:r w:rsidR="00CC1D74" w:rsidRPr="00F037BE" w:rsidDel="00F037BE">
          <w:rPr>
            <w:b/>
            <w:rPrChange w:id="887" w:author="Jun Yu (MEDT)" w:date="2021-10-19T16:01:00Z">
              <w:rPr/>
            </w:rPrChange>
          </w:rPr>
          <w:delText>al</w:delText>
        </w:r>
        <w:r w:rsidR="00D9531B" w:rsidRPr="00F037BE" w:rsidDel="00F037BE">
          <w:rPr>
            <w:b/>
            <w:rPrChange w:id="888" w:author="Jun Yu (MEDT)" w:date="2021-10-19T16:01:00Z">
              <w:rPr/>
            </w:rPrChange>
          </w:rPr>
          <w:delText xml:space="preserve">, </w:delText>
        </w:r>
        <w:r w:rsidR="004314C2" w:rsidRPr="00F037BE" w:rsidDel="00F037BE">
          <w:rPr>
            <w:b/>
            <w:rPrChange w:id="889" w:author="Jun Yu (MEDT)" w:date="2021-10-19T16:01:00Z">
              <w:rPr/>
            </w:rPrChange>
          </w:rPr>
          <w:delText>fung</w:delText>
        </w:r>
        <w:r w:rsidR="00CC1D74" w:rsidRPr="00F037BE" w:rsidDel="00F037BE">
          <w:rPr>
            <w:b/>
            <w:rPrChange w:id="890" w:author="Jun Yu (MEDT)" w:date="2021-10-19T16:01:00Z">
              <w:rPr/>
            </w:rPrChange>
          </w:rPr>
          <w:delText>al</w:delText>
        </w:r>
        <w:r w:rsidR="00D9531B" w:rsidRPr="00F037BE" w:rsidDel="00F037BE">
          <w:rPr>
            <w:b/>
            <w:rPrChange w:id="891" w:author="Jun Yu (MEDT)" w:date="2021-10-19T16:01:00Z">
              <w:rPr/>
            </w:rPrChange>
          </w:rPr>
          <w:delText>-bacteria</w:delText>
        </w:r>
        <w:r w:rsidR="00CC1D74" w:rsidRPr="00F037BE" w:rsidDel="00F037BE">
          <w:rPr>
            <w:b/>
            <w:rPrChange w:id="892" w:author="Jun Yu (MEDT)" w:date="2021-10-19T16:01:00Z">
              <w:rPr/>
            </w:rPrChange>
          </w:rPr>
          <w:delText>l</w:delText>
        </w:r>
        <w:r w:rsidR="00D9531B" w:rsidRPr="00F037BE" w:rsidDel="00F037BE">
          <w:rPr>
            <w:b/>
            <w:rPrChange w:id="893" w:author="Jun Yu (MEDT)" w:date="2021-10-19T16:01:00Z">
              <w:rPr/>
            </w:rPrChange>
          </w:rPr>
          <w:delText xml:space="preserve"> and bacteria</w:delText>
        </w:r>
        <w:r w:rsidR="00CC1D74" w:rsidRPr="00F037BE" w:rsidDel="00F037BE">
          <w:rPr>
            <w:b/>
            <w:rPrChange w:id="894" w:author="Jun Yu (MEDT)" w:date="2021-10-19T16:01:00Z">
              <w:rPr/>
            </w:rPrChange>
          </w:rPr>
          <w:delText>l</w:delText>
        </w:r>
        <w:r w:rsidR="00D9531B" w:rsidRPr="00F037BE" w:rsidDel="00F037BE">
          <w:rPr>
            <w:b/>
            <w:rPrChange w:id="895" w:author="Jun Yu (MEDT)" w:date="2021-10-19T16:01:00Z">
              <w:rPr/>
            </w:rPrChange>
          </w:rPr>
          <w:delText>-bacteria</w:delText>
        </w:r>
        <w:r w:rsidR="00CC1D74" w:rsidRPr="00F037BE" w:rsidDel="00F037BE">
          <w:rPr>
            <w:b/>
            <w:rPrChange w:id="896" w:author="Jun Yu (MEDT)" w:date="2021-10-19T16:01:00Z">
              <w:rPr/>
            </w:rPrChange>
          </w:rPr>
          <w:delText>l correlations</w:delText>
        </w:r>
        <w:r w:rsidR="00D9531B" w:rsidRPr="00F037BE" w:rsidDel="00F037BE">
          <w:rPr>
            <w:b/>
            <w:rPrChange w:id="897" w:author="Jun Yu (MEDT)" w:date="2021-10-19T16:01:00Z">
              <w:rPr/>
            </w:rPrChange>
          </w:rPr>
          <w:delText xml:space="preserve"> were </w:delText>
        </w:r>
        <w:r w:rsidR="0088212D" w:rsidRPr="00F037BE" w:rsidDel="00F037BE">
          <w:rPr>
            <w:b/>
            <w:rPrChange w:id="898" w:author="Jun Yu (MEDT)" w:date="2021-10-19T16:01:00Z">
              <w:rPr/>
            </w:rPrChange>
          </w:rPr>
          <w:delText>significantly</w:delText>
        </w:r>
        <w:commentRangeStart w:id="899"/>
        <w:commentRangeEnd w:id="899"/>
        <w:r w:rsidR="0088212D" w:rsidRPr="00F037BE" w:rsidDel="00F037BE">
          <w:rPr>
            <w:rStyle w:val="CommentReference"/>
            <w:b/>
            <w:sz w:val="24"/>
            <w:szCs w:val="24"/>
            <w:rPrChange w:id="900" w:author="Jun Yu (MEDT)" w:date="2021-10-19T16:01:00Z">
              <w:rPr>
                <w:rStyle w:val="CommentReference"/>
                <w:sz w:val="24"/>
                <w:szCs w:val="24"/>
              </w:rPr>
            </w:rPrChange>
          </w:rPr>
          <w:commentReference w:id="899"/>
        </w:r>
        <w:r w:rsidR="0088212D" w:rsidRPr="00F037BE" w:rsidDel="00F037BE">
          <w:rPr>
            <w:b/>
            <w:rPrChange w:id="901" w:author="Jun Yu (MEDT)" w:date="2021-10-19T16:01:00Z">
              <w:rPr/>
            </w:rPrChange>
          </w:rPr>
          <w:delText xml:space="preserve"> </w:delText>
        </w:r>
        <w:r w:rsidR="00D9531B" w:rsidRPr="00F037BE" w:rsidDel="00F037BE">
          <w:rPr>
            <w:b/>
            <w:rPrChange w:id="902" w:author="Jun Yu (MEDT)" w:date="2021-10-19T16:01:00Z">
              <w:rPr/>
            </w:rPrChange>
          </w:rPr>
          <w:delText>different in CRC</w:delText>
        </w:r>
        <w:r w:rsidR="00881177" w:rsidRPr="00F037BE" w:rsidDel="00F037BE">
          <w:rPr>
            <w:b/>
            <w:rPrChange w:id="903" w:author="Jun Yu (MEDT)" w:date="2021-10-19T16:01:00Z">
              <w:rPr/>
            </w:rPrChange>
          </w:rPr>
          <w:delText xml:space="preserve">. The specific relationships between </w:delText>
        </w:r>
        <w:r w:rsidR="00881177" w:rsidRPr="00F037BE" w:rsidDel="00F037BE">
          <w:rPr>
            <w:b/>
            <w:i/>
            <w:rPrChange w:id="904" w:author="Jun Yu (MEDT)" w:date="2021-10-19T16:01:00Z">
              <w:rPr>
                <w:i/>
              </w:rPr>
            </w:rPrChange>
          </w:rPr>
          <w:delText>A. rambellii</w:delText>
        </w:r>
        <w:r w:rsidR="00881177" w:rsidRPr="00F037BE" w:rsidDel="00F037BE">
          <w:rPr>
            <w:b/>
            <w:rPrChange w:id="905" w:author="Jun Yu (MEDT)" w:date="2021-10-19T16:01:00Z">
              <w:rPr/>
            </w:rPrChange>
          </w:rPr>
          <w:delText xml:space="preserve"> with CRC-carcinogen and </w:delText>
        </w:r>
        <w:r w:rsidR="00881177" w:rsidRPr="00F037BE" w:rsidDel="00F037BE">
          <w:rPr>
            <w:b/>
            <w:i/>
            <w:rPrChange w:id="906" w:author="Jun Yu (MEDT)" w:date="2021-10-19T16:01:00Z">
              <w:rPr>
                <w:i/>
              </w:rPr>
            </w:rPrChange>
          </w:rPr>
          <w:delText>P. kudriavzevii</w:delText>
        </w:r>
        <w:r w:rsidR="00881177" w:rsidRPr="00F037BE" w:rsidDel="00F037BE">
          <w:rPr>
            <w:b/>
            <w:rPrChange w:id="907" w:author="Jun Yu (MEDT)" w:date="2021-10-19T16:01:00Z">
              <w:rPr/>
            </w:rPrChange>
          </w:rPr>
          <w:delText xml:space="preserve"> with CRC-probiotics revealed that </w:delText>
        </w:r>
        <w:r w:rsidR="004314C2" w:rsidRPr="00F037BE" w:rsidDel="00F037BE">
          <w:rPr>
            <w:b/>
            <w:rPrChange w:id="908" w:author="Jun Yu (MEDT)" w:date="2021-10-19T16:01:00Z">
              <w:rPr/>
            </w:rPrChange>
          </w:rPr>
          <w:delText>fungi</w:delText>
        </w:r>
        <w:r w:rsidR="00881177" w:rsidRPr="00F037BE" w:rsidDel="00F037BE">
          <w:rPr>
            <w:b/>
            <w:rPrChange w:id="909" w:author="Jun Yu (MEDT)" w:date="2021-10-19T16:01:00Z">
              <w:rPr/>
            </w:rPrChange>
          </w:rPr>
          <w:delText xml:space="preserve"> </w:delText>
        </w:r>
        <w:r w:rsidR="007568D6" w:rsidRPr="00F037BE" w:rsidDel="00F037BE">
          <w:rPr>
            <w:b/>
            <w:rPrChange w:id="910" w:author="Jun Yu (MEDT)" w:date="2021-10-19T16:01:00Z">
              <w:rPr/>
            </w:rPrChange>
          </w:rPr>
          <w:delText xml:space="preserve">might play an important role in CRC development or be </w:delText>
        </w:r>
        <w:r w:rsidR="00322E7E" w:rsidRPr="00F037BE" w:rsidDel="00F037BE">
          <w:rPr>
            <w:b/>
            <w:rPrChange w:id="911" w:author="Jun Yu (MEDT)" w:date="2021-10-19T16:01:00Z">
              <w:rPr/>
            </w:rPrChange>
          </w:rPr>
          <w:delText>potential predictive biomarkers</w:delText>
        </w:r>
        <w:r w:rsidR="00881177" w:rsidRPr="00F037BE" w:rsidDel="00F037BE">
          <w:rPr>
            <w:b/>
            <w:rPrChange w:id="912" w:author="Jun Yu (MEDT)" w:date="2021-10-19T16:01:00Z">
              <w:rPr/>
            </w:rPrChange>
          </w:rPr>
          <w:delText>.</w:delText>
        </w:r>
      </w:del>
      <w:commentRangeStart w:id="913"/>
      <w:ins w:id="914" w:author="Jun Yu (MEDT)" w:date="2021-10-19T10:57:00Z">
        <w:r w:rsidR="008C161B" w:rsidRPr="00F037BE">
          <w:rPr>
            <w:b/>
            <w:rPrChange w:id="915" w:author="Jun Yu (MEDT)" w:date="2021-10-19T16:01:00Z">
              <w:rPr/>
            </w:rPrChange>
          </w:rPr>
          <w:t xml:space="preserve">Fecal fungal-bacterial biomarkers to </w:t>
        </w:r>
        <w:proofErr w:type="spellStart"/>
        <w:r w:rsidR="008C161B" w:rsidRPr="00F037BE">
          <w:rPr>
            <w:b/>
            <w:rPrChange w:id="916" w:author="Jun Yu (MEDT)" w:date="2021-10-19T16:01:00Z">
              <w:rPr/>
            </w:rPrChange>
          </w:rPr>
          <w:t>distingruish</w:t>
        </w:r>
        <w:proofErr w:type="spellEnd"/>
        <w:r w:rsidR="008C161B" w:rsidRPr="00F037BE">
          <w:rPr>
            <w:b/>
            <w:rPrChange w:id="917" w:author="Jun Yu (MEDT)" w:date="2021-10-19T16:01:00Z">
              <w:rPr/>
            </w:rPrChange>
          </w:rPr>
          <w:t xml:space="preserve"> CRC patients from healthy subjects</w:t>
        </w:r>
        <w:commentRangeEnd w:id="913"/>
        <w:r w:rsidR="008C161B" w:rsidRPr="00F037BE">
          <w:rPr>
            <w:rStyle w:val="CommentReference"/>
            <w:b/>
            <w:rPrChange w:id="918" w:author="Jun Yu (MEDT)" w:date="2021-10-19T16:01:00Z">
              <w:rPr>
                <w:rStyle w:val="CommentReference"/>
                <w:b w:val="0"/>
                <w:u w:val="none"/>
              </w:rPr>
            </w:rPrChange>
          </w:rPr>
          <w:commentReference w:id="913"/>
        </w:r>
      </w:ins>
    </w:p>
    <w:p w14:paraId="74BEAD5C" w14:textId="77777777" w:rsidR="008C161B" w:rsidRPr="00BA0A8A" w:rsidRDefault="008C161B" w:rsidP="008C161B">
      <w:pPr>
        <w:spacing w:before="0" w:after="0"/>
        <w:rPr>
          <w:ins w:id="919" w:author="Jun Yu (MEDT)" w:date="2021-10-19T10:57:00Z"/>
        </w:rPr>
      </w:pPr>
      <w:ins w:id="920" w:author="Jun Yu (MEDT)" w:date="2021-10-19T10:57:00Z">
        <w:r w:rsidRPr="00BA0A8A">
          <w:t xml:space="preserve">To identify the significant differentially abundant bacteria between CRC and healthy individuals, we performed Wilcoxon rank-sum test with stringent selection criteria (q-value &lt; 0.01, </w: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FC</m:t>
                  </m:r>
                </m:e>
              </m:func>
            </m:e>
          </m:d>
          <m:r>
            <w:rPr>
              <w:rFonts w:ascii="Cambria Math" w:hAnsi="Cambria Math"/>
            </w:rPr>
            <m:t>&gt;0.5</m:t>
          </m:r>
        </m:oMath>
        <w:r w:rsidRPr="00BA0A8A">
          <w:t>, unclassified species removed) (</w:t>
        </w:r>
        <w:r w:rsidRPr="00C43DA5">
          <w:rPr>
            <w:color w:val="0000FF"/>
          </w:rPr>
          <w:t>supplementary table 10</w:t>
        </w:r>
        <w:r w:rsidRPr="00BA0A8A">
          <w:t xml:space="preserve">). Thirty-one differentially abundant bacteria were identified in CRC, which was more significant than fungi </w:t>
        </w:r>
        <w:r w:rsidRPr="00C43DA5">
          <w:rPr>
            <w:color w:val="0000FF"/>
          </w:rPr>
          <w:t>(supplementary table 10</w:t>
        </w:r>
        <w:r w:rsidRPr="00BA0A8A">
          <w:t>)</w:t>
        </w:r>
        <w:r>
          <w:t>, including</w:t>
        </w:r>
        <w:r w:rsidRPr="00BA0A8A">
          <w:t xml:space="preserve"> CRC-related</w:t>
        </w:r>
        <w:r>
          <w:t xml:space="preserve"> enriched </w:t>
        </w:r>
        <w:proofErr w:type="spellStart"/>
        <w:r>
          <w:t>bateria</w:t>
        </w:r>
        <w:proofErr w:type="spellEnd"/>
        <w:r w:rsidRPr="00BA0A8A">
          <w:t xml:space="preserve"> </w:t>
        </w:r>
        <w:r w:rsidRPr="00BA0A8A">
          <w:rPr>
            <w:i/>
            <w:iCs/>
          </w:rPr>
          <w:t xml:space="preserve">Fusobacterium </w:t>
        </w:r>
        <w:proofErr w:type="spellStart"/>
        <w:r w:rsidRPr="00BA0A8A">
          <w:rPr>
            <w:i/>
            <w:iCs/>
          </w:rPr>
          <w:t>nucleatum</w:t>
        </w:r>
        <w:proofErr w:type="spellEnd"/>
        <w:r w:rsidRPr="00BA0A8A">
          <w:t xml:space="preserve">, </w:t>
        </w:r>
        <w:proofErr w:type="spellStart"/>
        <w:r w:rsidRPr="00BA0A8A">
          <w:rPr>
            <w:i/>
            <w:iCs/>
          </w:rPr>
          <w:t>Parvimonas</w:t>
        </w:r>
        <w:proofErr w:type="spellEnd"/>
        <w:r w:rsidRPr="00BA0A8A">
          <w:rPr>
            <w:i/>
            <w:iCs/>
          </w:rPr>
          <w:t xml:space="preserve"> </w:t>
        </w:r>
        <w:proofErr w:type="spellStart"/>
        <w:r w:rsidRPr="00BA0A8A">
          <w:rPr>
            <w:i/>
            <w:iCs/>
          </w:rPr>
          <w:t>micra</w:t>
        </w:r>
        <w:proofErr w:type="spellEnd"/>
        <w:r w:rsidRPr="00BA0A8A">
          <w:t xml:space="preserve">, and </w:t>
        </w:r>
        <w:proofErr w:type="spellStart"/>
        <w:r w:rsidRPr="00BA0A8A">
          <w:rPr>
            <w:i/>
            <w:iCs/>
          </w:rPr>
          <w:t>Gemella</w:t>
        </w:r>
        <w:proofErr w:type="spellEnd"/>
        <w:r w:rsidRPr="00BA0A8A">
          <w:rPr>
            <w:i/>
            <w:iCs/>
          </w:rPr>
          <w:t xml:space="preserve"> </w:t>
        </w:r>
        <w:proofErr w:type="spellStart"/>
        <w:r w:rsidRPr="00BA0A8A">
          <w:rPr>
            <w:i/>
            <w:iCs/>
          </w:rPr>
          <w:t>morbillorum</w:t>
        </w:r>
        <w:proofErr w:type="spellEnd"/>
        <w:r w:rsidRPr="00BA0A8A">
          <w:t xml:space="preserve">, </w:t>
        </w:r>
        <w:r>
          <w:t>and depleted beneficial bacteria</w:t>
        </w:r>
        <w:r w:rsidRPr="00BA0A8A">
          <w:t xml:space="preserve"> </w:t>
        </w:r>
        <w:proofErr w:type="spellStart"/>
        <w:r w:rsidRPr="00BA0A8A">
          <w:rPr>
            <w:i/>
            <w:iCs/>
          </w:rPr>
          <w:t>Roseburia</w:t>
        </w:r>
        <w:proofErr w:type="spellEnd"/>
        <w:r w:rsidRPr="00BA0A8A">
          <w:t xml:space="preserve"> </w:t>
        </w:r>
        <w:r w:rsidRPr="00BA0A8A">
          <w:rPr>
            <w:i/>
            <w:iCs/>
          </w:rPr>
          <w:t>intestinalis</w:t>
        </w:r>
        <w:r w:rsidRPr="00BA0A8A">
          <w:t xml:space="preserve">, </w:t>
        </w:r>
        <w:r w:rsidRPr="00BA0A8A">
          <w:rPr>
            <w:i/>
            <w:iCs/>
          </w:rPr>
          <w:t>Bifidobacterium</w:t>
        </w:r>
        <w:r w:rsidRPr="00BA0A8A">
          <w:t xml:space="preserve"> </w:t>
        </w:r>
        <w:r w:rsidRPr="00BA0A8A">
          <w:rPr>
            <w:i/>
            <w:iCs/>
          </w:rPr>
          <w:t>bifidum</w:t>
        </w:r>
        <w:r w:rsidRPr="00BA0A8A">
          <w:fldChar w:fldCharType="begin"/>
        </w:r>
        <w:r w:rsidRPr="00BA0A8A">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BA0A8A">
          <w:fldChar w:fldCharType="separate"/>
        </w:r>
        <w:r w:rsidRPr="00BA0A8A">
          <w:rPr>
            <w:kern w:val="0"/>
            <w:vertAlign w:val="superscript"/>
          </w:rPr>
          <w:t>34–45</w:t>
        </w:r>
        <w:r w:rsidRPr="00BA0A8A">
          <w:fldChar w:fldCharType="end"/>
        </w:r>
        <w:r w:rsidRPr="00BA0A8A">
          <w:t xml:space="preserve">, and </w:t>
        </w:r>
        <w:r w:rsidRPr="00BA0A8A">
          <w:rPr>
            <w:i/>
            <w:iCs/>
          </w:rPr>
          <w:t>Streptococcus</w:t>
        </w:r>
        <w:r w:rsidRPr="00BA0A8A">
          <w:t xml:space="preserve"> </w:t>
        </w:r>
        <w:r w:rsidRPr="00BA0A8A">
          <w:rPr>
            <w:i/>
            <w:iCs/>
          </w:rPr>
          <w:t>thermophilus</w:t>
        </w:r>
        <w:r w:rsidRPr="00BA0A8A">
          <w:t>.</w:t>
        </w:r>
        <w:r w:rsidRPr="00BA0A8A">
          <w:fldChar w:fldCharType="begin"/>
        </w:r>
        <w:r w:rsidRPr="00BA0A8A">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BA0A8A">
          <w:fldChar w:fldCharType="separate"/>
        </w:r>
        <w:r w:rsidRPr="00BA0A8A">
          <w:rPr>
            <w:kern w:val="0"/>
            <w:vertAlign w:val="superscript"/>
          </w:rPr>
          <w:t>46–51</w:t>
        </w:r>
        <w:r w:rsidRPr="00BA0A8A">
          <w:fldChar w:fldCharType="end"/>
        </w:r>
        <w:r w:rsidRPr="00BA0A8A">
          <w:t xml:space="preserve">. </w:t>
        </w:r>
      </w:ins>
    </w:p>
    <w:p w14:paraId="520D95D0" w14:textId="77777777" w:rsidR="008C161B" w:rsidRDefault="008C161B" w:rsidP="008C161B">
      <w:pPr>
        <w:spacing w:before="0" w:after="0"/>
        <w:rPr>
          <w:ins w:id="921" w:author="Jun Yu (MEDT)" w:date="2021-10-19T10:57:00Z"/>
        </w:rPr>
      </w:pPr>
    </w:p>
    <w:p w14:paraId="6E391BE9" w14:textId="41EB928A" w:rsidR="008C161B" w:rsidRDefault="008C161B" w:rsidP="008C161B">
      <w:pPr>
        <w:spacing w:before="0" w:after="0"/>
        <w:rPr>
          <w:ins w:id="922" w:author="Jun Yu (MEDT)" w:date="2021-10-19T10:57:00Z"/>
        </w:rPr>
      </w:pPr>
      <w:ins w:id="923" w:author="Jun Yu (MEDT)" w:date="2021-10-19T10:57:00Z">
        <w:r w:rsidRPr="00BA0A8A">
          <w:t>In previous researches</w:t>
        </w:r>
        <w:r w:rsidRPr="00BA0A8A">
          <w:fldChar w:fldCharType="begin"/>
        </w:r>
        <w:r w:rsidRPr="00BA0A8A">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Pr="00BA0A8A">
          <w:rPr>
            <w:kern w:val="0"/>
            <w:vertAlign w:val="superscript"/>
          </w:rPr>
          <w:t>6,7</w:t>
        </w:r>
        <w:r w:rsidRPr="00BA0A8A">
          <w:fldChar w:fldCharType="end"/>
        </w:r>
        <w:r w:rsidRPr="00BA0A8A">
          <w:t>, the classifier distinguishing CRC patients from healthy individuals was trained using bacterial markers only. We</w:t>
        </w:r>
      </w:ins>
      <w:ins w:id="924" w:author="Jun Yu (MEDT)" w:date="2021-10-19T16:02:00Z">
        <w:r w:rsidR="00F037BE">
          <w:t xml:space="preserve"> examined if </w:t>
        </w:r>
      </w:ins>
      <w:ins w:id="925" w:author="Jun Yu (MEDT)" w:date="2021-10-19T10:57:00Z">
        <w:r w:rsidRPr="00BA0A8A">
          <w:t xml:space="preserve">the fungal markers identified in this </w:t>
        </w:r>
        <w:r w:rsidRPr="00BA0A8A">
          <w:lastRenderedPageBreak/>
          <w:t>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and bacteria in the core set as the predictor of the model. Whereas, multiple features refer to using a consortium of pure bacteria, pure fungi or a combination of fungi and bacteria in the core set as the predictor. Among the single-feature models, the average AUC value of the six features was greater than 60%. These include four bacteria (</w:t>
        </w:r>
        <w:r w:rsidRPr="00BA0A8A">
          <w:rPr>
            <w:i/>
            <w:iCs/>
          </w:rPr>
          <w:t xml:space="preserve">Fusobacterium </w:t>
        </w:r>
        <w:proofErr w:type="spellStart"/>
        <w:r w:rsidRPr="00BA0A8A">
          <w:rPr>
            <w:i/>
            <w:iCs/>
          </w:rPr>
          <w:t>nucleatum</w:t>
        </w:r>
        <w:proofErr w:type="spellEnd"/>
        <w:r w:rsidRPr="00BA0A8A">
          <w:t xml:space="preserve">, </w:t>
        </w:r>
        <w:proofErr w:type="spellStart"/>
        <w:r w:rsidRPr="00BA0A8A">
          <w:rPr>
            <w:i/>
            <w:iCs/>
          </w:rPr>
          <w:t>Parvimonas</w:t>
        </w:r>
        <w:proofErr w:type="spellEnd"/>
        <w:r w:rsidRPr="00BA0A8A">
          <w:rPr>
            <w:i/>
            <w:iCs/>
          </w:rPr>
          <w:t xml:space="preserve"> </w:t>
        </w:r>
        <w:proofErr w:type="spellStart"/>
        <w:r w:rsidRPr="00BA0A8A">
          <w:rPr>
            <w:i/>
            <w:iCs/>
          </w:rPr>
          <w:t>micra</w:t>
        </w:r>
        <w:proofErr w:type="spellEnd"/>
        <w:r w:rsidRPr="00BA0A8A">
          <w:t xml:space="preserve">, </w:t>
        </w:r>
        <w:proofErr w:type="spellStart"/>
        <w:r w:rsidRPr="00BA0A8A">
          <w:rPr>
            <w:i/>
            <w:iCs/>
          </w:rPr>
          <w:t>Gemella</w:t>
        </w:r>
        <w:proofErr w:type="spellEnd"/>
        <w:r w:rsidRPr="00BA0A8A">
          <w:rPr>
            <w:i/>
            <w:iCs/>
          </w:rPr>
          <w:t xml:space="preserve"> </w:t>
        </w:r>
        <w:proofErr w:type="spellStart"/>
        <w:r w:rsidRPr="00BA0A8A">
          <w:rPr>
            <w:i/>
            <w:iCs/>
          </w:rPr>
          <w:t>morbillorum</w:t>
        </w:r>
        <w:proofErr w:type="spellEnd"/>
        <w:r w:rsidRPr="00BA0A8A">
          <w:t xml:space="preserve">, and </w:t>
        </w:r>
        <w:proofErr w:type="spellStart"/>
        <w:r w:rsidRPr="00BA0A8A">
          <w:rPr>
            <w:i/>
            <w:iCs/>
          </w:rPr>
          <w:t>Porphyromonas</w:t>
        </w:r>
        <w:proofErr w:type="spellEnd"/>
        <w:r w:rsidRPr="00BA0A8A">
          <w:rPr>
            <w:i/>
            <w:iCs/>
          </w:rPr>
          <w:t xml:space="preserve"> </w:t>
        </w:r>
        <w:proofErr w:type="spellStart"/>
        <w:r w:rsidRPr="00BA0A8A">
          <w:rPr>
            <w:i/>
            <w:iCs/>
          </w:rPr>
          <w:t>asaccharolytica</w:t>
        </w:r>
        <w:proofErr w:type="spellEnd"/>
        <w:r w:rsidRPr="00BA0A8A">
          <w:t>) and two fungi (</w:t>
        </w:r>
        <w:r w:rsidRPr="00BA0A8A">
          <w:rPr>
            <w:i/>
            <w:iCs/>
          </w:rPr>
          <w:t xml:space="preserve">Aspergillus </w:t>
        </w:r>
        <w:proofErr w:type="spellStart"/>
        <w:r w:rsidRPr="00BA0A8A">
          <w:rPr>
            <w:i/>
            <w:iCs/>
          </w:rPr>
          <w:t>rambellii</w:t>
        </w:r>
        <w:proofErr w:type="spellEnd"/>
        <w:r w:rsidRPr="00BA0A8A">
          <w:t xml:space="preserve"> and </w:t>
        </w:r>
        <w:r w:rsidRPr="00BA0A8A">
          <w:rPr>
            <w:i/>
            <w:iCs/>
          </w:rPr>
          <w:t xml:space="preserve">Aspergillus </w:t>
        </w:r>
        <w:proofErr w:type="spellStart"/>
        <w:r w:rsidRPr="00BA0A8A">
          <w:rPr>
            <w:i/>
            <w:iCs/>
          </w:rPr>
          <w:t>kawachii</w:t>
        </w:r>
        <w:proofErr w:type="spellEnd"/>
        <w:r w:rsidRPr="00BA0A8A">
          <w:t>) (</w:t>
        </w:r>
        <w:r w:rsidRPr="00C43DA5">
          <w:rPr>
            <w:color w:val="0000FF"/>
          </w:rPr>
          <w:t>table 2</w:t>
        </w:r>
        <w:r w:rsidRPr="00BA0A8A">
          <w:t xml:space="preserve">). Among these, </w:t>
        </w:r>
        <w:r w:rsidRPr="00BA0A8A">
          <w:rPr>
            <w:i/>
            <w:iCs/>
          </w:rPr>
          <w:t xml:space="preserve">P. </w:t>
        </w:r>
        <w:proofErr w:type="spellStart"/>
        <w:r w:rsidRPr="00BA0A8A">
          <w:rPr>
            <w:i/>
            <w:iCs/>
          </w:rPr>
          <w:t>micra</w:t>
        </w:r>
        <w:proofErr w:type="spellEnd"/>
        <w:r w:rsidRPr="00BA0A8A">
          <w:t xml:space="preserve"> showed the best performance, with an average AUC value of 67.79%, but it played a bad performance in 2016_VogtmannE (AUC: 56.15%), in which </w:t>
        </w:r>
        <w:r w:rsidRPr="00BA0A8A">
          <w:rPr>
            <w:i/>
            <w:iCs/>
          </w:rPr>
          <w:t xml:space="preserve">A. </w:t>
        </w:r>
        <w:proofErr w:type="spellStart"/>
        <w:r w:rsidRPr="00BA0A8A">
          <w:rPr>
            <w:i/>
            <w:iCs/>
          </w:rPr>
          <w:t>rambellii</w:t>
        </w:r>
        <w:proofErr w:type="spellEnd"/>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926" w:author="Jun Yu (MEDT)" w:date="2021-10-19T16:03:00Z">
        <w:r w:rsidR="00F037BE">
          <w:rPr>
            <w:color w:val="0000FF"/>
          </w:rPr>
          <w:t>7</w:t>
        </w:r>
      </w:ins>
      <w:ins w:id="927" w:author="Jun Yu (MEDT)" w:date="2021-10-19T10:57:00Z">
        <w:r w:rsidRPr="00C43DA5">
          <w:rPr>
            <w:color w:val="0000FF"/>
          </w:rPr>
          <w:t>a, supplementary figure 3</w:t>
        </w:r>
        <w:r w:rsidRPr="00BA0A8A">
          <w:t>). Unexpectedly, the fungal classifier played more accurate role than the bacterial one in 2016_VogtmannE (fungi: 77.27% vs bacteria: 70.63%) and 2019_WirbelJ (fungi: 93.23% vs bacterial 89.39%). The AUC of classifier with combined fungal and bacterial markers was 1.44% - 10.60% greater than the bacterial classifier in seven of eight cohorts (</w:t>
        </w:r>
        <w:r w:rsidRPr="00C43DA5">
          <w:rPr>
            <w:color w:val="0000FF"/>
          </w:rPr>
          <w:t xml:space="preserve">figure </w:t>
        </w:r>
      </w:ins>
      <w:ins w:id="928" w:author="Jun Yu (MEDT)" w:date="2021-10-19T16:03:00Z">
        <w:r w:rsidR="00F037BE">
          <w:rPr>
            <w:color w:val="0000FF"/>
          </w:rPr>
          <w:t>7b</w:t>
        </w:r>
      </w:ins>
      <w:ins w:id="929" w:author="Jun Yu (MEDT)" w:date="2021-10-19T10:57:00Z">
        <w:r w:rsidRPr="00BA0A8A">
          <w:t xml:space="preserve">). Altogether, the classifier with combined fungal and bacterial markers was more </w:t>
        </w:r>
        <w:r w:rsidRPr="00BA0A8A">
          <w:lastRenderedPageBreak/>
          <w:t>accurate than the conventional pure fungal or bacterial classifiers.</w:t>
        </w:r>
      </w:ins>
    </w:p>
    <w:p w14:paraId="6415BFB1" w14:textId="51829A0C" w:rsidR="008C161B" w:rsidDel="009155E8" w:rsidRDefault="008C161B">
      <w:pPr>
        <w:widowControl/>
        <w:spacing w:before="0" w:after="0"/>
        <w:rPr>
          <w:del w:id="930" w:author="Jun Yu (MEDT)" w:date="2021-10-19T10:57:00Z"/>
        </w:rPr>
      </w:pPr>
    </w:p>
    <w:p w14:paraId="1A5C96B4" w14:textId="77777777" w:rsidR="009155E8" w:rsidRDefault="009155E8" w:rsidP="00BA0A8A">
      <w:pPr>
        <w:spacing w:before="0" w:after="0"/>
        <w:rPr>
          <w:ins w:id="931" w:author="Jun Yu (MEDT)" w:date="2021-10-19T15:12:00Z"/>
        </w:rPr>
      </w:pPr>
    </w:p>
    <w:p w14:paraId="749764BA" w14:textId="1B00635F" w:rsidR="00BA0A8A" w:rsidRPr="00BA0A8A" w:rsidDel="008C161B" w:rsidRDefault="00BA0A8A" w:rsidP="00BA0A8A">
      <w:pPr>
        <w:spacing w:before="0" w:after="0"/>
        <w:rPr>
          <w:del w:id="932" w:author="Jun Yu (MEDT)" w:date="2021-10-19T10:57:00Z"/>
        </w:rPr>
      </w:pPr>
    </w:p>
    <w:p w14:paraId="131763F6" w14:textId="14486CCE" w:rsidR="00D9531B" w:rsidRPr="00BA0A8A" w:rsidDel="008C161B" w:rsidRDefault="00D9531B" w:rsidP="005F0113">
      <w:pPr>
        <w:pStyle w:val="title20825"/>
        <w:rPr>
          <w:del w:id="933" w:author="Jun Yu (MEDT)" w:date="2021-10-19T10:57:00Z"/>
          <w:moveFrom w:id="934" w:author="Jun Yu (MEDT)" w:date="2021-10-19T10:55:00Z"/>
        </w:rPr>
      </w:pPr>
      <w:moveFromRangeStart w:id="935" w:author="Jun Yu (MEDT)" w:date="2021-10-19T10:55:00Z" w:name="move85533364"/>
      <w:moveFrom w:id="936" w:author="Jun Yu (MEDT)" w:date="2021-10-19T10:55:00Z">
        <w:del w:id="937" w:author="Jun Yu (MEDT)" w:date="2021-10-19T10:57:00Z">
          <w:r w:rsidRPr="00BA0A8A" w:rsidDel="008C161B">
            <w:rPr>
              <w:i/>
            </w:rPr>
            <w:delText xml:space="preserve">Aspergillus rambellii </w:delText>
          </w:r>
          <w:r w:rsidRPr="00BA0A8A" w:rsidDel="008C161B">
            <w:delText xml:space="preserve">and its conditioned medium promote the viability of colon cancer cells. </w:delText>
          </w:r>
        </w:del>
      </w:moveFrom>
    </w:p>
    <w:p w14:paraId="7CCD70D8" w14:textId="09EFF496" w:rsidR="00D9531B" w:rsidRPr="00BA0A8A" w:rsidDel="008C161B" w:rsidRDefault="006546E8" w:rsidP="00BA0A8A">
      <w:pPr>
        <w:spacing w:before="0" w:after="0"/>
        <w:rPr>
          <w:del w:id="938" w:author="Jun Yu (MEDT)" w:date="2021-10-19T10:57:00Z"/>
          <w:moveFrom w:id="939" w:author="Jun Yu (MEDT)" w:date="2021-10-19T10:55:00Z"/>
          <w:rFonts w:eastAsiaTheme="minorEastAsia"/>
        </w:rPr>
      </w:pPr>
      <w:moveFrom w:id="940" w:author="Jun Yu (MEDT)" w:date="2021-10-19T10:55:00Z">
        <w:del w:id="941" w:author="Jun Yu (MEDT)" w:date="2021-10-19T10:57:00Z">
          <w:r w:rsidRPr="00BA0A8A" w:rsidDel="008C161B">
            <w:rPr>
              <w:highlight w:val="yellow"/>
            </w:rPr>
            <w:delText>[</w:delText>
          </w:r>
          <w:r w:rsidR="00D9531B" w:rsidRPr="00BA0A8A" w:rsidDel="008C161B">
            <w:rPr>
              <w:highlight w:val="yellow"/>
            </w:rPr>
            <w:delText>TBA</w:delText>
          </w:r>
          <w:r w:rsidRPr="00BA0A8A" w:rsidDel="008C161B">
            <w:rPr>
              <w:highlight w:val="yellow"/>
            </w:rPr>
            <w:delText>]</w:delText>
          </w:r>
        </w:del>
      </w:moveFrom>
    </w:p>
    <w:moveFromRangeEnd w:id="935"/>
    <w:p w14:paraId="14AA41EB" w14:textId="74C3846D" w:rsidR="00867992" w:rsidRPr="00C80DB8" w:rsidDel="00C80DB8" w:rsidRDefault="00867992" w:rsidP="00BA0A8A">
      <w:pPr>
        <w:widowControl/>
        <w:spacing w:before="0" w:after="0"/>
        <w:rPr>
          <w:del w:id="942" w:author="Jun Yu (MEDT)" w:date="2021-10-18T18:20:00Z"/>
          <w:b/>
          <w:kern w:val="44"/>
        </w:rPr>
      </w:pPr>
      <w:del w:id="943" w:author="Jun Yu (MEDT)" w:date="2021-10-19T10:57:00Z">
        <w:r w:rsidRPr="00BA0A8A" w:rsidDel="008C161B">
          <w:br w:type="page"/>
        </w:r>
      </w:del>
    </w:p>
    <w:p w14:paraId="62AF8E70" w14:textId="77777777" w:rsidR="00867992" w:rsidRPr="007829D5" w:rsidRDefault="00867992">
      <w:pPr>
        <w:widowControl/>
        <w:spacing w:before="0" w:after="0"/>
        <w:pPrChange w:id="944" w:author="Jun Yu (MEDT)" w:date="2021-10-18T18:20:00Z">
          <w:pPr>
            <w:pStyle w:val="title10831"/>
            <w:spacing w:before="0" w:after="0" w:line="480" w:lineRule="auto"/>
            <w:jc w:val="both"/>
          </w:pPr>
        </w:pPrChange>
      </w:pPr>
      <w:r w:rsidRPr="00C80DB8">
        <w:rPr>
          <w:b/>
          <w:rPrChange w:id="945" w:author="Jun Yu (MEDT)" w:date="2021-10-18T18:20:00Z">
            <w:rPr>
              <w:b w:val="0"/>
              <w:bCs w:val="0"/>
            </w:rPr>
          </w:rPrChange>
        </w:rPr>
        <w:lastRenderedPageBreak/>
        <w:t>Discussion</w:t>
      </w:r>
    </w:p>
    <w:p w14:paraId="56A6A671" w14:textId="6A2DFCDC" w:rsidR="007873F2" w:rsidRPr="00BA0A8A" w:rsidRDefault="000E2930" w:rsidP="00BA0A8A">
      <w:pPr>
        <w:spacing w:before="0" w:after="0"/>
      </w:pPr>
      <w:ins w:id="946" w:author="Jun Yu (MEDT)" w:date="2021-10-19T16:15:00Z">
        <w:r>
          <w:t>R</w:t>
        </w:r>
        <w:r w:rsidRPr="00BA0A8A">
          <w:t>esearchers mainly focused on the relationship between gut bacteria and host pathology. Mycobiota is usually overlooked because of their low proportion in the enteric microbiome</w:t>
        </w:r>
        <w:r w:rsidRPr="00BA0A8A">
          <w:fldChar w:fldCharType="begin"/>
        </w:r>
        <w:r w:rsidRPr="00BA0A8A">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BA0A8A">
          <w:fldChar w:fldCharType="separate"/>
        </w:r>
        <w:r w:rsidRPr="00BA0A8A">
          <w:rPr>
            <w:kern w:val="0"/>
            <w:vertAlign w:val="superscript"/>
          </w:rPr>
          <w:t>53</w:t>
        </w:r>
        <w:r w:rsidRPr="00BA0A8A">
          <w:fldChar w:fldCharType="end"/>
        </w:r>
        <w:r w:rsidRPr="00BA0A8A">
          <w:t xml:space="preserve">. </w:t>
        </w:r>
      </w:ins>
      <w:del w:id="947" w:author="Jun Yu (MEDT)" w:date="2021-10-19T16:03:00Z">
        <w:r w:rsidR="00DD4166" w:rsidRPr="00BA0A8A" w:rsidDel="00F037BE">
          <w:delText>Our study</w:delText>
        </w:r>
      </w:del>
      <w:ins w:id="948" w:author="Jun Yu (MEDT)" w:date="2021-10-19T16:03:00Z">
        <w:r w:rsidR="00F037BE">
          <w:t>We</w:t>
        </w:r>
      </w:ins>
      <w:r w:rsidR="00DD4166" w:rsidRPr="00BA0A8A">
        <w:t xml:space="preserve"> performed the first comprehensive multi-cohort </w:t>
      </w:r>
      <w:del w:id="949" w:author="Jun Yu (MEDT)" w:date="2021-10-19T16:03:00Z">
        <w:r w:rsidR="00DD4166" w:rsidRPr="00BA0A8A" w:rsidDel="00F037BE">
          <w:delText>meta-</w:delText>
        </w:r>
      </w:del>
      <w:r w:rsidR="00DD4166" w:rsidRPr="00BA0A8A">
        <w:t>analysis of enteric fungi shotgun metagenomics in CRC</w:t>
      </w:r>
      <w:ins w:id="950" w:author="Jun Yu (MEDT)" w:date="2021-10-19T16:08:00Z">
        <w:r w:rsidR="00F037BE">
          <w:t xml:space="preserve"> </w:t>
        </w:r>
      </w:ins>
      <w:del w:id="951"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952" w:author="Jun Yu (MEDT)" w:date="2021-10-19T16:10:00Z">
        <w:r w:rsidR="00DD4166" w:rsidRPr="00BA0A8A" w:rsidDel="000E2930">
          <w:delText>from</w:delText>
        </w:r>
      </w:del>
      <w:ins w:id="953" w:author="Jun Yu (MEDT)" w:date="2021-10-19T16:10:00Z">
        <w:r>
          <w:t>of</w:t>
        </w:r>
      </w:ins>
      <w:r w:rsidR="00DD4166" w:rsidRPr="00BA0A8A">
        <w:t xml:space="preserve"> eight publicly available cohorts and </w:t>
      </w:r>
      <w:del w:id="954" w:author="Jun Yu (MEDT)" w:date="2021-10-19T16:04:00Z">
        <w:r w:rsidR="00DD4166" w:rsidRPr="00BA0A8A" w:rsidDel="00F037BE">
          <w:delText xml:space="preserve">one </w:delText>
        </w:r>
      </w:del>
      <w:ins w:id="955" w:author="Jun Yu (MEDT)" w:date="2021-10-19T16:04:00Z">
        <w:r w:rsidR="00F037BE">
          <w:t>our</w:t>
        </w:r>
        <w:r w:rsidR="00F037BE" w:rsidRPr="00BA0A8A">
          <w:t xml:space="preserve"> </w:t>
        </w:r>
      </w:ins>
      <w:r w:rsidR="00DD4166" w:rsidRPr="00BA0A8A">
        <w:t>unpublished dataset</w:t>
      </w:r>
      <w:r w:rsidR="00126C1D" w:rsidRPr="00BA0A8A">
        <w:t xml:space="preserve"> </w:t>
      </w:r>
      <w:del w:id="956" w:author="Jun Yu (MEDT)" w:date="2021-10-19T16:09:00Z">
        <w:r w:rsidR="00126C1D" w:rsidRPr="00BA0A8A" w:rsidDel="000E2930">
          <w:delText>were assembled in this study</w:delText>
        </w:r>
      </w:del>
      <w:proofErr w:type="gramStart"/>
      <w:ins w:id="957" w:author="Jun Yu (MEDT)" w:date="2021-10-19T16:09:00Z">
        <w:r>
          <w:t xml:space="preserve">from </w:t>
        </w:r>
        <w:r w:rsidRPr="000E2930">
          <w:rPr>
            <w:highlight w:val="green"/>
            <w:rPrChange w:id="958" w:author="Jun Yu (MEDT)" w:date="2021-10-19T16:09:00Z">
              <w:rPr/>
            </w:rPrChange>
          </w:rPr>
          <w:t>?</w:t>
        </w:r>
        <w:proofErr w:type="gramEnd"/>
        <w:r>
          <w:t xml:space="preserve"> </w:t>
        </w:r>
        <w:proofErr w:type="spellStart"/>
        <w:r>
          <w:t>ethinal</w:t>
        </w:r>
        <w:proofErr w:type="spellEnd"/>
        <w:r>
          <w:t xml:space="preserve"> population</w:t>
        </w:r>
      </w:ins>
      <w:r w:rsidR="00DD4166" w:rsidRPr="00BA0A8A">
        <w:t xml:space="preserve">. </w:t>
      </w:r>
      <w:r w:rsidR="00CE631D" w:rsidRPr="00BA0A8A">
        <w:t xml:space="preserve">We were able to demonstrate the </w:t>
      </w:r>
      <w:del w:id="959" w:author="Jun Yu (MEDT)" w:date="2021-10-19T16:11:00Z">
        <w:r w:rsidR="00CE631D" w:rsidRPr="00BA0A8A" w:rsidDel="000E2930">
          <w:delText xml:space="preserve">distinct </w:delText>
        </w:r>
      </w:del>
      <w:ins w:id="960" w:author="Jun Yu (MEDT)" w:date="2021-10-19T16:11:00Z">
        <w:r>
          <w:t>universal</w:t>
        </w:r>
        <w:r w:rsidRPr="00BA0A8A">
          <w:t xml:space="preserve"> </w:t>
        </w:r>
      </w:ins>
      <w:proofErr w:type="spellStart"/>
      <w:r w:rsidR="00CE631D" w:rsidRPr="00BA0A8A">
        <w:t>mycobiota</w:t>
      </w:r>
      <w:proofErr w:type="spellEnd"/>
      <w:r w:rsidR="00CE631D" w:rsidRPr="00BA0A8A">
        <w:t xml:space="preserve"> alteration in CRC patients versus hea</w:t>
      </w:r>
      <w:r w:rsidR="00E81CE7" w:rsidRPr="00BA0A8A">
        <w:t>l</w:t>
      </w:r>
      <w:r w:rsidR="00CE631D" w:rsidRPr="00BA0A8A">
        <w:t xml:space="preserve">thy individuals. Using robust statistical methods, we identified differentially abundant fungi </w:t>
      </w:r>
      <w:ins w:id="961" w:author="Jun Yu (MEDT)" w:date="2021-10-19T17:09:00Z">
        <w:r w:rsidR="00C612B1">
          <w:t>and the</w:t>
        </w:r>
      </w:ins>
      <w:ins w:id="962" w:author="Jun Yu (MEDT)" w:date="2021-10-19T17:10:00Z">
        <w:r w:rsidR="00C612B1">
          <w:t>ir</w:t>
        </w:r>
      </w:ins>
      <w:ins w:id="963" w:author="Jun Yu (MEDT)" w:date="2021-10-19T17:09:00Z">
        <w:r w:rsidR="00C612B1">
          <w:t xml:space="preserve"> ecological networks </w:t>
        </w:r>
      </w:ins>
      <w:del w:id="964" w:author="Jun Yu (MEDT)" w:date="2021-10-19T17:10:00Z">
        <w:r w:rsidR="00CE631D" w:rsidRPr="00BA0A8A" w:rsidDel="00C612B1">
          <w:delText>present in</w:delText>
        </w:r>
      </w:del>
      <w:ins w:id="965" w:author="Jun Yu (MEDT)" w:date="2021-10-19T17:10:00Z">
        <w:r w:rsidR="00C612B1">
          <w:t>in stages of</w:t>
        </w:r>
      </w:ins>
      <w:r w:rsidR="00CE631D" w:rsidRPr="00BA0A8A">
        <w:t xml:space="preserve"> CRC </w:t>
      </w:r>
      <w:del w:id="966" w:author="Jun Yu (MEDT)" w:date="2021-10-19T17:10:00Z">
        <w:r w:rsidR="00CE631D" w:rsidRPr="00BA0A8A" w:rsidDel="00C612B1">
          <w:delText>patients</w:delText>
        </w:r>
      </w:del>
      <w:ins w:id="967" w:author="Jun Yu (MEDT)" w:date="2021-10-19T17:10:00Z">
        <w:r w:rsidR="00C612B1">
          <w:t>progression</w:t>
        </w:r>
      </w:ins>
      <w:ins w:id="968" w:author="Jun Yu (MEDT)" w:date="2021-10-19T17:11:00Z">
        <w:r w:rsidR="00C612B1">
          <w:t xml:space="preserve">. </w:t>
        </w:r>
      </w:ins>
      <w:del w:id="969" w:author="Jun Yu (MEDT)" w:date="2021-10-19T17:11:00Z">
        <w:r w:rsidR="00E81CE7" w:rsidRPr="00BA0A8A" w:rsidDel="00C612B1">
          <w:delText>,</w:delText>
        </w:r>
        <w:r w:rsidR="00CE631D" w:rsidRPr="00BA0A8A" w:rsidDel="00C612B1">
          <w:delText xml:space="preserve"> </w:delText>
        </w:r>
      </w:del>
      <w:del w:id="970"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971"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972" w:author="Jun Yu (MEDT)" w:date="2021-10-19T16:11:00Z">
        <w:r w:rsidR="00C82F35" w:rsidRPr="00BA0A8A" w:rsidDel="000E2930">
          <w:rPr>
            <w:b/>
            <w:highlight w:val="yellow"/>
          </w:rPr>
          <w:delText>[TBA]</w:delText>
        </w:r>
      </w:del>
    </w:p>
    <w:p w14:paraId="5152EB08" w14:textId="77777777" w:rsidR="0072796B" w:rsidRDefault="0072796B" w:rsidP="00BA0A8A">
      <w:pPr>
        <w:spacing w:before="0" w:after="0"/>
        <w:rPr>
          <w:ins w:id="973" w:author="Jun Yu (MEDT)" w:date="2021-10-18T15:11:00Z"/>
        </w:rPr>
      </w:pPr>
    </w:p>
    <w:p w14:paraId="02ECDD6E" w14:textId="25AEDA5F" w:rsidR="0012784A" w:rsidRPr="000E2930" w:rsidRDefault="0012784A" w:rsidP="00BA0A8A">
      <w:pPr>
        <w:spacing w:before="0" w:after="0"/>
        <w:rPr>
          <w:highlight w:val="green"/>
          <w:rPrChange w:id="974" w:author="Jun Yu (MEDT)" w:date="2021-10-19T16:16:00Z">
            <w:rPr/>
          </w:rPrChange>
        </w:rPr>
      </w:pPr>
      <w:commentRangeStart w:id="975"/>
      <w:del w:id="976" w:author="Jun Yu (MEDT)" w:date="2021-10-19T16:15:00Z">
        <w:r w:rsidRPr="000E2930" w:rsidDel="000E2930">
          <w:rPr>
            <w:highlight w:val="green"/>
            <w:rPrChange w:id="977" w:author="Jun Yu (MEDT)" w:date="2021-10-19T16:16:00Z">
              <w:rPr/>
            </w:rPrChange>
          </w:rPr>
          <w:delText>Previous</w:delText>
        </w:r>
        <w:r w:rsidR="007873F2" w:rsidRPr="000E2930" w:rsidDel="000E2930">
          <w:rPr>
            <w:highlight w:val="green"/>
            <w:rPrChange w:id="978" w:author="Jun Yu (MEDT)" w:date="2021-10-19T16:16:00Z">
              <w:rPr/>
            </w:rPrChange>
          </w:rPr>
          <w:delText>ly,</w:delText>
        </w:r>
        <w:r w:rsidRPr="000E2930" w:rsidDel="000E2930">
          <w:rPr>
            <w:highlight w:val="green"/>
            <w:rPrChange w:id="979" w:author="Jun Yu (MEDT)" w:date="2021-10-19T16:16:00Z">
              <w:rPr/>
            </w:rPrChange>
          </w:rPr>
          <w:delText xml:space="preserve"> research</w:delText>
        </w:r>
        <w:r w:rsidR="007873F2" w:rsidRPr="000E2930" w:rsidDel="000E2930">
          <w:rPr>
            <w:highlight w:val="green"/>
            <w:rPrChange w:id="980" w:author="Jun Yu (MEDT)" w:date="2021-10-19T16:16:00Z">
              <w:rPr/>
            </w:rPrChange>
          </w:rPr>
          <w:delText>ers</w:delText>
        </w:r>
        <w:r w:rsidRPr="000E2930" w:rsidDel="000E2930">
          <w:rPr>
            <w:highlight w:val="green"/>
            <w:rPrChange w:id="981" w:author="Jun Yu (MEDT)" w:date="2021-10-19T16:16:00Z">
              <w:rPr/>
            </w:rPrChange>
          </w:rPr>
          <w:delText xml:space="preserve"> mainly focused on the relationship between gut bacteria and host pathology. </w:delText>
        </w:r>
        <w:r w:rsidR="008946DC" w:rsidRPr="000E2930" w:rsidDel="000E2930">
          <w:rPr>
            <w:highlight w:val="green"/>
            <w:rPrChange w:id="982" w:author="Jun Yu (MEDT)" w:date="2021-10-19T16:16:00Z">
              <w:rPr/>
            </w:rPrChange>
          </w:rPr>
          <w:delText>My</w:delText>
        </w:r>
        <w:r w:rsidR="007873F2" w:rsidRPr="000E2930" w:rsidDel="000E2930">
          <w:rPr>
            <w:highlight w:val="green"/>
            <w:rPrChange w:id="983" w:author="Jun Yu (MEDT)" w:date="2021-10-19T16:16:00Z">
              <w:rPr/>
            </w:rPrChange>
          </w:rPr>
          <w:delText xml:space="preserve">cobiota is usually </w:delText>
        </w:r>
        <w:r w:rsidR="004A30C1" w:rsidRPr="000E2930" w:rsidDel="000E2930">
          <w:rPr>
            <w:highlight w:val="green"/>
            <w:rPrChange w:id="984" w:author="Jun Yu (MEDT)" w:date="2021-10-19T16:16:00Z">
              <w:rPr/>
            </w:rPrChange>
          </w:rPr>
          <w:delText>overlooked</w:delText>
        </w:r>
        <w:r w:rsidRPr="000E2930" w:rsidDel="000E2930">
          <w:rPr>
            <w:highlight w:val="green"/>
            <w:rPrChange w:id="985" w:author="Jun Yu (MEDT)" w:date="2021-10-19T16:16:00Z">
              <w:rPr/>
            </w:rPrChange>
          </w:rPr>
          <w:delText xml:space="preserve"> because of their low proportion in the enteric microbiome</w:delText>
        </w:r>
        <w:r w:rsidRPr="000E2930" w:rsidDel="000E2930">
          <w:rPr>
            <w:highlight w:val="green"/>
            <w:rPrChange w:id="986" w:author="Jun Yu (MEDT)" w:date="2021-10-19T16:16:00Z">
              <w:rPr/>
            </w:rPrChange>
          </w:rPr>
          <w:fldChar w:fldCharType="begin"/>
        </w:r>
        <w:r w:rsidR="00FD106C" w:rsidRPr="000E2930" w:rsidDel="000E2930">
          <w:rPr>
            <w:highlight w:val="green"/>
            <w:rPrChange w:id="987"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0E2930">
          <w:rPr>
            <w:highlight w:val="green"/>
            <w:rPrChange w:id="988" w:author="Jun Yu (MEDT)" w:date="2021-10-19T16:16:00Z">
              <w:rPr/>
            </w:rPrChange>
          </w:rPr>
          <w:fldChar w:fldCharType="separate"/>
        </w:r>
        <w:r w:rsidRPr="000E2930" w:rsidDel="000E2930">
          <w:rPr>
            <w:kern w:val="0"/>
            <w:highlight w:val="green"/>
            <w:vertAlign w:val="superscript"/>
            <w:rPrChange w:id="989" w:author="Jun Yu (MEDT)" w:date="2021-10-19T16:16:00Z">
              <w:rPr>
                <w:kern w:val="0"/>
                <w:vertAlign w:val="superscript"/>
              </w:rPr>
            </w:rPrChange>
          </w:rPr>
          <w:delText>53</w:delText>
        </w:r>
        <w:r w:rsidRPr="000E2930" w:rsidDel="000E2930">
          <w:rPr>
            <w:highlight w:val="green"/>
            <w:rPrChange w:id="990" w:author="Jun Yu (MEDT)" w:date="2021-10-19T16:16:00Z">
              <w:rPr/>
            </w:rPrChange>
          </w:rPr>
          <w:fldChar w:fldCharType="end"/>
        </w:r>
        <w:r w:rsidRPr="000E2930" w:rsidDel="000E2930">
          <w:rPr>
            <w:highlight w:val="green"/>
            <w:rPrChange w:id="991" w:author="Jun Yu (MEDT)" w:date="2021-10-19T16:16:00Z">
              <w:rPr/>
            </w:rPrChange>
          </w:rPr>
          <w:delText xml:space="preserve">. </w:delText>
        </w:r>
      </w:del>
      <w:r w:rsidR="001D6162" w:rsidRPr="000E2930">
        <w:rPr>
          <w:highlight w:val="green"/>
          <w:rPrChange w:id="992" w:author="Jun Yu (MEDT)" w:date="2021-10-19T16:16:00Z">
            <w:rPr/>
          </w:rPrChange>
        </w:rPr>
        <w:t xml:space="preserve">From our </w:t>
      </w:r>
      <w:r w:rsidRPr="000E2930">
        <w:rPr>
          <w:highlight w:val="green"/>
          <w:rPrChange w:id="993" w:author="Jun Yu (MEDT)" w:date="2021-10-19T16:16:00Z">
            <w:rPr/>
          </w:rPrChange>
        </w:rPr>
        <w:t xml:space="preserve">alpha diversity rarefaction curve, </w:t>
      </w:r>
      <w:r w:rsidR="00BB709E" w:rsidRPr="000E2930">
        <w:rPr>
          <w:highlight w:val="green"/>
          <w:rPrChange w:id="994" w:author="Jun Yu (MEDT)" w:date="2021-10-19T16:16:00Z">
            <w:rPr/>
          </w:rPrChange>
        </w:rPr>
        <w:t xml:space="preserve">a sequencing depth of at least ten thousand reads is required </w:t>
      </w:r>
      <w:r w:rsidR="00444049" w:rsidRPr="000E2930">
        <w:rPr>
          <w:highlight w:val="green"/>
          <w:rPrChange w:id="995" w:author="Jun Yu (MEDT)" w:date="2021-10-19T16:16:00Z">
            <w:rPr/>
          </w:rPrChange>
        </w:rPr>
        <w:t xml:space="preserve">to study </w:t>
      </w:r>
      <w:r w:rsidRPr="000E2930">
        <w:rPr>
          <w:highlight w:val="green"/>
          <w:rPrChange w:id="996" w:author="Jun Yu (MEDT)" w:date="2021-10-19T16:16:00Z">
            <w:rPr/>
          </w:rPrChange>
        </w:rPr>
        <w:t xml:space="preserve">enteric fungi. </w:t>
      </w:r>
      <w:r w:rsidR="00580825" w:rsidRPr="000E2930">
        <w:rPr>
          <w:highlight w:val="green"/>
          <w:rPrChange w:id="997" w:author="Jun Yu (MEDT)" w:date="2021-10-19T16:16:00Z">
            <w:rPr/>
          </w:rPrChange>
        </w:rPr>
        <w:t xml:space="preserve">To improve credibility and accuracy, we adopted strict criteria to </w:t>
      </w:r>
      <w:r w:rsidR="007A0762" w:rsidRPr="000E2930">
        <w:rPr>
          <w:highlight w:val="green"/>
          <w:rPrChange w:id="998" w:author="Jun Yu (MEDT)" w:date="2021-10-19T16:16:00Z">
            <w:rPr/>
          </w:rPrChange>
        </w:rPr>
        <w:t>obtain</w:t>
      </w:r>
      <w:r w:rsidR="00580825" w:rsidRPr="000E2930">
        <w:rPr>
          <w:highlight w:val="green"/>
          <w:rPrChange w:id="999" w:author="Jun Yu (MEDT)" w:date="2021-10-19T16:16:00Z">
            <w:rPr/>
          </w:rPrChange>
        </w:rPr>
        <w:t xml:space="preserve"> 1,329 from 2,052, </w:t>
      </w:r>
      <w:r w:rsidR="007A0762" w:rsidRPr="000E2930">
        <w:rPr>
          <w:highlight w:val="green"/>
          <w:rPrChange w:id="1000" w:author="Jun Yu (MEDT)" w:date="2021-10-19T16:16:00Z">
            <w:rPr/>
          </w:rPrChange>
        </w:rPr>
        <w:t>by filtering low quality samples</w:t>
      </w:r>
      <w:r w:rsidR="00580825" w:rsidRPr="000E2930">
        <w:rPr>
          <w:highlight w:val="green"/>
          <w:rPrChange w:id="1001" w:author="Jun Yu (MEDT)" w:date="2021-10-19T16:16:00Z">
            <w:rPr/>
          </w:rPrChange>
        </w:rPr>
        <w:fldChar w:fldCharType="begin"/>
      </w:r>
      <w:r w:rsidR="00FD106C" w:rsidRPr="000E2930">
        <w:rPr>
          <w:highlight w:val="green"/>
          <w:rPrChange w:id="1002" w:author="Jun Yu (MEDT)" w:date="2021-10-19T16:16:00Z">
            <w:rPr/>
          </w:rPrChange>
        </w:rPr>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0E2930">
        <w:rPr>
          <w:highlight w:val="green"/>
          <w:rPrChange w:id="1003" w:author="Jun Yu (MEDT)" w:date="2021-10-19T16:16:00Z">
            <w:rPr/>
          </w:rPrChange>
        </w:rPr>
        <w:fldChar w:fldCharType="separate"/>
      </w:r>
      <w:r w:rsidR="00FD106C" w:rsidRPr="000E2930">
        <w:rPr>
          <w:kern w:val="0"/>
          <w:highlight w:val="green"/>
          <w:vertAlign w:val="superscript"/>
          <w:rPrChange w:id="1004" w:author="Jun Yu (MEDT)" w:date="2021-10-19T16:16:00Z">
            <w:rPr>
              <w:kern w:val="0"/>
              <w:vertAlign w:val="superscript"/>
            </w:rPr>
          </w:rPrChange>
        </w:rPr>
        <w:t>23,54</w:t>
      </w:r>
      <w:r w:rsidR="00580825" w:rsidRPr="000E2930">
        <w:rPr>
          <w:highlight w:val="green"/>
          <w:rPrChange w:id="1005" w:author="Jun Yu (MEDT)" w:date="2021-10-19T16:16:00Z">
            <w:rPr/>
          </w:rPrChange>
        </w:rPr>
        <w:fldChar w:fldCharType="end"/>
      </w:r>
      <w:r w:rsidR="00580825" w:rsidRPr="000E2930">
        <w:rPr>
          <w:highlight w:val="green"/>
          <w:rPrChange w:id="1006" w:author="Jun Yu (MEDT)" w:date="2021-10-19T16:16:00Z">
            <w:rPr/>
          </w:rPrChange>
        </w:rPr>
        <w:t xml:space="preserve">. </w:t>
      </w:r>
    </w:p>
    <w:p w14:paraId="6D827A97" w14:textId="77777777" w:rsidR="0072796B" w:rsidRPr="000E2930" w:rsidRDefault="0072796B" w:rsidP="00BA0A8A">
      <w:pPr>
        <w:spacing w:before="0" w:after="0"/>
        <w:rPr>
          <w:ins w:id="1007" w:author="Jun Yu (MEDT)" w:date="2021-10-18T15:11:00Z"/>
          <w:highlight w:val="green"/>
          <w:rPrChange w:id="1008" w:author="Jun Yu (MEDT)" w:date="2021-10-19T16:16:00Z">
            <w:rPr>
              <w:ins w:id="1009" w:author="Jun Yu (MEDT)" w:date="2021-10-18T15:11:00Z"/>
            </w:rPr>
          </w:rPrChange>
        </w:rPr>
      </w:pPr>
    </w:p>
    <w:p w14:paraId="1BDE4607" w14:textId="750F782E" w:rsidR="00D33202" w:rsidRDefault="00A5201E" w:rsidP="00BA0A8A">
      <w:pPr>
        <w:spacing w:before="0" w:after="0"/>
      </w:pPr>
      <w:r w:rsidRPr="000E2930">
        <w:rPr>
          <w:highlight w:val="green"/>
          <w:rPrChange w:id="1010" w:author="Jun Yu (MEDT)" w:date="2021-10-19T16:16:00Z">
            <w:rPr/>
          </w:rPrChange>
        </w:rPr>
        <w:lastRenderedPageBreak/>
        <w:t>C</w:t>
      </w:r>
      <w:r w:rsidR="00124759" w:rsidRPr="000E2930">
        <w:rPr>
          <w:highlight w:val="green"/>
          <w:rPrChange w:id="1011" w:author="Jun Yu (MEDT)" w:date="2021-10-19T16:16:00Z">
            <w:rPr/>
          </w:rPrChange>
        </w:rPr>
        <w:t>ohort heterogeneity of</w:t>
      </w:r>
      <w:r w:rsidR="00F94A48" w:rsidRPr="000E2930">
        <w:rPr>
          <w:highlight w:val="green"/>
          <w:rPrChange w:id="1012" w:author="Jun Yu (MEDT)" w:date="2021-10-19T16:16:00Z">
            <w:rPr/>
          </w:rPrChange>
        </w:rPr>
        <w:t xml:space="preserve"> the</w:t>
      </w:r>
      <w:r w:rsidR="00124759" w:rsidRPr="000E2930">
        <w:rPr>
          <w:highlight w:val="green"/>
          <w:rPrChange w:id="1013" w:author="Jun Yu (MEDT)" w:date="2021-10-19T16:16:00Z">
            <w:rPr/>
          </w:rPrChange>
        </w:rPr>
        <w:t xml:space="preserve"> enteric mycobiota was observed</w:t>
      </w:r>
      <w:r w:rsidR="00F94A48" w:rsidRPr="000E2930">
        <w:rPr>
          <w:highlight w:val="green"/>
          <w:rPrChange w:id="1014" w:author="Jun Yu (MEDT)" w:date="2021-10-19T16:16:00Z">
            <w:rPr/>
          </w:rPrChange>
        </w:rPr>
        <w:t xml:space="preserve"> across different studies</w:t>
      </w:r>
      <w:r w:rsidR="00615D1D" w:rsidRPr="000E2930">
        <w:rPr>
          <w:highlight w:val="green"/>
          <w:rPrChange w:id="1015" w:author="Jun Yu (MEDT)" w:date="2021-10-19T16:16:00Z">
            <w:rPr/>
          </w:rPrChange>
        </w:rPr>
        <w:t xml:space="preserve">. </w:t>
      </w:r>
      <w:r w:rsidR="00F94A48" w:rsidRPr="000E2930">
        <w:rPr>
          <w:highlight w:val="green"/>
          <w:rPrChange w:id="1016" w:author="Jun Yu (MEDT)" w:date="2021-10-19T16:16:00Z">
            <w:rPr/>
          </w:rPrChange>
        </w:rPr>
        <w:t>From our principal component analysis, there</w:t>
      </w:r>
      <w:r w:rsidR="00F94A48" w:rsidRPr="000E2930" w:rsidDel="00F94A48">
        <w:rPr>
          <w:highlight w:val="green"/>
          <w:rPrChange w:id="1017" w:author="Jun Yu (MEDT)" w:date="2021-10-19T16:16:00Z">
            <w:rPr/>
          </w:rPrChange>
        </w:rPr>
        <w:t xml:space="preserve"> </w:t>
      </w:r>
      <w:r w:rsidR="00F94A48" w:rsidRPr="000E2930">
        <w:rPr>
          <w:highlight w:val="green"/>
          <w:rPrChange w:id="1018" w:author="Jun Yu (MEDT)" w:date="2021-10-19T16:16:00Z">
            <w:rPr/>
          </w:rPrChange>
        </w:rPr>
        <w:t xml:space="preserve">were significant p-values for the fungal compositional differences across cohorts. </w:t>
      </w:r>
      <w:r w:rsidR="005C59A5" w:rsidRPr="000E2930">
        <w:rPr>
          <w:highlight w:val="green"/>
          <w:rPrChange w:id="1019" w:author="Jun Yu (MEDT)" w:date="2021-10-19T16:16:00Z">
            <w:rPr/>
          </w:rPrChange>
        </w:rPr>
        <w:t>This is consistent with p</w:t>
      </w:r>
      <w:r w:rsidR="00867992" w:rsidRPr="000E2930">
        <w:rPr>
          <w:highlight w:val="green"/>
          <w:rPrChange w:id="1020" w:author="Jun Yu (MEDT)" w:date="2021-10-19T16:16:00Z">
            <w:rPr/>
          </w:rPrChange>
        </w:rPr>
        <w:t xml:space="preserve">revious studies </w:t>
      </w:r>
      <w:r w:rsidR="005C59A5" w:rsidRPr="000E2930">
        <w:rPr>
          <w:highlight w:val="green"/>
          <w:rPrChange w:id="1021" w:author="Jun Yu (MEDT)" w:date="2021-10-19T16:16:00Z">
            <w:rPr/>
          </w:rPrChange>
        </w:rPr>
        <w:t>showing the crucial roles of</w:t>
      </w:r>
      <w:r w:rsidR="00867992" w:rsidRPr="000E2930">
        <w:rPr>
          <w:highlight w:val="green"/>
          <w:rPrChange w:id="1022" w:author="Jun Yu (MEDT)" w:date="2021-10-19T16:16:00Z">
            <w:rPr/>
          </w:rPrChange>
        </w:rPr>
        <w:t xml:space="preserve"> genetic background, age, dietary habits, lifestyle, and local environments in </w:t>
      </w:r>
      <w:r w:rsidR="00E81CE7" w:rsidRPr="000E2930">
        <w:rPr>
          <w:highlight w:val="green"/>
          <w:rPrChange w:id="1023" w:author="Jun Yu (MEDT)" w:date="2021-10-19T16:16:00Z">
            <w:rPr/>
          </w:rPrChange>
        </w:rPr>
        <w:t>microbiota composition</w:t>
      </w:r>
      <w:r w:rsidR="005C59A5" w:rsidRPr="000E2930">
        <w:rPr>
          <w:highlight w:val="green"/>
          <w:rPrChange w:id="1024" w:author="Jun Yu (MEDT)" w:date="2021-10-19T16:16:00Z">
            <w:rPr/>
          </w:rPrChange>
        </w:rPr>
        <w:t xml:space="preserve"> across different populations</w:t>
      </w:r>
      <w:r w:rsidR="00867992" w:rsidRPr="000E2930">
        <w:rPr>
          <w:highlight w:val="green"/>
          <w:rPrChange w:id="1025" w:author="Jun Yu (MEDT)" w:date="2021-10-19T16:16:00Z">
            <w:rPr/>
          </w:rPrChange>
        </w:rPr>
        <w:fldChar w:fldCharType="begin"/>
      </w:r>
      <w:r w:rsidR="00FD106C" w:rsidRPr="000E2930">
        <w:rPr>
          <w:highlight w:val="green"/>
          <w:rPrChange w:id="1026" w:author="Jun Yu (MEDT)" w:date="2021-10-19T16:16:00Z">
            <w:rPr/>
          </w:rPrChange>
        </w:rPr>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0E2930">
        <w:rPr>
          <w:highlight w:val="green"/>
          <w:rPrChange w:id="1027" w:author="Jun Yu (MEDT)" w:date="2021-10-19T16:16:00Z">
            <w:rPr/>
          </w:rPrChange>
        </w:rPr>
        <w:fldChar w:fldCharType="separate"/>
      </w:r>
      <w:r w:rsidR="00FD106C" w:rsidRPr="000E2930">
        <w:rPr>
          <w:kern w:val="0"/>
          <w:highlight w:val="green"/>
          <w:vertAlign w:val="superscript"/>
          <w:rPrChange w:id="1028" w:author="Jun Yu (MEDT)" w:date="2021-10-19T16:16:00Z">
            <w:rPr>
              <w:kern w:val="0"/>
              <w:vertAlign w:val="superscript"/>
            </w:rPr>
          </w:rPrChange>
        </w:rPr>
        <w:t>55</w:t>
      </w:r>
      <w:r w:rsidR="00867992" w:rsidRPr="000E2930">
        <w:rPr>
          <w:highlight w:val="green"/>
          <w:rPrChange w:id="1029" w:author="Jun Yu (MEDT)" w:date="2021-10-19T16:16:00Z">
            <w:rPr/>
          </w:rPrChange>
        </w:rPr>
        <w:fldChar w:fldCharType="end"/>
      </w:r>
      <w:r w:rsidR="00867992" w:rsidRPr="000E2930">
        <w:rPr>
          <w:highlight w:val="green"/>
          <w:rPrChange w:id="1030" w:author="Jun Yu (MEDT)" w:date="2021-10-19T16:16:00Z">
            <w:rPr/>
          </w:rPrChange>
        </w:rPr>
        <w:t>.</w:t>
      </w:r>
      <w:r w:rsidR="00867992" w:rsidRPr="00BA0A8A">
        <w:t xml:space="preserve"> </w:t>
      </w:r>
      <w:commentRangeEnd w:id="975"/>
      <w:r w:rsidR="000E2930">
        <w:rPr>
          <w:rStyle w:val="CommentReference"/>
        </w:rPr>
        <w:commentReference w:id="975"/>
      </w:r>
    </w:p>
    <w:p w14:paraId="761F810D" w14:textId="77777777" w:rsidR="00BA0A8A" w:rsidRPr="00BA0A8A" w:rsidRDefault="00BA0A8A" w:rsidP="00BA0A8A">
      <w:pPr>
        <w:spacing w:before="0" w:after="0"/>
      </w:pPr>
    </w:p>
    <w:p w14:paraId="2D9F0CF9" w14:textId="67857B40" w:rsidR="00615D1D" w:rsidDel="000E2930" w:rsidRDefault="006914BC" w:rsidP="00BA0A8A">
      <w:pPr>
        <w:spacing w:before="0" w:after="0"/>
        <w:rPr>
          <w:del w:id="1031" w:author="Jun Yu (MEDT)" w:date="2021-10-19T16:18:00Z"/>
        </w:rPr>
      </w:pPr>
      <w:del w:id="1032" w:author="Jun Yu (MEDT)" w:date="2021-10-19T16:17:00Z">
        <w:r w:rsidRPr="00BA0A8A" w:rsidDel="000E2930">
          <w:delText xml:space="preserve">Similar to previous </w:delText>
        </w:r>
        <w:r w:rsidR="00D750E3" w:rsidRPr="00BA0A8A" w:rsidDel="000E2930">
          <w:delText>research</w:delText>
        </w:r>
        <w:r w:rsidRPr="00BA0A8A" w:rsidDel="000E2930">
          <w:delText xml:space="preserve"> studying gut bacterial composition, w</w:delText>
        </w:r>
      </w:del>
      <w:ins w:id="1033" w:author="Jun Yu (MEDT)" w:date="2021-10-19T16:17:00Z">
        <w:r w:rsidR="000E2930">
          <w:t>W</w:t>
        </w:r>
      </w:ins>
      <w:r w:rsidRPr="00BA0A8A">
        <w:t xml:space="preserve">e </w:t>
      </w:r>
      <w:ins w:id="1034" w:author="Jun Yu (MEDT)" w:date="2021-10-19T17:11:00Z">
        <w:r w:rsidR="00C612B1">
          <w:t xml:space="preserve">first </w:t>
        </w:r>
      </w:ins>
      <w:del w:id="1035" w:author="Jun Yu (MEDT)" w:date="2021-10-19T16:17:00Z">
        <w:r w:rsidRPr="00BA0A8A" w:rsidDel="000E2930">
          <w:delText xml:space="preserve">also </w:delText>
        </w:r>
      </w:del>
      <w:r w:rsidRPr="00BA0A8A">
        <w:t>observed the alter</w:t>
      </w:r>
      <w:r w:rsidR="00E81CE7" w:rsidRPr="00BA0A8A">
        <w:t>e</w:t>
      </w:r>
      <w:r w:rsidRPr="00BA0A8A">
        <w:t xml:space="preserve">d </w:t>
      </w:r>
      <w:proofErr w:type="spellStart"/>
      <w:r w:rsidRPr="00BA0A8A">
        <w:t>mycobiota</w:t>
      </w:r>
      <w:proofErr w:type="spellEnd"/>
      <w:r w:rsidRPr="00BA0A8A">
        <w:t xml:space="preserve"> composition in CRC versus healthy controls.</w:t>
      </w:r>
      <w:r w:rsidR="00677B2D" w:rsidRPr="00BA0A8A">
        <w:t xml:space="preserve"> </w:t>
      </w:r>
      <w:r w:rsidR="00126C1D" w:rsidRPr="00BA0A8A">
        <w:t xml:space="preserve">W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 xml:space="preserve">as in the case of </w:t>
      </w:r>
      <w:r w:rsidR="00126C1D" w:rsidRPr="00BA0A8A">
        <w:t xml:space="preserve"> gut bacteria</w:t>
      </w:r>
      <w:r w:rsidR="00126C1D" w:rsidRPr="00BA0A8A">
        <w:fldChar w:fldCharType="begin"/>
      </w:r>
      <w:r w:rsidR="00FD106C" w:rsidRPr="00BA0A8A">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FD106C" w:rsidRPr="00BA0A8A">
        <w:rPr>
          <w:kern w:val="0"/>
          <w:vertAlign w:val="superscript"/>
        </w:rPr>
        <w:t>56,57</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FD106C" w:rsidRPr="00BA0A8A">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422C33" w:rsidRPr="00BA0A8A">
        <w:rPr>
          <w:kern w:val="0"/>
          <w:vertAlign w:val="superscript"/>
        </w:rPr>
        <w:t>8</w:t>
      </w:r>
      <w:r w:rsidR="00867992" w:rsidRPr="00BA0A8A">
        <w:fldChar w:fldCharType="end"/>
      </w:r>
      <w:r w:rsidR="00867992" w:rsidRPr="00BA0A8A">
        <w:t>.</w:t>
      </w:r>
      <w:r w:rsidR="00232C21" w:rsidRPr="00BA0A8A">
        <w:t xml:space="preserve"> </w:t>
      </w:r>
      <w:del w:id="1036"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1037" w:author="Jun Yu (MEDT)" w:date="2021-10-19T16:18:00Z"/>
        </w:rPr>
      </w:pPr>
    </w:p>
    <w:p w14:paraId="660F8A86" w14:textId="0A2A38B1" w:rsidR="00472BA0" w:rsidRDefault="004C7970" w:rsidP="00BA0A8A">
      <w:pPr>
        <w:spacing w:before="0" w:after="0"/>
        <w:rPr>
          <w:ins w:id="1038" w:author="Jun Yu (MEDT)" w:date="2021-10-19T11:16:00Z"/>
        </w:rPr>
      </w:pPr>
      <w:r w:rsidRPr="00BA0A8A">
        <w:t xml:space="preserve">The </w:t>
      </w:r>
      <w:ins w:id="1039" w:author="Jun Yu (MEDT)" w:date="2021-10-19T16:05:00Z">
        <w:r w:rsidR="00F037BE" w:rsidRPr="00BA0A8A">
          <w:t>multi-cohort</w:t>
        </w:r>
      </w:ins>
      <w:del w:id="1040"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FD106C" w:rsidRPr="00BA0A8A">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FD106C" w:rsidRPr="00BA0A8A">
        <w:rPr>
          <w:kern w:val="0"/>
          <w:vertAlign w:val="superscript"/>
        </w:rPr>
        <w:t>59</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1041"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1042"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w:t>
      </w:r>
      <w:r w:rsidR="007E6892" w:rsidRPr="00BA0A8A">
        <w:lastRenderedPageBreak/>
        <w:t xml:space="preserve">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which 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FD106C" w:rsidRPr="00BA0A8A">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FD106C" w:rsidRPr="00BA0A8A">
        <w:rPr>
          <w:kern w:val="0"/>
          <w:vertAlign w:val="superscript"/>
        </w:rPr>
        <w:t>30,31</w:t>
      </w:r>
      <w:r w:rsidR="007E6892" w:rsidRPr="00BA0A8A">
        <w:fldChar w:fldCharType="end"/>
      </w:r>
      <w:r w:rsidR="007E6892" w:rsidRPr="00BA0A8A">
        <w:t>.</w:t>
      </w:r>
      <w:r w:rsidR="002C3DB3" w:rsidRPr="00BA0A8A">
        <w:t xml:space="preserve"> </w:t>
      </w:r>
      <w:ins w:id="1043" w:author="Jun Yu (MEDT)" w:date="2021-10-19T11:16:00Z">
        <w:r w:rsidR="00472BA0" w:rsidRPr="00500D19">
          <w:rPr>
            <w:highlight w:val="green"/>
          </w:rPr>
          <w:t>XXX.</w:t>
        </w:r>
        <w:r w:rsidR="00472BA0">
          <w:rPr>
            <w:rStyle w:val="CommentReference"/>
          </w:rPr>
          <w:commentReference w:id="1044"/>
        </w:r>
      </w:ins>
    </w:p>
    <w:p w14:paraId="6B55466A" w14:textId="77777777" w:rsidR="00472BA0" w:rsidRDefault="00472BA0" w:rsidP="00BA0A8A">
      <w:pPr>
        <w:spacing w:before="0" w:after="0"/>
        <w:rPr>
          <w:ins w:id="1045" w:author="Jun Yu (MEDT)" w:date="2021-10-19T11:16:00Z"/>
        </w:rPr>
      </w:pPr>
    </w:p>
    <w:p w14:paraId="7610BDA8" w14:textId="1485C1B3" w:rsidR="00877B71" w:rsidRDefault="002C3DB3" w:rsidP="00BA0A8A">
      <w:pPr>
        <w:spacing w:before="0" w:after="0"/>
        <w:rPr>
          <w:ins w:id="1046" w:author="Jun Yu (MEDT)" w:date="2021-10-19T16:26:00Z"/>
        </w:rPr>
      </w:pPr>
      <w:del w:id="1047" w:author="Jun Yu (MEDT)" w:date="2021-10-19T16:20:00Z">
        <w:r w:rsidRPr="00BA0A8A" w:rsidDel="00877B71">
          <w:delText>Interestingly</w:delText>
        </w:r>
      </w:del>
      <w:ins w:id="1048" w:author="Jun Yu (MEDT)" w:date="2021-10-19T16:20:00Z">
        <w:r w:rsidR="00877B71">
          <w:t>Moreover</w:t>
        </w:r>
      </w:ins>
      <w:r w:rsidRPr="00BA0A8A">
        <w:t xml:space="preserve">, the most significant CRC-depleted </w:t>
      </w:r>
      <w:del w:id="1049" w:author="Jun Yu (MEDT)" w:date="2021-10-19T16:20:00Z">
        <w:r w:rsidRPr="00BA0A8A" w:rsidDel="00877B71">
          <w:delText xml:space="preserve">fungi </w:delText>
        </w:r>
      </w:del>
      <w:ins w:id="1050" w:author="Jun Yu (MEDT)" w:date="2021-10-19T16:20:00Z">
        <w:r w:rsidR="00877B71" w:rsidRPr="00BA0A8A">
          <w:t>fung</w:t>
        </w:r>
        <w:r w:rsidR="00877B71">
          <w:t>us</w:t>
        </w:r>
        <w:r w:rsidR="00877B71" w:rsidRPr="00BA0A8A">
          <w:t xml:space="preserve"> </w:t>
        </w:r>
      </w:ins>
      <w:del w:id="1051" w:author="Jun Yu (MEDT)" w:date="2021-10-19T16:20:00Z">
        <w:r w:rsidRPr="00BA0A8A" w:rsidDel="00877B71">
          <w:delText>w</w:delText>
        </w:r>
        <w:r w:rsidR="00E81CE7" w:rsidRPr="00BA0A8A" w:rsidDel="00877B71">
          <w:delText>ere</w:delText>
        </w:r>
        <w:r w:rsidR="00713425" w:rsidRPr="00BA0A8A" w:rsidDel="00877B71">
          <w:delText xml:space="preserve"> </w:delText>
        </w:r>
      </w:del>
      <w:ins w:id="1052" w:author="Jun Yu (MEDT)" w:date="2021-10-19T16:20:00Z">
        <w:r w:rsidR="00877B71" w:rsidRPr="00BA0A8A">
          <w:t>w</w:t>
        </w:r>
        <w:r w:rsidR="00877B71">
          <w:t>as</w:t>
        </w:r>
        <w:r w:rsidR="00877B71" w:rsidRPr="00BA0A8A">
          <w:t xml:space="preserve"> </w:t>
        </w:r>
      </w:ins>
      <w:r w:rsidR="00713425" w:rsidRPr="00BA0A8A">
        <w:rPr>
          <w:i/>
        </w:rPr>
        <w:t xml:space="preserve">A. </w:t>
      </w:r>
      <w:proofErr w:type="spellStart"/>
      <w:r w:rsidR="00713425" w:rsidRPr="00BA0A8A">
        <w:rPr>
          <w:i/>
        </w:rPr>
        <w:t>kawachii</w:t>
      </w:r>
      <w:proofErr w:type="spellEnd"/>
      <w:r w:rsidRPr="00BA0A8A">
        <w:t xml:space="preserve">, </w:t>
      </w:r>
      <w:ins w:id="1053"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1054" w:author="Jun Yu (MEDT)" w:date="2021-10-19T16:21:00Z">
        <w:r w:rsidR="00877B71">
          <w:t xml:space="preserve"> </w:t>
        </w:r>
        <w:commentRangeStart w:id="1055"/>
        <w:r w:rsidR="00877B71" w:rsidRPr="00877B71">
          <w:rPr>
            <w:highlight w:val="green"/>
            <w:rPrChange w:id="1056" w:author="Jun Yu (MEDT)" w:date="2021-10-19T16:21:00Z">
              <w:rPr/>
            </w:rPrChange>
          </w:rPr>
          <w:t>(ref?)</w:t>
        </w:r>
        <w:commentRangeEnd w:id="1055"/>
        <w:r w:rsidR="00877B71">
          <w:rPr>
            <w:rStyle w:val="CommentReference"/>
          </w:rPr>
          <w:commentReference w:id="1055"/>
        </w:r>
      </w:ins>
      <w:r w:rsidR="00713425" w:rsidRPr="00877B71">
        <w:rPr>
          <w:highlight w:val="green"/>
          <w:rPrChange w:id="1057" w:author="Jun Yu (MEDT)" w:date="2021-10-19T16:21:00Z">
            <w:rPr/>
          </w:rPrChange>
        </w:rPr>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FD106C" w:rsidRPr="00BA0A8A">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FD106C" w:rsidRPr="00BA0A8A">
        <w:rPr>
          <w:kern w:val="0"/>
          <w:vertAlign w:val="superscript"/>
        </w:rPr>
        <w:t>32</w:t>
      </w:r>
      <w:r w:rsidR="00713425" w:rsidRPr="00BA0A8A">
        <w:fldChar w:fldCharType="end"/>
      </w:r>
      <w:del w:id="1058"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treating colon cancer</w:t>
      </w:r>
      <w:r w:rsidR="00713425" w:rsidRPr="00BA0A8A">
        <w:fldChar w:fldCharType="begin"/>
      </w:r>
      <w:r w:rsidR="00FD106C" w:rsidRPr="00BA0A8A">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FD106C" w:rsidRPr="00BA0A8A">
        <w:rPr>
          <w:kern w:val="0"/>
          <w:vertAlign w:val="superscript"/>
        </w:rPr>
        <w:t>60</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1059"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1060"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FD106C" w:rsidRPr="00BA0A8A">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FD106C" w:rsidRPr="00BA0A8A">
        <w:rPr>
          <w:kern w:val="0"/>
          <w:vertAlign w:val="superscript"/>
        </w:rPr>
        <w:t>33</w:t>
      </w:r>
      <w:r w:rsidR="00B04161" w:rsidRPr="00BA0A8A">
        <w:fldChar w:fldCharType="end"/>
      </w:r>
      <w:r w:rsidR="00B04161" w:rsidRPr="00BA0A8A">
        <w:t xml:space="preserve">. </w:t>
      </w:r>
      <w:moveToRangeStart w:id="1061" w:author="Jun Yu (MEDT)" w:date="2021-10-19T10:59:00Z" w:name="move85533559"/>
      <w:del w:id="1062" w:author="Jun Yu (MEDT)" w:date="2021-10-19T10:59:00Z">
        <w:r w:rsidR="008C161B" w:rsidRPr="00C25889" w:rsidDel="008C161B">
          <w:delText>TBA (in vitro)</w:delText>
        </w:r>
      </w:del>
      <w:moveToRangeEnd w:id="1061"/>
      <w:ins w:id="1063" w:author="Jun Yu (MEDT)" w:date="2021-10-19T11:18:00Z">
        <w:r w:rsidR="00472BA0" w:rsidRPr="00877B71">
          <w:rPr>
            <w:rPrChange w:id="1064" w:author="Jun Yu (MEDT)" w:date="2021-10-19T16:22:00Z">
              <w:rPr>
                <w:highlight w:val="green"/>
              </w:rPr>
            </w:rPrChange>
          </w:rPr>
          <w:t xml:space="preserve">  </w:t>
        </w:r>
      </w:ins>
      <w:r w:rsidRPr="00BA0A8A">
        <w:rPr>
          <w:i/>
        </w:rPr>
        <w:t>R.</w:t>
      </w:r>
      <w:r w:rsidRPr="00BA0A8A">
        <w:t xml:space="preserve"> </w:t>
      </w:r>
      <w:proofErr w:type="spellStart"/>
      <w:r w:rsidRPr="00BA0A8A">
        <w:rPr>
          <w:i/>
        </w:rPr>
        <w:t>irregularis</w:t>
      </w:r>
      <w:proofErr w:type="spellEnd"/>
      <w:r w:rsidRPr="00BA0A8A">
        <w:rPr>
          <w:i/>
        </w:rPr>
        <w:t xml:space="preserve"> </w:t>
      </w:r>
      <w:r w:rsidRPr="00BA0A8A">
        <w:t xml:space="preserve">was the second most </w:t>
      </w:r>
      <w:del w:id="1065" w:author="Jun Yu (MEDT)" w:date="2021-10-19T11:18:00Z">
        <w:r w:rsidRPr="00BA0A8A" w:rsidDel="00472BA0">
          <w:delText xml:space="preserve">significant </w:delText>
        </w:r>
      </w:del>
      <w:r w:rsidRPr="00BA0A8A">
        <w:t>CRC-depleted fung</w:t>
      </w:r>
      <w:del w:id="1066" w:author="Jun Yu (MEDT)" w:date="2021-10-19T11:00:00Z">
        <w:r w:rsidRPr="00BA0A8A" w:rsidDel="008C161B">
          <w:delText>i</w:delText>
        </w:r>
      </w:del>
      <w:ins w:id="1067" w:author="Jun Yu (MEDT)" w:date="2021-10-19T11:00:00Z">
        <w:r w:rsidR="008C161B">
          <w:t>us</w:t>
        </w:r>
      </w:ins>
      <w:r w:rsidRPr="00BA0A8A">
        <w:t xml:space="preserve">. </w:t>
      </w:r>
      <w:del w:id="1068"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 xml:space="preserve">R. </w:t>
      </w:r>
      <w:proofErr w:type="spellStart"/>
      <w:r w:rsidRPr="00BA0A8A">
        <w:rPr>
          <w:i/>
        </w:rPr>
        <w:t>irregularis</w:t>
      </w:r>
      <w:proofErr w:type="spellEnd"/>
      <w:r w:rsidRPr="00BA0A8A">
        <w:t xml:space="preserve"> symbiosis </w:t>
      </w:r>
      <w:ins w:id="1069" w:author="Jun Yu (MEDT)" w:date="2021-10-19T16:22:00Z">
        <w:r w:rsidR="00877B71">
          <w:t xml:space="preserve">was reported to </w:t>
        </w:r>
      </w:ins>
      <w:del w:id="1070" w:author="Jun Yu (MEDT)" w:date="2021-10-19T16:22:00Z">
        <w:r w:rsidRPr="00BA0A8A" w:rsidDel="00877B71">
          <w:delText xml:space="preserve">can </w:delText>
        </w:r>
      </w:del>
      <w:ins w:id="1071" w:author="Jun Yu (MEDT)" w:date="2021-10-19T16:22:00Z">
        <w:r w:rsidR="00877B71">
          <w:t>induce</w:t>
        </w:r>
      </w:ins>
      <w:del w:id="1072" w:author="Jun Yu (MEDT)" w:date="2021-10-19T16:22:00Z">
        <w:r w:rsidRPr="00BA0A8A" w:rsidDel="00877B71">
          <w:delText xml:space="preserve">lead to </w:delText>
        </w:r>
      </w:del>
      <w:ins w:id="1073"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FD106C" w:rsidRPr="00BA0A8A">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FD106C" w:rsidRPr="00BA0A8A">
        <w:rPr>
          <w:kern w:val="0"/>
          <w:vertAlign w:val="superscript"/>
        </w:rPr>
        <w:t>61,62</w:t>
      </w:r>
      <w:r w:rsidRPr="00BA0A8A">
        <w:fldChar w:fldCharType="end"/>
      </w:r>
      <w:r w:rsidRPr="00BA0A8A">
        <w:t xml:space="preserve">. </w:t>
      </w:r>
      <w:del w:id="1074"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 xml:space="preserve">R. </w:t>
      </w:r>
      <w:proofErr w:type="spellStart"/>
      <w:r w:rsidRPr="00BA0A8A">
        <w:rPr>
          <w:i/>
        </w:rPr>
        <w:t>irregularis</w:t>
      </w:r>
      <w:proofErr w:type="spellEnd"/>
      <w:r w:rsidRPr="00BA0A8A">
        <w:t xml:space="preserve"> symbiosis </w:t>
      </w:r>
      <w:del w:id="1075" w:author="Jun Yu (MEDT)" w:date="2021-10-19T16:24:00Z">
        <w:r w:rsidRPr="00BA0A8A" w:rsidDel="00877B71">
          <w:delText>include</w:delText>
        </w:r>
        <w:r w:rsidR="009348AE" w:rsidRPr="00BA0A8A" w:rsidDel="00877B71">
          <w:delText>d</w:delText>
        </w:r>
        <w:r w:rsidRPr="00BA0A8A" w:rsidDel="00877B71">
          <w:delText xml:space="preserve"> the</w:delText>
        </w:r>
      </w:del>
      <w:ins w:id="1076" w:author="Jun Yu (MEDT)" w:date="2021-10-19T16:24:00Z">
        <w:r w:rsidR="00877B71">
          <w:t>could</w:t>
        </w:r>
      </w:ins>
      <w:r w:rsidRPr="00BA0A8A">
        <w:t xml:space="preserve"> produc</w:t>
      </w:r>
      <w:ins w:id="1077" w:author="Jun Yu (MEDT)" w:date="2021-10-19T16:24:00Z">
        <w:r w:rsidR="00877B71">
          <w:t>e</w:t>
        </w:r>
      </w:ins>
      <w:del w:id="1078"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1079" w:author="Jun Yu (MEDT)" w:date="2021-10-19T16:25:00Z">
        <w:r w:rsidRPr="00BA0A8A" w:rsidDel="00877B71">
          <w:delText>presenting several</w:delText>
        </w:r>
      </w:del>
      <w:ins w:id="1080" w:author="Jun Yu (MEDT)" w:date="2021-10-19T16:25:00Z">
        <w:r w:rsidR="00877B71">
          <w:t>which related to</w:t>
        </w:r>
      </w:ins>
      <w:r w:rsidRPr="00BA0A8A">
        <w:t xml:space="preserve"> </w:t>
      </w:r>
      <w:del w:id="1081" w:author="Jun Yu (MEDT)" w:date="2021-10-19T16:25:00Z">
        <w:r w:rsidRPr="00BA0A8A" w:rsidDel="00877B71">
          <w:delText>health-related</w:delText>
        </w:r>
      </w:del>
      <w:ins w:id="1082" w:author="Jun Yu (MEDT)" w:date="2021-10-19T16:25:00Z">
        <w:r w:rsidR="00877B71">
          <w:t>beneficial</w:t>
        </w:r>
      </w:ins>
      <w:r w:rsidRPr="00BA0A8A">
        <w:t xml:space="preserve"> properties</w:t>
      </w:r>
      <w:ins w:id="1083" w:author="Jun Yu (MEDT)" w:date="2021-10-19T16:25:00Z">
        <w:r w:rsidR="00877B71">
          <w:t xml:space="preserve"> of </w:t>
        </w:r>
      </w:ins>
      <w:del w:id="1084" w:author="Jun Yu (MEDT)" w:date="2021-10-19T16:25:00Z">
        <w:r w:rsidRPr="00BA0A8A" w:rsidDel="00877B71">
          <w:delText xml:space="preserve">, such as </w:delText>
        </w:r>
      </w:del>
      <w:r w:rsidRPr="00BA0A8A">
        <w:t>antioxidant, anti-inflammatory, and antimicrobial effects</w:t>
      </w:r>
      <w:r w:rsidRPr="00BA0A8A">
        <w:fldChar w:fldCharType="begin"/>
      </w:r>
      <w:r w:rsidR="00FD106C" w:rsidRPr="00BA0A8A">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FD106C" w:rsidRPr="00BA0A8A">
        <w:rPr>
          <w:kern w:val="0"/>
          <w:vertAlign w:val="superscript"/>
        </w:rPr>
        <w:t>63,64</w:t>
      </w:r>
      <w:r w:rsidRPr="00BA0A8A">
        <w:fldChar w:fldCharType="end"/>
      </w:r>
      <w:r w:rsidRPr="00BA0A8A">
        <w:t xml:space="preserve">. </w:t>
      </w:r>
      <w:r w:rsidR="00B04161" w:rsidRPr="00BA0A8A">
        <w:t xml:space="preserve">These </w:t>
      </w:r>
      <w:del w:id="1085" w:author="Jun Yu (MEDT)" w:date="2021-10-19T16:27:00Z">
        <w:r w:rsidR="00B04161" w:rsidRPr="00BA0A8A" w:rsidDel="00877B71">
          <w:delText xml:space="preserve">observations </w:delText>
        </w:r>
      </w:del>
      <w:ins w:id="1086" w:author="Jun Yu (MEDT)" w:date="2021-10-19T16:27:00Z">
        <w:r w:rsidR="00877B71">
          <w:t>finding</w:t>
        </w:r>
        <w:r w:rsidR="00877B71" w:rsidRPr="00BA0A8A">
          <w:t xml:space="preserve">s </w:t>
        </w:r>
      </w:ins>
      <w:r w:rsidR="00B04161" w:rsidRPr="00BA0A8A">
        <w:t xml:space="preserve">support their roles </w:t>
      </w:r>
      <w:ins w:id="1087" w:author="Jun Yu (MEDT)" w:date="2021-10-19T16:27:00Z">
        <w:r w:rsidR="00877B71">
          <w:t xml:space="preserve">of the enriched- or depleted fungi </w:t>
        </w:r>
      </w:ins>
      <w:r w:rsidR="00B04161" w:rsidRPr="00BA0A8A">
        <w:t xml:space="preserve">in the promotion or inhibition of colorectal carcinogenesis. </w:t>
      </w:r>
      <w:del w:id="1088"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w:delText>
        </w:r>
        <w:r w:rsidR="00FA5606" w:rsidRPr="00BA0A8A" w:rsidDel="00877B71">
          <w:lastRenderedPageBreak/>
          <w:delText xml:space="preserve">identify differentially abundant fungi in CRC were robust and accurate. </w:delText>
        </w:r>
      </w:del>
    </w:p>
    <w:p w14:paraId="3366B818" w14:textId="77777777" w:rsidR="00877B71" w:rsidRDefault="00877B71" w:rsidP="00BA0A8A">
      <w:pPr>
        <w:spacing w:before="0" w:after="0"/>
        <w:rPr>
          <w:ins w:id="1089" w:author="Jun Yu (MEDT)" w:date="2021-10-19T16:26:00Z"/>
        </w:rPr>
      </w:pPr>
    </w:p>
    <w:p w14:paraId="5200E02E" w14:textId="02C8D616" w:rsidR="00B04161" w:rsidDel="00877B71" w:rsidRDefault="00FA5606" w:rsidP="00BA0A8A">
      <w:pPr>
        <w:spacing w:before="0" w:after="0"/>
        <w:rPr>
          <w:del w:id="1090" w:author="Jun Yu (MEDT)" w:date="2021-10-19T16:26:00Z"/>
        </w:rPr>
      </w:pPr>
      <w:del w:id="1091"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1092" w:author="Jun Yu (MEDT)" w:date="2021-10-19T16:26:00Z"/>
        </w:rPr>
      </w:pPr>
    </w:p>
    <w:p w14:paraId="3AA12B81" w14:textId="6C54A767" w:rsidR="00713425" w:rsidDel="006444AD" w:rsidRDefault="0037774D" w:rsidP="00BA0A8A">
      <w:pPr>
        <w:spacing w:before="0" w:after="0"/>
        <w:rPr>
          <w:moveFrom w:id="1093" w:author="Jun Yu (MEDT)" w:date="2021-10-19T16:28:00Z"/>
        </w:rPr>
      </w:pPr>
      <w:moveFromRangeStart w:id="1094" w:author="Jun Yu (MEDT)" w:date="2021-10-19T16:28:00Z" w:name="move85553332"/>
      <w:moveFrom w:id="1095"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t>
        </w:r>
        <w:r w:rsidR="0028146F" w:rsidRPr="00BA0A8A" w:rsidDel="006444AD">
          <w:lastRenderedPageBreak/>
          <w:t xml:space="preserve">with higher sequencing depth may be able to pick up more important pathogenic fungi and elucidate their roles in CRC </w:t>
        </w:r>
        <w:r w:rsidR="00A56C91" w:rsidRPr="00BA0A8A" w:rsidDel="006444AD">
          <w:t>pathogenesis.</w:t>
        </w:r>
        <w:r w:rsidR="00536170" w:rsidRPr="00BA0A8A" w:rsidDel="006444AD">
          <w:t xml:space="preserve"> </w:t>
        </w:r>
      </w:moveFrom>
    </w:p>
    <w:moveFromRangeEnd w:id="1094"/>
    <w:p w14:paraId="1DC42ACC" w14:textId="06A71CCC" w:rsidR="00BA0A8A" w:rsidRPr="00BA0A8A" w:rsidDel="006444AD" w:rsidRDefault="00BA0A8A" w:rsidP="00BA0A8A">
      <w:pPr>
        <w:spacing w:before="0" w:after="0"/>
        <w:rPr>
          <w:del w:id="1096" w:author="Jun Yu (MEDT)" w:date="2021-10-19T16:28:00Z"/>
        </w:rPr>
      </w:pPr>
    </w:p>
    <w:p w14:paraId="0E83A9CB" w14:textId="09AAA02A"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w:t>
      </w:r>
      <w:commentRangeStart w:id="1097"/>
      <w:commentRangeEnd w:id="1097"/>
      <w:r w:rsidRPr="00BA0A8A">
        <w:rPr>
          <w:rStyle w:val="CommentReference"/>
          <w:sz w:val="24"/>
          <w:szCs w:val="24"/>
        </w:rPr>
        <w:commentReference w:id="1097"/>
      </w:r>
      <w:r w:rsidRPr="00BA0A8A">
        <w:t xml:space="preserve">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FD106C" w:rsidRPr="00BA0A8A">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FD106C" w:rsidRPr="00BA0A8A">
        <w:rPr>
          <w:kern w:val="0"/>
          <w:vertAlign w:val="superscript"/>
        </w:rPr>
        <w:t>69–71</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significantly</w:t>
      </w:r>
      <w:commentRangeStart w:id="1098"/>
      <w:commentRangeEnd w:id="1098"/>
      <w:r w:rsidR="0088212D" w:rsidRPr="00BA0A8A">
        <w:rPr>
          <w:rStyle w:val="CommentReference"/>
          <w:sz w:val="24"/>
          <w:szCs w:val="24"/>
        </w:rPr>
        <w:commentReference w:id="1098"/>
      </w:r>
      <w:r w:rsidR="0088212D" w:rsidRPr="00BA0A8A">
        <w:t xml:space="preserve">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33F46BC9" w:rsidR="00464374" w:rsidRDefault="00946F4A" w:rsidP="00BA0A8A">
      <w:pPr>
        <w:spacing w:before="0" w:after="0"/>
      </w:pPr>
      <w:r w:rsidRPr="00BA0A8A">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commentRangeStart w:id="1099"/>
      <w:proofErr w:type="spellEnd"/>
      <w:r w:rsidR="00E44472" w:rsidRPr="00BA0A8A">
        <w:t>.</w:t>
      </w:r>
      <w:r w:rsidR="00867992" w:rsidRPr="00BA0A8A">
        <w:t xml:space="preserve"> </w:t>
      </w:r>
      <w:commentRangeEnd w:id="1099"/>
      <w:r w:rsidR="007044EC" w:rsidRPr="00BA0A8A">
        <w:rPr>
          <w:rStyle w:val="CommentReference"/>
          <w:sz w:val="24"/>
          <w:szCs w:val="24"/>
        </w:rPr>
        <w:commentReference w:id="1099"/>
      </w:r>
      <w:r w:rsidR="00867992" w:rsidRPr="00BA0A8A">
        <w:t xml:space="preserve">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 xml:space="preserve">fungal-bacterial </w:t>
      </w:r>
      <w:r w:rsidR="00321236" w:rsidRPr="00BA0A8A">
        <w:lastRenderedPageBreak/>
        <w:t>interactions in two conditions (CRC vs Healthy controls)</w:t>
      </w:r>
      <w:r w:rsidR="00867992" w:rsidRPr="00BA0A8A">
        <w:t xml:space="preserve">. Our results showed that the </w:t>
      </w:r>
      <w:r w:rsidR="004314C2" w:rsidRPr="00BA0A8A">
        <w:t>fungal</w:t>
      </w:r>
      <w:r w:rsidR="00867992" w:rsidRPr="00BA0A8A">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1100"/>
      <w:commentRangeEnd w:id="1100"/>
      <w:r w:rsidR="0088212D" w:rsidRPr="00BA0A8A">
        <w:rPr>
          <w:rStyle w:val="CommentReference"/>
          <w:sz w:val="24"/>
          <w:szCs w:val="24"/>
        </w:rPr>
        <w:commentReference w:id="1100"/>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FD106C" w:rsidRPr="00BA0A8A">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FD106C" w:rsidRPr="00BA0A8A">
        <w:rPr>
          <w:kern w:val="0"/>
          <w:vertAlign w:val="superscript"/>
        </w:rPr>
        <w:t>14,72</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15335F1F"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FD106C" w:rsidRPr="00BA0A8A">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FD106C" w:rsidRPr="00BA0A8A">
        <w:rPr>
          <w:kern w:val="0"/>
          <w:vertAlign w:val="superscript"/>
        </w:rPr>
        <w:t>52</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FD106C" w:rsidRPr="00BA0A8A">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FD106C" w:rsidRPr="00BA0A8A">
        <w:rPr>
          <w:kern w:val="0"/>
          <w:vertAlign w:val="superscript"/>
        </w:rPr>
        <w:t>34,65,73</w:t>
      </w:r>
      <w:r w:rsidRPr="00BA0A8A">
        <w:rPr>
          <w:i/>
        </w:rPr>
        <w:fldChar w:fldCharType="end"/>
      </w:r>
      <w:r w:rsidRPr="00BA0A8A">
        <w:t>, and</w:t>
      </w:r>
      <w:r w:rsidRPr="00BA0A8A">
        <w:rPr>
          <w:i/>
        </w:rPr>
        <w:t xml:space="preserve"> P. micra</w:t>
      </w:r>
      <w:r w:rsidRPr="00BA0A8A">
        <w:rPr>
          <w:i/>
        </w:rPr>
        <w:fldChar w:fldCharType="begin"/>
      </w:r>
      <w:r w:rsidR="00FD106C" w:rsidRPr="00BA0A8A">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FD106C" w:rsidRPr="00BA0A8A">
        <w:rPr>
          <w:kern w:val="0"/>
          <w:vertAlign w:val="superscript"/>
        </w:rPr>
        <w:t>19</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FD106C" w:rsidRPr="00BA0A8A">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B07014" w:rsidRPr="00BA0A8A">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1101" w:author="Jun Yu (MEDT)" w:date="2021-10-19T16:28:00Z"/>
          <w:highlight w:val="yellow"/>
        </w:rPr>
      </w:pPr>
    </w:p>
    <w:p w14:paraId="6843F27D" w14:textId="1044AF36" w:rsidR="006444AD" w:rsidRDefault="006444AD" w:rsidP="006444AD">
      <w:pPr>
        <w:spacing w:before="0" w:after="0"/>
        <w:rPr>
          <w:moveTo w:id="1102" w:author="Jun Yu (MEDT)" w:date="2021-10-19T16:28:00Z"/>
        </w:rPr>
      </w:pPr>
      <w:moveToRangeStart w:id="1103" w:author="Jun Yu (MEDT)" w:date="2021-10-19T16:28:00Z" w:name="move85553332"/>
      <w:moveTo w:id="1104" w:author="Jun Yu (MEDT)" w:date="2021-10-19T16:28:00Z">
        <w:r w:rsidRPr="00BA0A8A">
          <w:lastRenderedPageBreak/>
          <w:t xml:space="preserve">We developed machine learning models to distinguish CRC patients from healthy controls using stool bacterial and fungal markers. The AUC obtained when we used </w:t>
        </w:r>
      </w:moveTo>
      <w:ins w:id="1105" w:author="Jun Yu (MEDT)" w:date="2021-10-19T17:03:00Z">
        <w:r w:rsidR="00467AC1">
          <w:t xml:space="preserve">for </w:t>
        </w:r>
      </w:ins>
      <w:moveTo w:id="1106"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107" w:author="Jun Yu (MEDT)" w:date="2021-10-19T17:01:00Z">
        <w:r w:rsidR="00246F85">
          <w:t xml:space="preserve"> marker only</w:t>
        </w:r>
        <w:r w:rsidR="00866D36">
          <w:t>,</w:t>
        </w:r>
      </w:ins>
      <w:moveTo w:id="1108" w:author="Jun Yu (MEDT)" w:date="2021-10-19T16:28:00Z">
        <w:r w:rsidRPr="00BA0A8A">
          <w:t xml:space="preserve"> </w:t>
        </w:r>
        <w:del w:id="1109"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1110" w:author="Jun Yu (MEDT)" w:date="2021-10-19T17:08:00Z">
        <w:r w:rsidR="00467AC1">
          <w:t xml:space="preserve">fecal </w:t>
        </w:r>
      </w:ins>
      <w:moveTo w:id="1111" w:author="Jun Yu (MEDT)" w:date="2021-10-19T16:28:00Z">
        <w:del w:id="1112" w:author="Jun Yu (MEDT)" w:date="2021-10-19T17:04:00Z">
          <w:r w:rsidRPr="00BA0A8A" w:rsidDel="00467AC1">
            <w:delText>bacteria may not</w:delText>
          </w:r>
        </w:del>
      </w:moveTo>
      <w:ins w:id="1113" w:author="Jun Yu (MEDT)" w:date="2021-10-19T17:07:00Z">
        <w:r w:rsidR="00467AC1">
          <w:t>fungi markers</w:t>
        </w:r>
      </w:ins>
      <w:moveTo w:id="1114" w:author="Jun Yu (MEDT)" w:date="2021-10-19T16:28:00Z">
        <w:del w:id="1115" w:author="Jun Yu (MEDT)" w:date="2021-10-19T17:05:00Z">
          <w:r w:rsidRPr="00BA0A8A" w:rsidDel="00467AC1">
            <w:delText xml:space="preserve"> be the critical </w:delText>
          </w:r>
        </w:del>
        <w:del w:id="1116" w:author="Jun Yu (MEDT)" w:date="2021-10-19T17:07:00Z">
          <w:r w:rsidRPr="00BA0A8A" w:rsidDel="00467AC1">
            <w:delText>CRC</w:delText>
          </w:r>
        </w:del>
        <w:del w:id="1117" w:author="Jun Yu (MEDT)" w:date="2021-10-19T17:05:00Z">
          <w:r w:rsidRPr="00BA0A8A" w:rsidDel="00467AC1">
            <w:delText>-associated factor in all situations</w:delText>
          </w:r>
        </w:del>
        <w:del w:id="1118" w:author="Jun Yu (MEDT)" w:date="2021-10-19T17:07:00Z">
          <w:r w:rsidRPr="00BA0A8A" w:rsidDel="00467AC1">
            <w:delText xml:space="preserve">. </w:delText>
          </w:r>
        </w:del>
      </w:moveTo>
      <w:ins w:id="1119" w:author="Jun Yu (MEDT)" w:date="2021-10-19T17:07:00Z">
        <w:r w:rsidR="00467AC1" w:rsidRPr="00467AC1">
          <w:t xml:space="preserve"> could be used together with bacterial markers to improve the accuracy of distinguishing CRC patients from tumor-free healthy individuals. </w:t>
        </w:r>
      </w:ins>
      <w:moveTo w:id="1120" w:author="Jun Yu (MEDT)" w:date="2021-10-19T16:28:00Z">
        <w:del w:id="1121"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103"/>
    <w:p w14:paraId="160F6936" w14:textId="77777777" w:rsidR="006444AD" w:rsidRPr="00246F85" w:rsidRDefault="006444AD" w:rsidP="00BA0A8A">
      <w:pPr>
        <w:widowControl/>
        <w:spacing w:before="0" w:after="0"/>
        <w:rPr>
          <w:ins w:id="1122" w:author="Jun Yu (MEDT)" w:date="2021-10-19T16:28:00Z"/>
          <w:rFonts w:eastAsiaTheme="minorEastAsia" w:hint="eastAsia"/>
          <w:highlight w:val="yellow"/>
          <w:rPrChange w:id="1123" w:author="Jun Yu (MEDT)" w:date="2021-10-19T16:29:00Z">
            <w:rPr>
              <w:ins w:id="1124" w:author="Jun Yu (MEDT)" w:date="2021-10-19T16:28:00Z"/>
              <w:highlight w:val="yellow"/>
            </w:rPr>
          </w:rPrChange>
        </w:rPr>
      </w:pPr>
    </w:p>
    <w:p w14:paraId="634AD58B" w14:textId="77777777" w:rsidR="006444AD" w:rsidRDefault="006444AD" w:rsidP="00BA0A8A">
      <w:pPr>
        <w:widowControl/>
        <w:spacing w:before="0" w:after="0"/>
        <w:rPr>
          <w:ins w:id="1125"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126"/>
      <w:ins w:id="1127" w:author="Jun Yu (MEDT)" w:date="2021-10-19T16:07:00Z">
        <w:r w:rsidRPr="00F037BE">
          <w:rPr>
            <w:highlight w:val="green"/>
            <w:rPrChange w:id="1128" w:author="Jun Yu (MEDT)" w:date="2021-10-19T16:07:00Z">
              <w:rPr/>
            </w:rPrChange>
          </w:rPr>
          <w:t>In conclusion,</w:t>
        </w:r>
        <w:r>
          <w:t xml:space="preserve"> </w:t>
        </w:r>
        <w:commentRangeEnd w:id="1126"/>
        <w:r>
          <w:rPr>
            <w:rStyle w:val="CommentReference"/>
          </w:rPr>
          <w:commentReference w:id="1126"/>
        </w:r>
      </w:ins>
      <w:moveFromRangeStart w:id="1129" w:author="Jun Yu (MEDT)" w:date="2021-10-19T10:59:00Z" w:name="move85533559"/>
      <w:moveFrom w:id="1130" w:author="Jun Yu (MEDT)" w:date="2021-10-19T10:59:00Z">
        <w:r w:rsidR="00867992" w:rsidRPr="00BA0A8A" w:rsidDel="008C161B">
          <w:rPr>
            <w:highlight w:val="yellow"/>
          </w:rPr>
          <w:t>TBA (in vitro)</w:t>
        </w:r>
      </w:moveFrom>
      <w:moveFromRangeEnd w:id="1129"/>
      <w:r w:rsidR="0096422D" w:rsidRPr="00BA0A8A">
        <w:br w:type="page"/>
      </w:r>
    </w:p>
    <w:p w14:paraId="70B0656C" w14:textId="6CF12B0F" w:rsidR="00C974CA" w:rsidRPr="00BA0A8A" w:rsidRDefault="00F444BB" w:rsidP="00BA0A8A">
      <w:pPr>
        <w:pStyle w:val="title10831"/>
        <w:spacing w:before="0" w:after="0" w:line="480" w:lineRule="auto"/>
        <w:jc w:val="both"/>
        <w:rPr>
          <w:sz w:val="24"/>
          <w:szCs w:val="24"/>
          <w:u w:val="none"/>
        </w:rPr>
      </w:pPr>
      <w:r w:rsidRPr="00BA0A8A">
        <w:rPr>
          <w:sz w:val="24"/>
          <w:szCs w:val="24"/>
          <w:u w:val="none"/>
        </w:rPr>
        <w:lastRenderedPageBreak/>
        <w:t>Reference</w:t>
      </w:r>
      <w:r w:rsidR="00BA0A8A">
        <w:rPr>
          <w:sz w:val="24"/>
          <w:szCs w:val="24"/>
          <w:u w:val="none"/>
        </w:rPr>
        <w:t>s</w:t>
      </w:r>
    </w:p>
    <w:p w14:paraId="3ADAF4BB" w14:textId="77777777" w:rsidR="00FD106C" w:rsidRPr="00BA0A8A" w:rsidRDefault="001C7215" w:rsidP="00BA0A8A">
      <w:pPr>
        <w:pStyle w:val="Bibliography"/>
        <w:spacing w:before="0" w:after="0"/>
      </w:pPr>
      <w:r w:rsidRPr="00BA0A8A">
        <w:fldChar w:fldCharType="begin"/>
      </w:r>
      <w:r w:rsidR="00FD106C" w:rsidRPr="00BA0A8A">
        <w:instrText xml:space="preserve"> ADDIN ZOTERO_BIBL {"uncited":[],"omitted":[],"custom":[]} CSL_BIBLIOGRAPHY </w:instrText>
      </w:r>
      <w:r w:rsidRPr="00BA0A8A">
        <w:fldChar w:fldCharType="separate"/>
      </w:r>
      <w:r w:rsidR="00FD106C" w:rsidRPr="00BA0A8A">
        <w:t>1.</w:t>
      </w:r>
      <w:r w:rsidR="00FD106C" w:rsidRPr="00BA0A8A">
        <w:tab/>
        <w:t xml:space="preserve">Ferlay, J. </w:t>
      </w:r>
      <w:r w:rsidR="00FD106C" w:rsidRPr="00BA0A8A">
        <w:rPr>
          <w:i/>
          <w:iCs/>
        </w:rPr>
        <w:t>et al.</w:t>
      </w:r>
      <w:r w:rsidR="00FD106C" w:rsidRPr="00BA0A8A">
        <w:t xml:space="preserve"> Cancer incidence and mortality worldwide: Sources, methods and major patterns in GLOBOCAN 2012. </w:t>
      </w:r>
      <w:r w:rsidR="00FD106C" w:rsidRPr="00BA0A8A">
        <w:rPr>
          <w:i/>
          <w:iCs/>
        </w:rPr>
        <w:t>International Journal of Cancer</w:t>
      </w:r>
      <w:r w:rsidR="00FD106C" w:rsidRPr="00BA0A8A">
        <w:t xml:space="preserve"> </w:t>
      </w:r>
      <w:r w:rsidR="00FD106C" w:rsidRPr="00BA0A8A">
        <w:rPr>
          <w:b/>
          <w:bCs/>
        </w:rPr>
        <w:t>136</w:t>
      </w:r>
      <w:r w:rsidR="00FD106C" w:rsidRPr="00BA0A8A">
        <w:t>, E359–E386 (2015).</w:t>
      </w:r>
    </w:p>
    <w:p w14:paraId="7CEB7010" w14:textId="77777777" w:rsidR="00FD106C" w:rsidRPr="00BA0A8A" w:rsidRDefault="00FD106C" w:rsidP="00BA0A8A">
      <w:pPr>
        <w:pStyle w:val="Bibliography"/>
        <w:spacing w:before="0" w:after="0"/>
      </w:pPr>
      <w:r w:rsidRPr="00BA0A8A">
        <w:t>2.</w:t>
      </w:r>
      <w:r w:rsidRPr="00BA0A8A">
        <w:tab/>
        <w:t xml:space="preserve">Lin, Y., Wang, G., Yu, J. &amp; Sung, J. J. Y. Artificial intelligence and metagenomics in intestinal diseases. </w:t>
      </w:r>
      <w:r w:rsidRPr="00BA0A8A">
        <w:rPr>
          <w:i/>
          <w:iCs/>
        </w:rPr>
        <w:t>Journal of Gastroenterology and Hepatology</w:t>
      </w:r>
      <w:r w:rsidRPr="00BA0A8A">
        <w:t xml:space="preserve"> </w:t>
      </w:r>
      <w:r w:rsidRPr="00BA0A8A">
        <w:rPr>
          <w:b/>
          <w:bCs/>
        </w:rPr>
        <w:t>36</w:t>
      </w:r>
      <w:r w:rsidRPr="00BA0A8A">
        <w:t>, 841–847 (2021).</w:t>
      </w:r>
    </w:p>
    <w:p w14:paraId="6F37169D" w14:textId="77777777" w:rsidR="00FD106C" w:rsidRPr="00BA0A8A" w:rsidRDefault="00FD106C" w:rsidP="00BA0A8A">
      <w:pPr>
        <w:pStyle w:val="Bibliography"/>
        <w:spacing w:before="0" w:after="0"/>
      </w:pPr>
      <w:r w:rsidRPr="00BA0A8A">
        <w:t>3.</w:t>
      </w:r>
      <w:r w:rsidRPr="00BA0A8A">
        <w:tab/>
        <w:t xml:space="preserve">Siegel, R., DeSantis, C. &amp; Jemal, A. Colorectal cancer statistics, 2014. </w:t>
      </w:r>
      <w:r w:rsidRPr="00BA0A8A">
        <w:rPr>
          <w:i/>
          <w:iCs/>
        </w:rPr>
        <w:t>CA: A Cancer Journal for Clinicians</w:t>
      </w:r>
      <w:r w:rsidRPr="00BA0A8A">
        <w:t xml:space="preserve"> </w:t>
      </w:r>
      <w:r w:rsidRPr="00BA0A8A">
        <w:rPr>
          <w:b/>
          <w:bCs/>
        </w:rPr>
        <w:t>64</w:t>
      </w:r>
      <w:r w:rsidRPr="00BA0A8A">
        <w:t>, 104–117 (2014).</w:t>
      </w:r>
    </w:p>
    <w:p w14:paraId="2F6B682B" w14:textId="77777777" w:rsidR="00FD106C" w:rsidRPr="00BA0A8A" w:rsidRDefault="00FD106C" w:rsidP="00BA0A8A">
      <w:pPr>
        <w:pStyle w:val="Bibliography"/>
        <w:spacing w:before="0" w:after="0"/>
      </w:pPr>
      <w:r w:rsidRPr="00BA0A8A">
        <w:t>4.</w:t>
      </w:r>
      <w:r w:rsidRPr="00BA0A8A">
        <w:tab/>
        <w:t xml:space="preserve">Yamagishi, H., Kuroda, H., Imai, Y. &amp; Hiraishi, H. Molecular pathogenesis of sporadic colorectal cancers. </w:t>
      </w:r>
      <w:r w:rsidRPr="00BA0A8A">
        <w:rPr>
          <w:i/>
          <w:iCs/>
        </w:rPr>
        <w:t>Chin J Cancer</w:t>
      </w:r>
      <w:r w:rsidRPr="00BA0A8A">
        <w:t xml:space="preserve"> </w:t>
      </w:r>
      <w:r w:rsidRPr="00BA0A8A">
        <w:rPr>
          <w:b/>
          <w:bCs/>
        </w:rPr>
        <w:t>35</w:t>
      </w:r>
      <w:r w:rsidRPr="00BA0A8A">
        <w:t>, 4 (2016).</w:t>
      </w:r>
    </w:p>
    <w:p w14:paraId="4687F916" w14:textId="77777777" w:rsidR="00FD106C" w:rsidRPr="00BA0A8A" w:rsidRDefault="00FD106C" w:rsidP="00BA0A8A">
      <w:pPr>
        <w:pStyle w:val="Bibliography"/>
        <w:spacing w:before="0" w:after="0"/>
      </w:pPr>
      <w:r w:rsidRPr="00BA0A8A">
        <w:t>5.</w:t>
      </w:r>
      <w:r w:rsidRPr="00BA0A8A">
        <w:tab/>
        <w:t xml:space="preserve">Hong, J. </w:t>
      </w:r>
      <w:r w:rsidRPr="00BA0A8A">
        <w:rPr>
          <w:i/>
          <w:iCs/>
        </w:rPr>
        <w:t>et al.</w:t>
      </w:r>
      <w:r w:rsidRPr="00BA0A8A">
        <w:t xml:space="preserve"> </w:t>
      </w:r>
      <w:r w:rsidRPr="00BA0A8A">
        <w:rPr>
          <w:i/>
          <w:iCs/>
        </w:rPr>
        <w:t>F. nucleatum</w:t>
      </w:r>
      <w:r w:rsidRPr="00BA0A8A">
        <w:t xml:space="preserve"> targets lncRNA ENO1-IT1 to promote glycolysis and oncogenesis in colorectal cancer. </w:t>
      </w:r>
      <w:r w:rsidRPr="00BA0A8A">
        <w:rPr>
          <w:i/>
          <w:iCs/>
        </w:rPr>
        <w:t>Gut</w:t>
      </w:r>
      <w:r w:rsidRPr="00BA0A8A">
        <w:t xml:space="preserve"> gutjnl-2020-322780 (2020) doi:10.1136/gutjnl-2020-322780.</w:t>
      </w:r>
    </w:p>
    <w:p w14:paraId="696B950F" w14:textId="77777777" w:rsidR="00FD106C" w:rsidRPr="00BA0A8A" w:rsidRDefault="00FD106C" w:rsidP="00BA0A8A">
      <w:pPr>
        <w:pStyle w:val="Bibliography"/>
        <w:spacing w:before="0" w:after="0"/>
      </w:pPr>
      <w:r w:rsidRPr="00BA0A8A">
        <w:t>6.</w:t>
      </w:r>
      <w:r w:rsidRPr="00BA0A8A">
        <w:tab/>
        <w:t xml:space="preserve">Wirbel, J. Meta-analysis of fecal metagenomes reveals global microbial signatures that are specific for colorectal cancer. </w:t>
      </w:r>
      <w:r w:rsidRPr="00BA0A8A">
        <w:rPr>
          <w:i/>
          <w:iCs/>
        </w:rPr>
        <w:t>Nature Medicine</w:t>
      </w:r>
      <w:r w:rsidRPr="00BA0A8A">
        <w:t xml:space="preserve"> </w:t>
      </w:r>
      <w:r w:rsidRPr="00BA0A8A">
        <w:rPr>
          <w:b/>
          <w:bCs/>
        </w:rPr>
        <w:t>25</w:t>
      </w:r>
      <w:r w:rsidRPr="00BA0A8A">
        <w:t>, 27 (2019).</w:t>
      </w:r>
    </w:p>
    <w:p w14:paraId="5F425902" w14:textId="77777777" w:rsidR="00FD106C" w:rsidRPr="00BA0A8A" w:rsidRDefault="00FD106C" w:rsidP="00BA0A8A">
      <w:pPr>
        <w:pStyle w:val="Bibliography"/>
        <w:spacing w:before="0" w:after="0"/>
      </w:pPr>
      <w:r w:rsidRPr="00BA0A8A">
        <w:t>7.</w:t>
      </w:r>
      <w:r w:rsidRPr="00BA0A8A">
        <w:tab/>
        <w:t xml:space="preserve">Thomas, A. M. Metagenomic analysis of colorectal cancer datasets identifies cross-cohort microbial diagnostic signatures and a link with choline degradation. </w:t>
      </w:r>
      <w:r w:rsidRPr="00BA0A8A">
        <w:rPr>
          <w:i/>
          <w:iCs/>
        </w:rPr>
        <w:t>Nature Medicine</w:t>
      </w:r>
      <w:r w:rsidRPr="00BA0A8A">
        <w:t xml:space="preserve"> </w:t>
      </w:r>
      <w:r w:rsidRPr="00BA0A8A">
        <w:rPr>
          <w:b/>
          <w:bCs/>
        </w:rPr>
        <w:t>25</w:t>
      </w:r>
      <w:r w:rsidRPr="00BA0A8A">
        <w:t>, 27 (2019).</w:t>
      </w:r>
    </w:p>
    <w:p w14:paraId="0F5D8589" w14:textId="77777777" w:rsidR="00FD106C" w:rsidRPr="00BA0A8A" w:rsidRDefault="00FD106C" w:rsidP="00BA0A8A">
      <w:pPr>
        <w:pStyle w:val="Bibliography"/>
        <w:spacing w:before="0" w:after="0"/>
      </w:pPr>
      <w:r w:rsidRPr="00BA0A8A">
        <w:t>8.</w:t>
      </w:r>
      <w:r w:rsidRPr="00BA0A8A">
        <w:tab/>
        <w:t xml:space="preserve">Botschuijver, S. Intestinal Fungal Dysbiosis Is Associated With Visceral Hypersensitivity in Patients With Irritable Bowel Syndrome and Rats. </w:t>
      </w:r>
      <w:r w:rsidRPr="00BA0A8A">
        <w:rPr>
          <w:b/>
          <w:bCs/>
        </w:rPr>
        <w:t>153</w:t>
      </w:r>
      <w:r w:rsidRPr="00BA0A8A">
        <w:t>, 14 (2017).</w:t>
      </w:r>
    </w:p>
    <w:p w14:paraId="11D88A27" w14:textId="77777777" w:rsidR="00FD106C" w:rsidRPr="00BA0A8A" w:rsidRDefault="00FD106C" w:rsidP="00BA0A8A">
      <w:pPr>
        <w:pStyle w:val="Bibliography"/>
        <w:spacing w:before="0" w:after="0"/>
      </w:pPr>
      <w:r w:rsidRPr="00BA0A8A">
        <w:t>9.</w:t>
      </w:r>
      <w:r w:rsidRPr="00BA0A8A">
        <w:tab/>
        <w:t xml:space="preserve">Bajaj, J. S. </w:t>
      </w:r>
      <w:r w:rsidRPr="00BA0A8A">
        <w:rPr>
          <w:i/>
          <w:iCs/>
        </w:rPr>
        <w:t>et al.</w:t>
      </w:r>
      <w:r w:rsidRPr="00BA0A8A">
        <w:t xml:space="preserve"> Fungal dysbiosis in cirrhosis. </w:t>
      </w:r>
      <w:r w:rsidRPr="00BA0A8A">
        <w:rPr>
          <w:i/>
          <w:iCs/>
        </w:rPr>
        <w:t>Gut</w:t>
      </w:r>
      <w:r w:rsidRPr="00BA0A8A">
        <w:t xml:space="preserve"> </w:t>
      </w:r>
      <w:r w:rsidRPr="00BA0A8A">
        <w:rPr>
          <w:b/>
          <w:bCs/>
        </w:rPr>
        <w:t>67</w:t>
      </w:r>
      <w:r w:rsidRPr="00BA0A8A">
        <w:t>, 1146–1154 (2018).</w:t>
      </w:r>
    </w:p>
    <w:p w14:paraId="3B38A22E" w14:textId="77777777" w:rsidR="00FD106C" w:rsidRPr="00BA0A8A" w:rsidRDefault="00FD106C" w:rsidP="00BA0A8A">
      <w:pPr>
        <w:pStyle w:val="Bibliography"/>
        <w:spacing w:before="0" w:after="0"/>
      </w:pPr>
      <w:r w:rsidRPr="00BA0A8A">
        <w:t>10.</w:t>
      </w:r>
      <w:r w:rsidRPr="00BA0A8A">
        <w:tab/>
        <w:t xml:space="preserve">Iliev, I. D. &amp; Leonardi, I. Fungal dysbiosis: immunity and interactions at mucosal barriers. </w:t>
      </w:r>
      <w:r w:rsidRPr="00BA0A8A">
        <w:rPr>
          <w:i/>
          <w:iCs/>
        </w:rPr>
        <w:lastRenderedPageBreak/>
        <w:t>Nat Rev Immunol</w:t>
      </w:r>
      <w:r w:rsidRPr="00BA0A8A">
        <w:t xml:space="preserve"> </w:t>
      </w:r>
      <w:r w:rsidRPr="00BA0A8A">
        <w:rPr>
          <w:b/>
          <w:bCs/>
        </w:rPr>
        <w:t>17</w:t>
      </w:r>
      <w:r w:rsidRPr="00BA0A8A">
        <w:t>, 635–646 (2017).</w:t>
      </w:r>
    </w:p>
    <w:p w14:paraId="06B29867" w14:textId="77777777" w:rsidR="00FD106C" w:rsidRPr="00BA0A8A" w:rsidRDefault="00FD106C" w:rsidP="00BA0A8A">
      <w:pPr>
        <w:pStyle w:val="Bibliography"/>
        <w:spacing w:before="0" w:after="0"/>
      </w:pPr>
      <w:r w:rsidRPr="00BA0A8A">
        <w:t>11.</w:t>
      </w:r>
      <w:r w:rsidRPr="00BA0A8A">
        <w:tab/>
        <w:t xml:space="preserve">Iliev, I. D. </w:t>
      </w:r>
      <w:r w:rsidRPr="00BA0A8A">
        <w:rPr>
          <w:i/>
          <w:iCs/>
        </w:rPr>
        <w:t>et al.</w:t>
      </w:r>
      <w:r w:rsidRPr="00BA0A8A">
        <w:t xml:space="preserve"> Interactions Between Commensal Fungi and the C-Type Lectin Receptor Dectin-1 Influence Colitis. </w:t>
      </w:r>
      <w:r w:rsidRPr="00BA0A8A">
        <w:rPr>
          <w:i/>
          <w:iCs/>
        </w:rPr>
        <w:t>Science</w:t>
      </w:r>
      <w:r w:rsidRPr="00BA0A8A">
        <w:t xml:space="preserve"> (2012).</w:t>
      </w:r>
    </w:p>
    <w:p w14:paraId="0C8D6B28" w14:textId="77777777" w:rsidR="00FD106C" w:rsidRPr="00BA0A8A" w:rsidRDefault="00FD106C" w:rsidP="00BA0A8A">
      <w:pPr>
        <w:pStyle w:val="Bibliography"/>
        <w:spacing w:before="0" w:after="0"/>
      </w:pPr>
      <w:r w:rsidRPr="00BA0A8A">
        <w:t>12.</w:t>
      </w:r>
      <w:r w:rsidRPr="00BA0A8A">
        <w:tab/>
        <w:t xml:space="preserve">Wheeler, M. L. </w:t>
      </w:r>
      <w:r w:rsidRPr="00BA0A8A">
        <w:rPr>
          <w:i/>
          <w:iCs/>
        </w:rPr>
        <w:t>et al.</w:t>
      </w:r>
      <w:r w:rsidRPr="00BA0A8A">
        <w:t xml:space="preserve"> Immunological Consequences of Intestinal Fungal Dysbiosis. </w:t>
      </w:r>
      <w:r w:rsidRPr="00BA0A8A">
        <w:rPr>
          <w:i/>
          <w:iCs/>
        </w:rPr>
        <w:t>Cell Host &amp; Microbe</w:t>
      </w:r>
      <w:r w:rsidRPr="00BA0A8A">
        <w:t xml:space="preserve"> </w:t>
      </w:r>
      <w:r w:rsidRPr="00BA0A8A">
        <w:rPr>
          <w:b/>
          <w:bCs/>
        </w:rPr>
        <w:t>19</w:t>
      </w:r>
      <w:r w:rsidRPr="00BA0A8A">
        <w:t>, 865–873 (2016).</w:t>
      </w:r>
    </w:p>
    <w:p w14:paraId="285498CD" w14:textId="77777777" w:rsidR="00FD106C" w:rsidRPr="00BA0A8A" w:rsidRDefault="00FD106C" w:rsidP="00BA0A8A">
      <w:pPr>
        <w:pStyle w:val="Bibliography"/>
        <w:spacing w:before="0" w:after="0"/>
      </w:pPr>
      <w:r w:rsidRPr="00BA0A8A">
        <w:t>13.</w:t>
      </w:r>
      <w:r w:rsidRPr="00BA0A8A">
        <w:tab/>
        <w:t xml:space="preserve">Malik, A. </w:t>
      </w:r>
      <w:r w:rsidRPr="00BA0A8A">
        <w:rPr>
          <w:i/>
          <w:iCs/>
        </w:rPr>
        <w:t>et al.</w:t>
      </w:r>
      <w:r w:rsidRPr="00BA0A8A">
        <w:t xml:space="preserve"> SYK-CARD9 Signaling Axis Promotes Gut Fungi-Mediated Inflammasome Activation to Restrict Colitis and Colon Cancer. </w:t>
      </w:r>
      <w:r w:rsidRPr="00BA0A8A">
        <w:rPr>
          <w:i/>
          <w:iCs/>
        </w:rPr>
        <w:t>Immunity</w:t>
      </w:r>
      <w:r w:rsidRPr="00BA0A8A">
        <w:t xml:space="preserve"> </w:t>
      </w:r>
      <w:r w:rsidRPr="00BA0A8A">
        <w:rPr>
          <w:b/>
          <w:bCs/>
        </w:rPr>
        <w:t>49</w:t>
      </w:r>
      <w:r w:rsidRPr="00BA0A8A">
        <w:t>, 515-530.e5 (2018).</w:t>
      </w:r>
    </w:p>
    <w:p w14:paraId="5076BDF3" w14:textId="77777777" w:rsidR="00FD106C" w:rsidRPr="00BA0A8A" w:rsidRDefault="00FD106C" w:rsidP="00BA0A8A">
      <w:pPr>
        <w:pStyle w:val="Bibliography"/>
        <w:spacing w:before="0" w:after="0"/>
      </w:pPr>
      <w:r w:rsidRPr="00BA0A8A">
        <w:t>14.</w:t>
      </w:r>
      <w:r w:rsidRPr="00BA0A8A">
        <w:tab/>
        <w:t xml:space="preserve">Coker, O. O. </w:t>
      </w:r>
      <w:r w:rsidRPr="00BA0A8A">
        <w:rPr>
          <w:i/>
          <w:iCs/>
        </w:rPr>
        <w:t>et al.</w:t>
      </w:r>
      <w:r w:rsidRPr="00BA0A8A">
        <w:t xml:space="preserve"> Enteric fungal microbiota dysbiosis and ecological alterations in colorectal cancer. </w:t>
      </w:r>
      <w:r w:rsidRPr="00BA0A8A">
        <w:rPr>
          <w:i/>
          <w:iCs/>
        </w:rPr>
        <w:t>Gut</w:t>
      </w:r>
      <w:r w:rsidRPr="00BA0A8A">
        <w:t xml:space="preserve"> </w:t>
      </w:r>
      <w:r w:rsidRPr="00BA0A8A">
        <w:rPr>
          <w:b/>
          <w:bCs/>
        </w:rPr>
        <w:t>68</w:t>
      </w:r>
      <w:r w:rsidRPr="00BA0A8A">
        <w:t>, 654–662 (2019).</w:t>
      </w:r>
    </w:p>
    <w:p w14:paraId="7661E612" w14:textId="77777777" w:rsidR="00FD106C" w:rsidRPr="00BA0A8A" w:rsidRDefault="00FD106C" w:rsidP="00BA0A8A">
      <w:pPr>
        <w:pStyle w:val="Bibliography"/>
        <w:spacing w:before="0" w:after="0"/>
      </w:pPr>
      <w:r w:rsidRPr="00BA0A8A">
        <w:t>15.</w:t>
      </w:r>
      <w:r w:rsidRPr="00BA0A8A">
        <w:tab/>
        <w:t xml:space="preserve">Zeller, G. </w:t>
      </w:r>
      <w:r w:rsidRPr="00BA0A8A">
        <w:rPr>
          <w:i/>
          <w:iCs/>
        </w:rPr>
        <w:t>et al.</w:t>
      </w:r>
      <w:r w:rsidRPr="00BA0A8A">
        <w:t xml:space="preserve"> Potential of fecal microbiota for early-stage detection of colorectal cancer. </w:t>
      </w:r>
      <w:r w:rsidRPr="00BA0A8A">
        <w:rPr>
          <w:i/>
          <w:iCs/>
        </w:rPr>
        <w:t>Mol Syst Biol</w:t>
      </w:r>
      <w:r w:rsidRPr="00BA0A8A">
        <w:t xml:space="preserve"> </w:t>
      </w:r>
      <w:r w:rsidRPr="00BA0A8A">
        <w:rPr>
          <w:b/>
          <w:bCs/>
        </w:rPr>
        <w:t>10</w:t>
      </w:r>
      <w:r w:rsidRPr="00BA0A8A">
        <w:t>, 766 (2014).</w:t>
      </w:r>
    </w:p>
    <w:p w14:paraId="24C435BB" w14:textId="77777777" w:rsidR="00FD106C" w:rsidRPr="00BA0A8A" w:rsidRDefault="00FD106C" w:rsidP="00BA0A8A">
      <w:pPr>
        <w:pStyle w:val="Bibliography"/>
        <w:spacing w:before="0" w:after="0"/>
      </w:pPr>
      <w:r w:rsidRPr="00BA0A8A">
        <w:t>16.</w:t>
      </w:r>
      <w:r w:rsidRPr="00BA0A8A">
        <w:tab/>
        <w:t xml:space="preserve">Feng, Q. </w:t>
      </w:r>
      <w:r w:rsidRPr="00BA0A8A">
        <w:rPr>
          <w:i/>
          <w:iCs/>
        </w:rPr>
        <w:t>et al.</w:t>
      </w:r>
      <w:r w:rsidRPr="00BA0A8A">
        <w:t xml:space="preserve"> Gut microbiome development along the colorectal adenoma–carcinoma sequence. </w:t>
      </w:r>
      <w:r w:rsidRPr="00BA0A8A">
        <w:rPr>
          <w:i/>
          <w:iCs/>
        </w:rPr>
        <w:t>Nature Communications</w:t>
      </w:r>
      <w:r w:rsidRPr="00BA0A8A">
        <w:t xml:space="preserve"> </w:t>
      </w:r>
      <w:r w:rsidRPr="00BA0A8A">
        <w:rPr>
          <w:b/>
          <w:bCs/>
        </w:rPr>
        <w:t>6</w:t>
      </w:r>
      <w:r w:rsidRPr="00BA0A8A">
        <w:t>, 6528 (2015).</w:t>
      </w:r>
    </w:p>
    <w:p w14:paraId="164DFDB6" w14:textId="77777777" w:rsidR="00FD106C" w:rsidRPr="00BA0A8A" w:rsidRDefault="00FD106C" w:rsidP="00BA0A8A">
      <w:pPr>
        <w:pStyle w:val="Bibliography"/>
        <w:spacing w:before="0" w:after="0"/>
      </w:pPr>
      <w:r w:rsidRPr="00BA0A8A">
        <w:t>17.</w:t>
      </w:r>
      <w:r w:rsidRPr="00BA0A8A">
        <w:tab/>
        <w:t xml:space="preserve">Hannigan, G. D., Duhaime, M. B., Ruffin, M. T., Koumpouras, C. C. &amp; Schloss, P. D. Diagnostic Potential and Interactive Dynamics of the Colorectal Cancer Virome. </w:t>
      </w:r>
      <w:r w:rsidRPr="00BA0A8A">
        <w:rPr>
          <w:i/>
          <w:iCs/>
        </w:rPr>
        <w:t>mBio</w:t>
      </w:r>
      <w:r w:rsidRPr="00BA0A8A">
        <w:t xml:space="preserve"> </w:t>
      </w:r>
      <w:r w:rsidRPr="00BA0A8A">
        <w:rPr>
          <w:b/>
          <w:bCs/>
        </w:rPr>
        <w:t>9</w:t>
      </w:r>
      <w:r w:rsidRPr="00BA0A8A">
        <w:t>, (2018).</w:t>
      </w:r>
    </w:p>
    <w:p w14:paraId="490ADA20" w14:textId="77777777" w:rsidR="00FD106C" w:rsidRPr="00BA0A8A" w:rsidRDefault="00FD106C" w:rsidP="00BA0A8A">
      <w:pPr>
        <w:pStyle w:val="Bibliography"/>
        <w:spacing w:before="0" w:after="0"/>
      </w:pPr>
      <w:r w:rsidRPr="00BA0A8A">
        <w:t>18.</w:t>
      </w:r>
      <w:r w:rsidRPr="00BA0A8A">
        <w:tab/>
        <w:t xml:space="preserve">Yachida, S. Metagenomic and metabolomic analyses reveal distinct stage-specific phenotypes of the gut microbiota in colorectal cancer. </w:t>
      </w:r>
      <w:r w:rsidRPr="00BA0A8A">
        <w:rPr>
          <w:i/>
          <w:iCs/>
        </w:rPr>
        <w:t>Nature Medicine</w:t>
      </w:r>
      <w:r w:rsidRPr="00BA0A8A">
        <w:t xml:space="preserve"> </w:t>
      </w:r>
      <w:r w:rsidRPr="00BA0A8A">
        <w:rPr>
          <w:b/>
          <w:bCs/>
        </w:rPr>
        <w:t>25</w:t>
      </w:r>
      <w:r w:rsidRPr="00BA0A8A">
        <w:t>, 27 (2019).</w:t>
      </w:r>
    </w:p>
    <w:p w14:paraId="405EE181" w14:textId="77777777" w:rsidR="00FD106C" w:rsidRPr="00BA0A8A" w:rsidRDefault="00FD106C" w:rsidP="00BA0A8A">
      <w:pPr>
        <w:pStyle w:val="Bibliography"/>
        <w:spacing w:before="0" w:after="0"/>
      </w:pPr>
      <w:r w:rsidRPr="00BA0A8A">
        <w:t>19.</w:t>
      </w:r>
      <w:r w:rsidRPr="00BA0A8A">
        <w:tab/>
        <w:t xml:space="preserve">Yu, J. </w:t>
      </w:r>
      <w:r w:rsidRPr="00BA0A8A">
        <w:rPr>
          <w:i/>
          <w:iCs/>
        </w:rPr>
        <w:t>et al.</w:t>
      </w:r>
      <w:r w:rsidRPr="00BA0A8A">
        <w:t xml:space="preserve"> Metagenomic analysis of faecal microbiome as a tool towards targeted non-invasive biomarkers for colorectal cancer. </w:t>
      </w:r>
      <w:r w:rsidRPr="00BA0A8A">
        <w:rPr>
          <w:i/>
          <w:iCs/>
        </w:rPr>
        <w:t>Gut</w:t>
      </w:r>
      <w:r w:rsidRPr="00BA0A8A">
        <w:t xml:space="preserve"> </w:t>
      </w:r>
      <w:r w:rsidRPr="00BA0A8A">
        <w:rPr>
          <w:b/>
          <w:bCs/>
        </w:rPr>
        <w:t>66</w:t>
      </w:r>
      <w:r w:rsidRPr="00BA0A8A">
        <w:t>, 70–78 (2017).</w:t>
      </w:r>
    </w:p>
    <w:p w14:paraId="12FDF093" w14:textId="77777777" w:rsidR="00FD106C" w:rsidRPr="00BA0A8A" w:rsidRDefault="00FD106C" w:rsidP="00BA0A8A">
      <w:pPr>
        <w:pStyle w:val="Bibliography"/>
        <w:spacing w:before="0" w:after="0"/>
      </w:pPr>
      <w:r w:rsidRPr="00BA0A8A">
        <w:lastRenderedPageBreak/>
        <w:t>20.</w:t>
      </w:r>
      <w:r w:rsidRPr="00BA0A8A">
        <w:tab/>
        <w:t xml:space="preserve">Vogtmann, E. </w:t>
      </w:r>
      <w:r w:rsidRPr="00BA0A8A">
        <w:rPr>
          <w:i/>
          <w:iCs/>
        </w:rPr>
        <w:t>et al.</w:t>
      </w:r>
      <w:r w:rsidRPr="00BA0A8A">
        <w:t xml:space="preserve"> Colorectal Cancer and the Human Gut Microbiome: Reproducibility with Whole-Genome Shotgun Sequencing. </w:t>
      </w:r>
      <w:r w:rsidRPr="00BA0A8A">
        <w:rPr>
          <w:i/>
          <w:iCs/>
        </w:rPr>
        <w:t>PLoS ONE</w:t>
      </w:r>
      <w:r w:rsidRPr="00BA0A8A">
        <w:t xml:space="preserve"> </w:t>
      </w:r>
      <w:r w:rsidRPr="00BA0A8A">
        <w:rPr>
          <w:b/>
          <w:bCs/>
        </w:rPr>
        <w:t>11</w:t>
      </w:r>
      <w:r w:rsidRPr="00BA0A8A">
        <w:t>, e0155362 (2016).</w:t>
      </w:r>
    </w:p>
    <w:p w14:paraId="330301A8" w14:textId="77777777" w:rsidR="00FD106C" w:rsidRPr="00BA0A8A" w:rsidRDefault="00FD106C" w:rsidP="00BA0A8A">
      <w:pPr>
        <w:pStyle w:val="Bibliography"/>
        <w:spacing w:before="0" w:after="0"/>
      </w:pPr>
      <w:r w:rsidRPr="00BA0A8A">
        <w:t>21.</w:t>
      </w:r>
      <w:r w:rsidRPr="00BA0A8A">
        <w:tab/>
        <w:t xml:space="preserve">Nakatsu, G. </w:t>
      </w:r>
      <w:r w:rsidRPr="00BA0A8A">
        <w:rPr>
          <w:i/>
          <w:iCs/>
        </w:rPr>
        <w:t>et al.</w:t>
      </w:r>
      <w:r w:rsidRPr="00BA0A8A">
        <w:t xml:space="preserve"> Alterations in Enteric Virome Are Associated With Colorectal Cancer and Survival Outcomes. </w:t>
      </w:r>
      <w:r w:rsidRPr="00BA0A8A">
        <w:rPr>
          <w:i/>
          <w:iCs/>
        </w:rPr>
        <w:t>Gastroenterology</w:t>
      </w:r>
      <w:r w:rsidRPr="00BA0A8A">
        <w:t xml:space="preserve"> </w:t>
      </w:r>
      <w:r w:rsidRPr="00BA0A8A">
        <w:rPr>
          <w:b/>
          <w:bCs/>
        </w:rPr>
        <w:t>155</w:t>
      </w:r>
      <w:r w:rsidRPr="00BA0A8A">
        <w:t>, 529-541.e5 (2018).</w:t>
      </w:r>
    </w:p>
    <w:p w14:paraId="15636419" w14:textId="77777777" w:rsidR="00FD106C" w:rsidRPr="00BA0A8A" w:rsidRDefault="00FD106C" w:rsidP="00BA0A8A">
      <w:pPr>
        <w:pStyle w:val="Bibliography"/>
        <w:spacing w:before="0" w:after="0"/>
      </w:pPr>
      <w:r w:rsidRPr="00BA0A8A">
        <w:t>22.</w:t>
      </w:r>
      <w:r w:rsidRPr="00BA0A8A">
        <w:tab/>
        <w:t xml:space="preserve">Jones, M. B. </w:t>
      </w:r>
      <w:r w:rsidRPr="00BA0A8A">
        <w:rPr>
          <w:i/>
          <w:iCs/>
        </w:rPr>
        <w:t>et al.</w:t>
      </w:r>
      <w:r w:rsidRPr="00BA0A8A">
        <w:t xml:space="preserve"> Library preparation methodology can influence genomic and functional predictions in human microbiome research. </w:t>
      </w:r>
      <w:r w:rsidRPr="00BA0A8A">
        <w:rPr>
          <w:i/>
          <w:iCs/>
        </w:rPr>
        <w:t>Proc Natl Acad Sci USA</w:t>
      </w:r>
      <w:r w:rsidRPr="00BA0A8A">
        <w:t xml:space="preserve"> </w:t>
      </w:r>
      <w:r w:rsidRPr="00BA0A8A">
        <w:rPr>
          <w:b/>
          <w:bCs/>
        </w:rPr>
        <w:t>112</w:t>
      </w:r>
      <w:r w:rsidRPr="00BA0A8A">
        <w:t>, 14024–14029 (2015).</w:t>
      </w:r>
    </w:p>
    <w:p w14:paraId="2103D34C" w14:textId="77777777" w:rsidR="00FD106C" w:rsidRPr="00BA0A8A" w:rsidRDefault="00FD106C" w:rsidP="00BA0A8A">
      <w:pPr>
        <w:pStyle w:val="Bibliography"/>
        <w:spacing w:before="0" w:after="0"/>
      </w:pPr>
      <w:r w:rsidRPr="00BA0A8A">
        <w:t>23.</w:t>
      </w:r>
      <w:r w:rsidRPr="00BA0A8A">
        <w:tab/>
        <w:t xml:space="preserve">Schulze, J. &amp; Sonnenborn, U. Yeasts in the Gut: From Commensals to Infectious Agents. </w:t>
      </w:r>
      <w:r w:rsidRPr="00BA0A8A">
        <w:rPr>
          <w:i/>
          <w:iCs/>
        </w:rPr>
        <w:t>Dtsch Arztebl Int</w:t>
      </w:r>
      <w:r w:rsidRPr="00BA0A8A">
        <w:t xml:space="preserve"> </w:t>
      </w:r>
      <w:r w:rsidRPr="00BA0A8A">
        <w:rPr>
          <w:b/>
          <w:bCs/>
        </w:rPr>
        <w:t>106</w:t>
      </w:r>
      <w:r w:rsidRPr="00BA0A8A">
        <w:t>, 837–842 (2009).</w:t>
      </w:r>
    </w:p>
    <w:p w14:paraId="2ACDD7A3" w14:textId="77777777" w:rsidR="00FD106C" w:rsidRPr="00BA0A8A" w:rsidRDefault="00FD106C" w:rsidP="00BA0A8A">
      <w:pPr>
        <w:pStyle w:val="Bibliography"/>
        <w:spacing w:before="0" w:after="0"/>
      </w:pPr>
      <w:r w:rsidRPr="00BA0A8A">
        <w:t>24.</w:t>
      </w:r>
      <w:r w:rsidRPr="00BA0A8A">
        <w:tab/>
        <w:t xml:space="preserve">McKenzie, A. T., Katsyv, I., Song, W.-M., Wang, M. &amp; Zhang, B. DGCA: A comprehensive R package for Differential Gene Correlation Analysis. </w:t>
      </w:r>
      <w:r w:rsidRPr="00BA0A8A">
        <w:rPr>
          <w:i/>
          <w:iCs/>
        </w:rPr>
        <w:t>BMC Systems Biology</w:t>
      </w:r>
      <w:r w:rsidRPr="00BA0A8A">
        <w:t xml:space="preserve"> </w:t>
      </w:r>
      <w:r w:rsidRPr="00BA0A8A">
        <w:rPr>
          <w:b/>
          <w:bCs/>
        </w:rPr>
        <w:t>10</w:t>
      </w:r>
      <w:r w:rsidRPr="00BA0A8A">
        <w:t>, 106 (2016).</w:t>
      </w:r>
    </w:p>
    <w:p w14:paraId="35D65791" w14:textId="77777777" w:rsidR="00FD106C" w:rsidRPr="00BA0A8A" w:rsidRDefault="00FD106C" w:rsidP="00BA0A8A">
      <w:pPr>
        <w:pStyle w:val="Bibliography"/>
        <w:spacing w:before="0" w:after="0"/>
      </w:pPr>
      <w:r w:rsidRPr="00BA0A8A">
        <w:t>25.</w:t>
      </w:r>
      <w:r w:rsidRPr="00BA0A8A">
        <w:tab/>
        <w:t xml:space="preserve">Leone, M., Sumedha &amp; Weigt, M. Clustering by soft-constraint affinity propagation: applications to gene-expression data. </w:t>
      </w:r>
      <w:r w:rsidRPr="00BA0A8A">
        <w:rPr>
          <w:i/>
          <w:iCs/>
        </w:rPr>
        <w:t>Bioinformatics</w:t>
      </w:r>
      <w:r w:rsidRPr="00BA0A8A">
        <w:t xml:space="preserve"> </w:t>
      </w:r>
      <w:r w:rsidRPr="00BA0A8A">
        <w:rPr>
          <w:b/>
          <w:bCs/>
        </w:rPr>
        <w:t>23</w:t>
      </w:r>
      <w:r w:rsidRPr="00BA0A8A">
        <w:t>, 2708–2715 (2007).</w:t>
      </w:r>
    </w:p>
    <w:p w14:paraId="7AEA16DC" w14:textId="77777777" w:rsidR="00FD106C" w:rsidRPr="00BA0A8A" w:rsidRDefault="00FD106C" w:rsidP="00BA0A8A">
      <w:pPr>
        <w:pStyle w:val="Bibliography"/>
        <w:spacing w:before="0" w:after="0"/>
      </w:pPr>
      <w:r w:rsidRPr="00BA0A8A">
        <w:t>26.</w:t>
      </w:r>
      <w:r w:rsidRPr="00BA0A8A">
        <w:tab/>
        <w:t xml:space="preserve">Wood, D. E., Lu, J. &amp; Langmead, B. Improved metagenomic analysis with Kraken 2. </w:t>
      </w:r>
      <w:r w:rsidRPr="00BA0A8A">
        <w:rPr>
          <w:i/>
          <w:iCs/>
        </w:rPr>
        <w:t>Genome Biology</w:t>
      </w:r>
      <w:r w:rsidRPr="00BA0A8A">
        <w:t xml:space="preserve"> </w:t>
      </w:r>
      <w:r w:rsidRPr="00BA0A8A">
        <w:rPr>
          <w:b/>
          <w:bCs/>
        </w:rPr>
        <w:t>20</w:t>
      </w:r>
      <w:r w:rsidRPr="00BA0A8A">
        <w:t>, 257 (2019).</w:t>
      </w:r>
    </w:p>
    <w:p w14:paraId="017BF72D" w14:textId="77777777" w:rsidR="00FD106C" w:rsidRPr="00BA0A8A" w:rsidRDefault="00FD106C" w:rsidP="00BA0A8A">
      <w:pPr>
        <w:pStyle w:val="Bibliography"/>
        <w:spacing w:before="0" w:after="0"/>
      </w:pPr>
      <w:r w:rsidRPr="00BA0A8A">
        <w:t>27.</w:t>
      </w:r>
      <w:r w:rsidRPr="00BA0A8A">
        <w:tab/>
        <w:t xml:space="preserve">Lu, J., Breitwieser, F. P., Thielen, P. &amp; Salzberg, S. L. Bracken: estimating species abundance in metagenomics data. </w:t>
      </w:r>
      <w:r w:rsidRPr="00BA0A8A">
        <w:rPr>
          <w:i/>
          <w:iCs/>
        </w:rPr>
        <w:t>PeerJ Comput. Sci.</w:t>
      </w:r>
      <w:r w:rsidRPr="00BA0A8A">
        <w:t xml:space="preserve"> </w:t>
      </w:r>
      <w:r w:rsidRPr="00BA0A8A">
        <w:rPr>
          <w:b/>
          <w:bCs/>
        </w:rPr>
        <w:t>3</w:t>
      </w:r>
      <w:r w:rsidRPr="00BA0A8A">
        <w:t>, e104 (2017).</w:t>
      </w:r>
    </w:p>
    <w:p w14:paraId="0BC63991" w14:textId="77777777" w:rsidR="00FD106C" w:rsidRPr="00BA0A8A" w:rsidRDefault="00FD106C" w:rsidP="00BA0A8A">
      <w:pPr>
        <w:pStyle w:val="Bibliography"/>
        <w:spacing w:before="0" w:after="0"/>
      </w:pPr>
      <w:r w:rsidRPr="00BA0A8A">
        <w:t>28.</w:t>
      </w:r>
      <w:r w:rsidRPr="00BA0A8A">
        <w:tab/>
        <w:t xml:space="preserve">Chin, V. K. </w:t>
      </w:r>
      <w:r w:rsidRPr="00BA0A8A">
        <w:rPr>
          <w:i/>
          <w:iCs/>
        </w:rPr>
        <w:t>et al.</w:t>
      </w:r>
      <w:r w:rsidRPr="00BA0A8A">
        <w:t xml:space="preserve"> Mycobiome in the Gut: A Multiperspective Review. </w:t>
      </w:r>
      <w:r w:rsidRPr="00BA0A8A">
        <w:rPr>
          <w:i/>
          <w:iCs/>
        </w:rPr>
        <w:t>Mediators of Inflammation</w:t>
      </w:r>
      <w:r w:rsidRPr="00BA0A8A">
        <w:t xml:space="preserve"> </w:t>
      </w:r>
      <w:r w:rsidRPr="00BA0A8A">
        <w:rPr>
          <w:b/>
          <w:bCs/>
        </w:rPr>
        <w:t>2020</w:t>
      </w:r>
      <w:r w:rsidRPr="00BA0A8A">
        <w:t>, e9560684 (2020).</w:t>
      </w:r>
    </w:p>
    <w:p w14:paraId="4E9B1657" w14:textId="77777777" w:rsidR="00FD106C" w:rsidRPr="00BA0A8A" w:rsidRDefault="00FD106C" w:rsidP="00BA0A8A">
      <w:pPr>
        <w:pStyle w:val="Bibliography"/>
        <w:spacing w:before="0" w:after="0"/>
      </w:pPr>
      <w:r w:rsidRPr="00BA0A8A">
        <w:t>29.</w:t>
      </w:r>
      <w:r w:rsidRPr="00BA0A8A">
        <w:tab/>
        <w:t xml:space="preserve">Nakatsu, G. </w:t>
      </w:r>
      <w:r w:rsidRPr="00BA0A8A">
        <w:rPr>
          <w:i/>
          <w:iCs/>
        </w:rPr>
        <w:t>et al.</w:t>
      </w:r>
      <w:r w:rsidRPr="00BA0A8A">
        <w:t xml:space="preserve"> Gut mucosal microbiome across stages of colorectal carcinogenesis. </w:t>
      </w:r>
      <w:r w:rsidRPr="00BA0A8A">
        <w:rPr>
          <w:i/>
          <w:iCs/>
        </w:rPr>
        <w:lastRenderedPageBreak/>
        <w:t>Nature Communications</w:t>
      </w:r>
      <w:r w:rsidRPr="00BA0A8A">
        <w:t xml:space="preserve"> </w:t>
      </w:r>
      <w:r w:rsidRPr="00BA0A8A">
        <w:rPr>
          <w:b/>
          <w:bCs/>
        </w:rPr>
        <w:t>6</w:t>
      </w:r>
      <w:r w:rsidRPr="00BA0A8A">
        <w:t>, 8727 (2015).</w:t>
      </w:r>
    </w:p>
    <w:p w14:paraId="2EB4E275" w14:textId="77777777" w:rsidR="00FD106C" w:rsidRPr="00BA0A8A" w:rsidRDefault="00FD106C" w:rsidP="00BA0A8A">
      <w:pPr>
        <w:pStyle w:val="Bibliography"/>
        <w:spacing w:before="0" w:after="0"/>
      </w:pPr>
      <w:r w:rsidRPr="00BA0A8A">
        <w:t>30.</w:t>
      </w:r>
      <w:r w:rsidRPr="00BA0A8A">
        <w:tab/>
        <w:t xml:space="preserve">Cary, J. W., Ehrlich, K. C., Beltz, S. B., Harris-Coward, P. &amp; Klich, M. A. Characterization of the Aspergillus ochraceoroseus aflatoxin/sterigmatocystin biosynthetic gene cluster. </w:t>
      </w:r>
      <w:r w:rsidRPr="00BA0A8A">
        <w:rPr>
          <w:i/>
          <w:iCs/>
        </w:rPr>
        <w:t>Mycologia</w:t>
      </w:r>
      <w:r w:rsidRPr="00BA0A8A">
        <w:t xml:space="preserve"> </w:t>
      </w:r>
      <w:r w:rsidRPr="00BA0A8A">
        <w:rPr>
          <w:b/>
          <w:bCs/>
        </w:rPr>
        <w:t>101</w:t>
      </w:r>
      <w:r w:rsidRPr="00BA0A8A">
        <w:t>, 352–362 (2009).</w:t>
      </w:r>
    </w:p>
    <w:p w14:paraId="6C607260" w14:textId="77777777" w:rsidR="00FD106C" w:rsidRPr="00BA0A8A" w:rsidRDefault="00FD106C" w:rsidP="00BA0A8A">
      <w:pPr>
        <w:pStyle w:val="Bibliography"/>
        <w:spacing w:before="0" w:after="0"/>
      </w:pPr>
      <w:r w:rsidRPr="00BA0A8A">
        <w:t>31.</w:t>
      </w:r>
      <w:r w:rsidRPr="00BA0A8A">
        <w:tab/>
        <w:t xml:space="preserve">Frisvad, J. C., Skouboe, P. &amp; Samson, R. A. Taxonomic comparison of three different groups of aflatoxin producers and a new efficient producer of aflatoxin B1, sterigmatocystin and 3-O-methylsterigmatocystin, Aspergillus rambellii sp. nov. </w:t>
      </w:r>
      <w:r w:rsidRPr="00BA0A8A">
        <w:rPr>
          <w:i/>
          <w:iCs/>
        </w:rPr>
        <w:t>Systematic and Applied Microbiology</w:t>
      </w:r>
      <w:r w:rsidRPr="00BA0A8A">
        <w:t xml:space="preserve"> </w:t>
      </w:r>
      <w:r w:rsidRPr="00BA0A8A">
        <w:rPr>
          <w:b/>
          <w:bCs/>
        </w:rPr>
        <w:t>28</w:t>
      </w:r>
      <w:r w:rsidRPr="00BA0A8A">
        <w:t>, 442–453 (2005).</w:t>
      </w:r>
    </w:p>
    <w:p w14:paraId="4B10BED7" w14:textId="77777777" w:rsidR="00FD106C" w:rsidRPr="00BA0A8A" w:rsidRDefault="00FD106C" w:rsidP="00BA0A8A">
      <w:pPr>
        <w:pStyle w:val="Bibliography"/>
        <w:spacing w:before="0" w:after="0"/>
      </w:pPr>
      <w:r w:rsidRPr="00BA0A8A">
        <w:t>32.</w:t>
      </w:r>
      <w:r w:rsidRPr="00BA0A8A">
        <w:tab/>
        <w:t xml:space="preserve">Kim, S.-Y., Yang, E.-J., Son, Y. K., Yeo, J.-H. &amp; Song, K.-S. Enhanced anti-oxidative effect of fermented Korean mistletoe is originated from an increase in the contents of caffeic acid and lyoniresinol. </w:t>
      </w:r>
      <w:r w:rsidRPr="00BA0A8A">
        <w:rPr>
          <w:i/>
          <w:iCs/>
        </w:rPr>
        <w:t>Food Funct.</w:t>
      </w:r>
      <w:r w:rsidRPr="00BA0A8A">
        <w:t xml:space="preserve"> </w:t>
      </w:r>
      <w:r w:rsidRPr="00BA0A8A">
        <w:rPr>
          <w:b/>
          <w:bCs/>
        </w:rPr>
        <w:t>7</w:t>
      </w:r>
      <w:r w:rsidRPr="00BA0A8A">
        <w:t>, 2270–2277 (2016).</w:t>
      </w:r>
    </w:p>
    <w:p w14:paraId="5C762295" w14:textId="77777777" w:rsidR="00FD106C" w:rsidRPr="00BA0A8A" w:rsidRDefault="00FD106C" w:rsidP="00BA0A8A">
      <w:pPr>
        <w:pStyle w:val="Bibliography"/>
        <w:spacing w:before="0" w:after="0"/>
      </w:pPr>
      <w:r w:rsidRPr="00BA0A8A">
        <w:t>33.</w:t>
      </w:r>
      <w:r w:rsidRPr="00BA0A8A">
        <w:tab/>
        <w:t xml:space="preserve">Cho, H.-D. </w:t>
      </w:r>
      <w:r w:rsidRPr="00BA0A8A">
        <w:rPr>
          <w:i/>
          <w:iCs/>
        </w:rPr>
        <w:t>et al.</w:t>
      </w:r>
      <w:r w:rsidRPr="00BA0A8A">
        <w:t xml:space="preserve"> Solid state fermentation process with Aspergillus kawachii enhances the cancer-suppressive potential of silkworm larva in hepatocellular carcinoma cells. </w:t>
      </w:r>
      <w:r w:rsidRPr="00BA0A8A">
        <w:rPr>
          <w:i/>
          <w:iCs/>
        </w:rPr>
        <w:t>BMC Complement Altern Med</w:t>
      </w:r>
      <w:r w:rsidRPr="00BA0A8A">
        <w:t xml:space="preserve"> </w:t>
      </w:r>
      <w:r w:rsidRPr="00BA0A8A">
        <w:rPr>
          <w:b/>
          <w:bCs/>
        </w:rPr>
        <w:t>19</w:t>
      </w:r>
      <w:r w:rsidRPr="00BA0A8A">
        <w:t>, 241 (2019).</w:t>
      </w:r>
    </w:p>
    <w:p w14:paraId="3B199E39" w14:textId="77777777" w:rsidR="00FD106C" w:rsidRPr="00BA0A8A" w:rsidRDefault="00FD106C" w:rsidP="00BA0A8A">
      <w:pPr>
        <w:pStyle w:val="Bibliography"/>
        <w:spacing w:before="0" w:after="0"/>
      </w:pPr>
      <w:r w:rsidRPr="00BA0A8A">
        <w:t>34.</w:t>
      </w:r>
      <w:r w:rsidRPr="00BA0A8A">
        <w:tab/>
        <w:t xml:space="preserve">Parhi, L. </w:t>
      </w:r>
      <w:r w:rsidRPr="00BA0A8A">
        <w:rPr>
          <w:i/>
          <w:iCs/>
        </w:rPr>
        <w:t>et al.</w:t>
      </w:r>
      <w:r w:rsidRPr="00BA0A8A">
        <w:t xml:space="preserve"> Breast cancer colonization by Fusobacterium nucleatum accelerates tumor growth and metastatic progression. </w:t>
      </w:r>
      <w:r w:rsidRPr="00BA0A8A">
        <w:rPr>
          <w:i/>
          <w:iCs/>
        </w:rPr>
        <w:t>Nat Commun</w:t>
      </w:r>
      <w:r w:rsidRPr="00BA0A8A">
        <w:t xml:space="preserve"> </w:t>
      </w:r>
      <w:r w:rsidRPr="00BA0A8A">
        <w:rPr>
          <w:b/>
          <w:bCs/>
        </w:rPr>
        <w:t>11</w:t>
      </w:r>
      <w:r w:rsidRPr="00BA0A8A">
        <w:t>, 3259 (2020).</w:t>
      </w:r>
    </w:p>
    <w:p w14:paraId="60D7C05B" w14:textId="77777777" w:rsidR="00FD106C" w:rsidRPr="00BA0A8A" w:rsidRDefault="00FD106C" w:rsidP="00BA0A8A">
      <w:pPr>
        <w:pStyle w:val="Bibliography"/>
        <w:spacing w:before="0" w:after="0"/>
      </w:pPr>
      <w:r w:rsidRPr="00BA0A8A">
        <w:t>35.</w:t>
      </w:r>
      <w:r w:rsidRPr="00BA0A8A">
        <w:tab/>
        <w:t xml:space="preserve">Stott, K. J., Phillips, B., Parry, L. &amp; May, S. Recent advancements in the exploitation of the gut microbiome in the diagnosis and treatment of colorectal cancer. </w:t>
      </w:r>
      <w:r w:rsidRPr="00BA0A8A">
        <w:rPr>
          <w:i/>
          <w:iCs/>
        </w:rPr>
        <w:t>Biosci Rep</w:t>
      </w:r>
      <w:r w:rsidRPr="00BA0A8A">
        <w:t xml:space="preserve"> </w:t>
      </w:r>
      <w:r w:rsidRPr="00BA0A8A">
        <w:rPr>
          <w:b/>
          <w:bCs/>
        </w:rPr>
        <w:t>41</w:t>
      </w:r>
      <w:r w:rsidRPr="00BA0A8A">
        <w:t>, BSR20204113 (2021).</w:t>
      </w:r>
    </w:p>
    <w:p w14:paraId="4FFB401E" w14:textId="77777777" w:rsidR="00FD106C" w:rsidRPr="00BA0A8A" w:rsidRDefault="00FD106C" w:rsidP="00BA0A8A">
      <w:pPr>
        <w:pStyle w:val="Bibliography"/>
        <w:spacing w:before="0" w:after="0"/>
      </w:pPr>
      <w:r w:rsidRPr="00BA0A8A">
        <w:t>36.</w:t>
      </w:r>
      <w:r w:rsidRPr="00BA0A8A">
        <w:tab/>
        <w:t xml:space="preserve">Reyes, R., Abay, A. &amp; Siegel, M. Gemella morbillorum bacteremia associated with adenocarcinoma of the cecum. </w:t>
      </w:r>
      <w:r w:rsidRPr="00BA0A8A">
        <w:rPr>
          <w:i/>
          <w:iCs/>
        </w:rPr>
        <w:t>The American Journal of Medicine</w:t>
      </w:r>
      <w:r w:rsidRPr="00BA0A8A">
        <w:t xml:space="preserve"> </w:t>
      </w:r>
      <w:r w:rsidRPr="00BA0A8A">
        <w:rPr>
          <w:b/>
          <w:bCs/>
        </w:rPr>
        <w:t>111</w:t>
      </w:r>
      <w:r w:rsidRPr="00BA0A8A">
        <w:t>, 164–165 (2001).</w:t>
      </w:r>
    </w:p>
    <w:p w14:paraId="74D7AFAA" w14:textId="77777777" w:rsidR="00FD106C" w:rsidRPr="00BA0A8A" w:rsidRDefault="00FD106C" w:rsidP="00BA0A8A">
      <w:pPr>
        <w:pStyle w:val="Bibliography"/>
        <w:spacing w:before="0" w:after="0"/>
      </w:pPr>
      <w:r w:rsidRPr="00BA0A8A">
        <w:lastRenderedPageBreak/>
        <w:t>37.</w:t>
      </w:r>
      <w:r w:rsidRPr="00BA0A8A">
        <w:tab/>
        <w:t xml:space="preserve">Ai, D. </w:t>
      </w:r>
      <w:r w:rsidRPr="00BA0A8A">
        <w:rPr>
          <w:i/>
          <w:iCs/>
        </w:rPr>
        <w:t>et al.</w:t>
      </w:r>
      <w:r w:rsidRPr="00BA0A8A">
        <w:t xml:space="preserve"> Identifying Gut Microbiota Associated With Colorectal Cancer Using a Zero-Inflated Lognormal Model. </w:t>
      </w:r>
      <w:r w:rsidRPr="00BA0A8A">
        <w:rPr>
          <w:i/>
          <w:iCs/>
        </w:rPr>
        <w:t>Front. Microbiol.</w:t>
      </w:r>
      <w:r w:rsidRPr="00BA0A8A">
        <w:t xml:space="preserve"> </w:t>
      </w:r>
      <w:r w:rsidRPr="00BA0A8A">
        <w:rPr>
          <w:b/>
          <w:bCs/>
        </w:rPr>
        <w:t>10</w:t>
      </w:r>
      <w:r w:rsidRPr="00BA0A8A">
        <w:t>, 826 (2019).</w:t>
      </w:r>
    </w:p>
    <w:p w14:paraId="117AF4C3" w14:textId="77777777" w:rsidR="00FD106C" w:rsidRPr="00BA0A8A" w:rsidRDefault="00FD106C" w:rsidP="00BA0A8A">
      <w:pPr>
        <w:pStyle w:val="Bibliography"/>
        <w:spacing w:before="0" w:after="0"/>
      </w:pPr>
      <w:r w:rsidRPr="00BA0A8A">
        <w:t>38.</w:t>
      </w:r>
      <w:r w:rsidRPr="00BA0A8A">
        <w:tab/>
        <w:t xml:space="preserve">Loftus, M., Hassouneh, S. A.-D. &amp; Yooseph, S. Bacterial community structure alterations within the colorectal cancer gut microbiome. </w:t>
      </w:r>
      <w:r w:rsidRPr="00BA0A8A">
        <w:rPr>
          <w:i/>
          <w:iCs/>
        </w:rPr>
        <w:t>BMC Microbiol</w:t>
      </w:r>
      <w:r w:rsidRPr="00BA0A8A">
        <w:t xml:space="preserve"> </w:t>
      </w:r>
      <w:r w:rsidRPr="00BA0A8A">
        <w:rPr>
          <w:b/>
          <w:bCs/>
        </w:rPr>
        <w:t>21</w:t>
      </w:r>
      <w:r w:rsidRPr="00BA0A8A">
        <w:t>, 98 (2021).</w:t>
      </w:r>
    </w:p>
    <w:p w14:paraId="350C94D0" w14:textId="77777777" w:rsidR="00FD106C" w:rsidRPr="00BA0A8A" w:rsidRDefault="00FD106C" w:rsidP="00BA0A8A">
      <w:pPr>
        <w:pStyle w:val="Bibliography"/>
        <w:spacing w:before="0" w:after="0"/>
      </w:pPr>
      <w:r w:rsidRPr="00BA0A8A">
        <w:t>39.</w:t>
      </w:r>
      <w:r w:rsidRPr="00BA0A8A">
        <w:tab/>
        <w:t xml:space="preserve">Mu, W. </w:t>
      </w:r>
      <w:r w:rsidRPr="00BA0A8A">
        <w:rPr>
          <w:i/>
          <w:iCs/>
        </w:rPr>
        <w:t>et al.</w:t>
      </w:r>
      <w:r w:rsidRPr="00BA0A8A">
        <w:t xml:space="preserve"> Intracellular Porphyromonas gingivalis Promotes the Proliferation of Colorectal Cancer Cells via the MAPK/ERK Signaling Pathway. </w:t>
      </w:r>
      <w:r w:rsidRPr="00BA0A8A">
        <w:rPr>
          <w:i/>
          <w:iCs/>
        </w:rPr>
        <w:t>Front. Cell. Infect. Microbiol.</w:t>
      </w:r>
      <w:r w:rsidRPr="00BA0A8A">
        <w:t xml:space="preserve"> </w:t>
      </w:r>
      <w:r w:rsidRPr="00BA0A8A">
        <w:rPr>
          <w:b/>
          <w:bCs/>
        </w:rPr>
        <w:t>10</w:t>
      </w:r>
      <w:r w:rsidRPr="00BA0A8A">
        <w:t>, 584798 (2020).</w:t>
      </w:r>
    </w:p>
    <w:p w14:paraId="3EB5BD57" w14:textId="77777777" w:rsidR="00FD106C" w:rsidRPr="00BA0A8A" w:rsidRDefault="00FD106C" w:rsidP="00BA0A8A">
      <w:pPr>
        <w:pStyle w:val="Bibliography"/>
        <w:spacing w:before="0" w:after="0"/>
      </w:pPr>
      <w:r w:rsidRPr="00BA0A8A">
        <w:t>40.</w:t>
      </w:r>
      <w:r w:rsidRPr="00BA0A8A">
        <w:tab/>
        <w:t xml:space="preserve">Zhou, Y. &amp; Luo, G.-H. Porphyromonas gingivalis and digestive system cancers. </w:t>
      </w:r>
      <w:r w:rsidRPr="00BA0A8A">
        <w:rPr>
          <w:i/>
          <w:iCs/>
        </w:rPr>
        <w:t>WJCC</w:t>
      </w:r>
      <w:r w:rsidRPr="00BA0A8A">
        <w:t xml:space="preserve"> </w:t>
      </w:r>
      <w:r w:rsidRPr="00BA0A8A">
        <w:rPr>
          <w:b/>
          <w:bCs/>
        </w:rPr>
        <w:t>7</w:t>
      </w:r>
      <w:r w:rsidRPr="00BA0A8A">
        <w:t>, 819–829 (2019).</w:t>
      </w:r>
    </w:p>
    <w:p w14:paraId="5D2D7AE9" w14:textId="77777777" w:rsidR="00FD106C" w:rsidRPr="00BA0A8A" w:rsidRDefault="00FD106C" w:rsidP="00BA0A8A">
      <w:pPr>
        <w:pStyle w:val="Bibliography"/>
        <w:spacing w:before="0" w:after="0"/>
      </w:pPr>
      <w:r w:rsidRPr="00BA0A8A">
        <w:t>41.</w:t>
      </w:r>
      <w:r w:rsidRPr="00BA0A8A">
        <w:tab/>
        <w:t xml:space="preserve">Yang, C.-Y. </w:t>
      </w:r>
      <w:r w:rsidRPr="00BA0A8A">
        <w:rPr>
          <w:i/>
          <w:iCs/>
        </w:rPr>
        <w:t>et al.</w:t>
      </w:r>
      <w:r w:rsidRPr="00BA0A8A">
        <w:t xml:space="preserve"> Oral Microbiota Community Dynamics Associated With Oral Squamous Cell Carcinoma Staging. </w:t>
      </w:r>
      <w:r w:rsidRPr="00BA0A8A">
        <w:rPr>
          <w:i/>
          <w:iCs/>
        </w:rPr>
        <w:t>Front. Microbiol.</w:t>
      </w:r>
      <w:r w:rsidRPr="00BA0A8A">
        <w:t xml:space="preserve"> </w:t>
      </w:r>
      <w:r w:rsidRPr="00BA0A8A">
        <w:rPr>
          <w:b/>
          <w:bCs/>
        </w:rPr>
        <w:t>9</w:t>
      </w:r>
      <w:r w:rsidRPr="00BA0A8A">
        <w:t>, 862 (2018).</w:t>
      </w:r>
    </w:p>
    <w:p w14:paraId="34D12159" w14:textId="77777777" w:rsidR="00FD106C" w:rsidRPr="00BA0A8A" w:rsidRDefault="00FD106C" w:rsidP="00BA0A8A">
      <w:pPr>
        <w:pStyle w:val="Bibliography"/>
        <w:spacing w:before="0" w:after="0"/>
      </w:pPr>
      <w:r w:rsidRPr="00BA0A8A">
        <w:t>42.</w:t>
      </w:r>
      <w:r w:rsidRPr="00BA0A8A">
        <w:tab/>
        <w:t xml:space="preserve">Masood, U., Sharma, A., Lowe, D., Khan, R. &amp; Manocha, D. Colorectal Cancer Associated with Streptococcus anginosus Bacteremia and Liver Abscesses. </w:t>
      </w:r>
      <w:r w:rsidRPr="00BA0A8A">
        <w:rPr>
          <w:i/>
          <w:iCs/>
        </w:rPr>
        <w:t>Case Rep Gastroenterol</w:t>
      </w:r>
      <w:r w:rsidRPr="00BA0A8A">
        <w:t xml:space="preserve"> </w:t>
      </w:r>
      <w:r w:rsidRPr="00BA0A8A">
        <w:rPr>
          <w:b/>
          <w:bCs/>
        </w:rPr>
        <w:t>10</w:t>
      </w:r>
      <w:r w:rsidRPr="00BA0A8A">
        <w:t>, 769–774 (2016).</w:t>
      </w:r>
    </w:p>
    <w:p w14:paraId="55F931F7" w14:textId="77777777" w:rsidR="00FD106C" w:rsidRPr="00BA0A8A" w:rsidRDefault="00FD106C" w:rsidP="00BA0A8A">
      <w:pPr>
        <w:pStyle w:val="Bibliography"/>
        <w:spacing w:before="0" w:after="0"/>
      </w:pPr>
      <w:r w:rsidRPr="00BA0A8A">
        <w:t>43.</w:t>
      </w:r>
      <w:r w:rsidRPr="00BA0A8A">
        <w:tab/>
        <w:t xml:space="preserve">Suzuki, H., Hase, R., Otsuka, Y. &amp; Hosokawa, N. Bloodstream infections caused by Streptococcus anginosus group bacteria: A retrospective analysis of 78 cases at a Japanese tertiary hospital. </w:t>
      </w:r>
      <w:r w:rsidRPr="00BA0A8A">
        <w:rPr>
          <w:i/>
          <w:iCs/>
        </w:rPr>
        <w:t>Journal of Infection and Chemotherapy</w:t>
      </w:r>
      <w:r w:rsidRPr="00BA0A8A">
        <w:t xml:space="preserve"> </w:t>
      </w:r>
      <w:r w:rsidRPr="00BA0A8A">
        <w:rPr>
          <w:b/>
          <w:bCs/>
        </w:rPr>
        <w:t>22</w:t>
      </w:r>
      <w:r w:rsidRPr="00BA0A8A">
        <w:t>, 456–460 (2016).</w:t>
      </w:r>
    </w:p>
    <w:p w14:paraId="53FEBA61" w14:textId="77777777" w:rsidR="00FD106C" w:rsidRPr="00BA0A8A" w:rsidRDefault="00FD106C" w:rsidP="00BA0A8A">
      <w:pPr>
        <w:pStyle w:val="Bibliography"/>
        <w:spacing w:before="0" w:after="0"/>
      </w:pPr>
      <w:r w:rsidRPr="00BA0A8A">
        <w:t>44.</w:t>
      </w:r>
      <w:r w:rsidRPr="00BA0A8A">
        <w:tab/>
        <w:t xml:space="preserve">Zupancic, K., Kriksic, V., Kovacevic, I. &amp; Kovacevic, D. Influence of Oral Probiotic Streptococcus salivarius K12 on Ear and Oral Cavity Health in Humans: Systematic Review. </w:t>
      </w:r>
      <w:r w:rsidRPr="00BA0A8A">
        <w:rPr>
          <w:i/>
          <w:iCs/>
        </w:rPr>
        <w:t>Probiotics &amp; Antimicro. Prot.</w:t>
      </w:r>
      <w:r w:rsidRPr="00BA0A8A">
        <w:t xml:space="preserve"> </w:t>
      </w:r>
      <w:r w:rsidRPr="00BA0A8A">
        <w:rPr>
          <w:b/>
          <w:bCs/>
        </w:rPr>
        <w:t>9</w:t>
      </w:r>
      <w:r w:rsidRPr="00BA0A8A">
        <w:t>, 102–110 (2017).</w:t>
      </w:r>
    </w:p>
    <w:p w14:paraId="6E40F96C" w14:textId="77777777" w:rsidR="00FD106C" w:rsidRPr="00BA0A8A" w:rsidRDefault="00FD106C" w:rsidP="00BA0A8A">
      <w:pPr>
        <w:pStyle w:val="Bibliography"/>
        <w:spacing w:before="0" w:after="0"/>
      </w:pPr>
      <w:r w:rsidRPr="00BA0A8A">
        <w:t>45.</w:t>
      </w:r>
      <w:r w:rsidRPr="00BA0A8A">
        <w:tab/>
        <w:t xml:space="preserve">Ternes, D. </w:t>
      </w:r>
      <w:r w:rsidRPr="00BA0A8A">
        <w:rPr>
          <w:i/>
          <w:iCs/>
        </w:rPr>
        <w:t>et al.</w:t>
      </w:r>
      <w:r w:rsidRPr="00BA0A8A">
        <w:t xml:space="preserve"> Microbiome in Colorectal Cancer: How to Get from Meta-omics to </w:t>
      </w:r>
      <w:r w:rsidRPr="00BA0A8A">
        <w:lastRenderedPageBreak/>
        <w:t xml:space="preserve">Mechanism? </w:t>
      </w:r>
      <w:r w:rsidRPr="00BA0A8A">
        <w:rPr>
          <w:i/>
          <w:iCs/>
        </w:rPr>
        <w:t>Trends in Microbiology</w:t>
      </w:r>
      <w:r w:rsidRPr="00BA0A8A">
        <w:t xml:space="preserve"> </w:t>
      </w:r>
      <w:r w:rsidRPr="00BA0A8A">
        <w:rPr>
          <w:b/>
          <w:bCs/>
        </w:rPr>
        <w:t>28</w:t>
      </w:r>
      <w:r w:rsidRPr="00BA0A8A">
        <w:t>, 401–423 (2020).</w:t>
      </w:r>
    </w:p>
    <w:p w14:paraId="4DAD8A70" w14:textId="77777777" w:rsidR="00FD106C" w:rsidRPr="00BA0A8A" w:rsidRDefault="00FD106C" w:rsidP="00BA0A8A">
      <w:pPr>
        <w:pStyle w:val="Bibliography"/>
        <w:spacing w:before="0" w:after="0"/>
      </w:pPr>
      <w:r w:rsidRPr="00BA0A8A">
        <w:t>46.</w:t>
      </w:r>
      <w:r w:rsidRPr="00BA0A8A">
        <w:tab/>
        <w:t xml:space="preserve">Liang, Q. </w:t>
      </w:r>
      <w:r w:rsidRPr="00BA0A8A">
        <w:rPr>
          <w:i/>
          <w:iCs/>
        </w:rPr>
        <w:t>et al.</w:t>
      </w:r>
      <w:r w:rsidRPr="00BA0A8A">
        <w:t xml:space="preserve"> Fecal Bacteria Act as Novel Biomarkers for Noninvasive Diagnosis of Colorectal Cancer. </w:t>
      </w:r>
      <w:r w:rsidRPr="00BA0A8A">
        <w:rPr>
          <w:i/>
          <w:iCs/>
        </w:rPr>
        <w:t>Clin Cancer Res</w:t>
      </w:r>
      <w:r w:rsidRPr="00BA0A8A">
        <w:t xml:space="preserve"> </w:t>
      </w:r>
      <w:r w:rsidRPr="00BA0A8A">
        <w:rPr>
          <w:b/>
          <w:bCs/>
        </w:rPr>
        <w:t>23</w:t>
      </w:r>
      <w:r w:rsidRPr="00BA0A8A">
        <w:t>, 2061–2070 (2017).</w:t>
      </w:r>
    </w:p>
    <w:p w14:paraId="15A4BB3D" w14:textId="77777777" w:rsidR="00FD106C" w:rsidRPr="00BA0A8A" w:rsidRDefault="00FD106C" w:rsidP="00BA0A8A">
      <w:pPr>
        <w:pStyle w:val="Bibliography"/>
        <w:spacing w:before="0" w:after="0"/>
      </w:pPr>
      <w:r w:rsidRPr="00BA0A8A">
        <w:t>47.</w:t>
      </w:r>
      <w:r w:rsidRPr="00BA0A8A">
        <w:tab/>
        <w:t xml:space="preserve">Jia, W., Rajani, C., Xu, H. &amp; Zheng, X. Gut microbiota alterations are distinct for primary colorectal cancer and hepatocellular carcinoma. </w:t>
      </w:r>
      <w:r w:rsidRPr="00BA0A8A">
        <w:rPr>
          <w:i/>
          <w:iCs/>
        </w:rPr>
        <w:t>Protein Cell</w:t>
      </w:r>
      <w:r w:rsidRPr="00BA0A8A">
        <w:t xml:space="preserve"> </w:t>
      </w:r>
      <w:r w:rsidRPr="00BA0A8A">
        <w:rPr>
          <w:b/>
          <w:bCs/>
        </w:rPr>
        <w:t>12</w:t>
      </w:r>
      <w:r w:rsidRPr="00BA0A8A">
        <w:t>, 374–393 (2021).</w:t>
      </w:r>
    </w:p>
    <w:p w14:paraId="6BAFD0C0" w14:textId="77777777" w:rsidR="00FD106C" w:rsidRPr="00BA0A8A" w:rsidRDefault="00FD106C" w:rsidP="00BA0A8A">
      <w:pPr>
        <w:pStyle w:val="Bibliography"/>
        <w:spacing w:before="0" w:after="0"/>
      </w:pPr>
      <w:r w:rsidRPr="00BA0A8A">
        <w:t>48.</w:t>
      </w:r>
      <w:r w:rsidRPr="00BA0A8A">
        <w:tab/>
        <w:t xml:space="preserve">Yu, X. </w:t>
      </w:r>
      <w:r w:rsidRPr="00BA0A8A">
        <w:rPr>
          <w:i/>
          <w:iCs/>
        </w:rPr>
        <w:t>et al.</w:t>
      </w:r>
      <w:r w:rsidRPr="00BA0A8A">
        <w:t xml:space="preserve"> A Comparative Characterization of Different Host-sourced Lactobacillus ruminis Strains and Their Adhesive, Inhibitory, and Immunomodulating Functions. </w:t>
      </w:r>
      <w:r w:rsidRPr="00BA0A8A">
        <w:rPr>
          <w:i/>
          <w:iCs/>
        </w:rPr>
        <w:t>Front. Microbiol.</w:t>
      </w:r>
      <w:r w:rsidRPr="00BA0A8A">
        <w:t xml:space="preserve"> </w:t>
      </w:r>
      <w:r w:rsidRPr="00BA0A8A">
        <w:rPr>
          <w:b/>
          <w:bCs/>
        </w:rPr>
        <w:t>8</w:t>
      </w:r>
      <w:r w:rsidRPr="00BA0A8A">
        <w:t>, (2017).</w:t>
      </w:r>
    </w:p>
    <w:p w14:paraId="52E83B6D" w14:textId="77777777" w:rsidR="00FD106C" w:rsidRPr="00BA0A8A" w:rsidRDefault="00FD106C" w:rsidP="00BA0A8A">
      <w:pPr>
        <w:pStyle w:val="Bibliography"/>
        <w:spacing w:before="0" w:after="0"/>
      </w:pPr>
      <w:r w:rsidRPr="00BA0A8A">
        <w:t>49.</w:t>
      </w:r>
      <w:r w:rsidRPr="00BA0A8A">
        <w:tab/>
        <w:t xml:space="preserve">Department of Microbiology, Islamic Azad University School of Science, Fars, Iran </w:t>
      </w:r>
      <w:r w:rsidRPr="00BA0A8A">
        <w:rPr>
          <w:i/>
          <w:iCs/>
        </w:rPr>
        <w:t>et al.</w:t>
      </w:r>
      <w:r w:rsidRPr="00BA0A8A">
        <w:t xml:space="preserve"> Anti-colon cancer activity of Bifidobacterium metabolites on colon cancer cell line SW742. </w:t>
      </w:r>
      <w:r w:rsidRPr="00BA0A8A">
        <w:rPr>
          <w:i/>
          <w:iCs/>
        </w:rPr>
        <w:t>Turk J Gastroenterol</w:t>
      </w:r>
      <w:r w:rsidRPr="00BA0A8A">
        <w:t xml:space="preserve"> </w:t>
      </w:r>
      <w:r w:rsidRPr="00BA0A8A">
        <w:rPr>
          <w:b/>
          <w:bCs/>
        </w:rPr>
        <w:t>30</w:t>
      </w:r>
      <w:r w:rsidRPr="00BA0A8A">
        <w:t>, 835–842 (2019).</w:t>
      </w:r>
    </w:p>
    <w:p w14:paraId="323CB12B" w14:textId="77777777" w:rsidR="00FD106C" w:rsidRPr="00BA0A8A" w:rsidRDefault="00FD106C" w:rsidP="00BA0A8A">
      <w:pPr>
        <w:pStyle w:val="Bibliography"/>
        <w:spacing w:before="0" w:after="0"/>
      </w:pPr>
      <w:r w:rsidRPr="00BA0A8A">
        <w:t>50.</w:t>
      </w:r>
      <w:r w:rsidRPr="00BA0A8A">
        <w:tab/>
        <w:t xml:space="preserve">Tarrah, A. </w:t>
      </w:r>
      <w:r w:rsidRPr="00BA0A8A">
        <w:rPr>
          <w:i/>
          <w:iCs/>
        </w:rPr>
        <w:t>et al.</w:t>
      </w:r>
      <w:r w:rsidRPr="00BA0A8A">
        <w:t xml:space="preserve"> In vitro Probiotic Potential and Anti-cancer Activity of Newly Isolated Folate-Producing Streptococcus thermophilus Strains. </w:t>
      </w:r>
      <w:r w:rsidRPr="00BA0A8A">
        <w:rPr>
          <w:i/>
          <w:iCs/>
        </w:rPr>
        <w:t>Front. Microbiol.</w:t>
      </w:r>
      <w:r w:rsidRPr="00BA0A8A">
        <w:t xml:space="preserve"> </w:t>
      </w:r>
      <w:r w:rsidRPr="00BA0A8A">
        <w:rPr>
          <w:b/>
          <w:bCs/>
        </w:rPr>
        <w:t>9</w:t>
      </w:r>
      <w:r w:rsidRPr="00BA0A8A">
        <w:t>, 2214 (2018).</w:t>
      </w:r>
    </w:p>
    <w:p w14:paraId="5D65A007" w14:textId="77777777" w:rsidR="00FD106C" w:rsidRPr="00BA0A8A" w:rsidRDefault="00FD106C" w:rsidP="00BA0A8A">
      <w:pPr>
        <w:pStyle w:val="Bibliography"/>
        <w:spacing w:before="0" w:after="0"/>
      </w:pPr>
      <w:r w:rsidRPr="00BA0A8A">
        <w:t>51.</w:t>
      </w:r>
      <w:r w:rsidRPr="00BA0A8A">
        <w:tab/>
        <w:t xml:space="preserve">Singh, J. Bifidobacterium longum, a lactic acid-producing intestinal bacterium inhibits colon cancer and modulates the intermediate biomarkers of colon carcinogenesis. </w:t>
      </w:r>
      <w:r w:rsidRPr="00BA0A8A">
        <w:rPr>
          <w:i/>
          <w:iCs/>
        </w:rPr>
        <w:t>Carcinogenesis</w:t>
      </w:r>
      <w:r w:rsidRPr="00BA0A8A">
        <w:t xml:space="preserve"> </w:t>
      </w:r>
      <w:r w:rsidRPr="00BA0A8A">
        <w:rPr>
          <w:b/>
          <w:bCs/>
        </w:rPr>
        <w:t>18</w:t>
      </w:r>
      <w:r w:rsidRPr="00BA0A8A">
        <w:t>, 833–841 (1997).</w:t>
      </w:r>
    </w:p>
    <w:p w14:paraId="1EB90B7B" w14:textId="77777777" w:rsidR="00FD106C" w:rsidRPr="00BA0A8A" w:rsidRDefault="00FD106C" w:rsidP="00BA0A8A">
      <w:pPr>
        <w:pStyle w:val="Bibliography"/>
        <w:spacing w:before="0" w:after="0"/>
      </w:pPr>
      <w:r w:rsidRPr="00BA0A8A">
        <w:t>52.</w:t>
      </w:r>
      <w:r w:rsidRPr="00BA0A8A">
        <w:tab/>
        <w:t xml:space="preserve">Saber, A., Alipour, B., Faghfoori, Z., Mousavi jam, A. &amp; Yari Khosroushahi, A. Secretion metabolites of probiotic yeast, Pichia kudriavzevii AS-12, induces apoptosis pathways in human colorectal cancer cell lines. </w:t>
      </w:r>
      <w:r w:rsidRPr="00BA0A8A">
        <w:rPr>
          <w:i/>
          <w:iCs/>
        </w:rPr>
        <w:t>Nutrition Research</w:t>
      </w:r>
      <w:r w:rsidRPr="00BA0A8A">
        <w:t xml:space="preserve"> </w:t>
      </w:r>
      <w:r w:rsidRPr="00BA0A8A">
        <w:rPr>
          <w:b/>
          <w:bCs/>
        </w:rPr>
        <w:t>41</w:t>
      </w:r>
      <w:r w:rsidRPr="00BA0A8A">
        <w:t>, 36–46 (2017).</w:t>
      </w:r>
    </w:p>
    <w:p w14:paraId="3BFA267B" w14:textId="77777777" w:rsidR="00FD106C" w:rsidRPr="00BA0A8A" w:rsidRDefault="00FD106C" w:rsidP="00BA0A8A">
      <w:pPr>
        <w:pStyle w:val="Bibliography"/>
        <w:spacing w:before="0" w:after="0"/>
      </w:pPr>
      <w:r w:rsidRPr="00BA0A8A">
        <w:t>53.</w:t>
      </w:r>
      <w:r w:rsidRPr="00BA0A8A">
        <w:tab/>
        <w:t xml:space="preserve">Pérez, J. C. &amp; Johnson, A. D. Regulatory Circuits That Enable Proliferation of the Fungus Candida albicans in a Mammalian Host. </w:t>
      </w:r>
      <w:r w:rsidRPr="00BA0A8A">
        <w:rPr>
          <w:i/>
          <w:iCs/>
        </w:rPr>
        <w:t>PLOS Pathogens</w:t>
      </w:r>
      <w:r w:rsidRPr="00BA0A8A">
        <w:t xml:space="preserve"> </w:t>
      </w:r>
      <w:r w:rsidRPr="00BA0A8A">
        <w:rPr>
          <w:b/>
          <w:bCs/>
        </w:rPr>
        <w:t>9</w:t>
      </w:r>
      <w:r w:rsidRPr="00BA0A8A">
        <w:t>, e1003780 (2013).</w:t>
      </w:r>
    </w:p>
    <w:p w14:paraId="06A30A63" w14:textId="77777777" w:rsidR="00FD106C" w:rsidRPr="00BA0A8A" w:rsidRDefault="00FD106C" w:rsidP="00BA0A8A">
      <w:pPr>
        <w:pStyle w:val="Bibliography"/>
        <w:spacing w:before="0" w:after="0"/>
      </w:pPr>
      <w:r w:rsidRPr="00BA0A8A">
        <w:lastRenderedPageBreak/>
        <w:t>54.</w:t>
      </w:r>
      <w:r w:rsidRPr="00BA0A8A">
        <w:tab/>
        <w:t xml:space="preserve">Li, J. </w:t>
      </w:r>
      <w:r w:rsidRPr="00BA0A8A">
        <w:rPr>
          <w:i/>
          <w:iCs/>
        </w:rPr>
        <w:t>et al.</w:t>
      </w:r>
      <w:r w:rsidRPr="00BA0A8A">
        <w:t xml:space="preserve"> Fungi in Gastrointestinal Tracts of Human and Mice: from Community to Functions. </w:t>
      </w:r>
      <w:r w:rsidRPr="00BA0A8A">
        <w:rPr>
          <w:i/>
          <w:iCs/>
        </w:rPr>
        <w:t>Microb Ecol</w:t>
      </w:r>
      <w:r w:rsidRPr="00BA0A8A">
        <w:t xml:space="preserve"> </w:t>
      </w:r>
      <w:r w:rsidRPr="00BA0A8A">
        <w:rPr>
          <w:b/>
          <w:bCs/>
        </w:rPr>
        <w:t>75</w:t>
      </w:r>
      <w:r w:rsidRPr="00BA0A8A">
        <w:t>, 821–829 (2018).</w:t>
      </w:r>
    </w:p>
    <w:p w14:paraId="37D2394E" w14:textId="77777777" w:rsidR="00FD106C" w:rsidRPr="00BA0A8A" w:rsidRDefault="00FD106C" w:rsidP="00BA0A8A">
      <w:pPr>
        <w:pStyle w:val="Bibliography"/>
        <w:spacing w:before="0" w:after="0"/>
      </w:pPr>
      <w:r w:rsidRPr="00BA0A8A">
        <w:t>55.</w:t>
      </w:r>
      <w:r w:rsidRPr="00BA0A8A">
        <w:tab/>
        <w:t xml:space="preserve">Fontana </w:t>
      </w:r>
      <w:r w:rsidRPr="00BA0A8A">
        <w:rPr>
          <w:i/>
          <w:iCs/>
        </w:rPr>
        <w:t>et al.</w:t>
      </w:r>
      <w:r w:rsidRPr="00BA0A8A">
        <w:t xml:space="preserve"> Gut Microbiota Profiles Differ among Individuals Depending on Their Region of Origin: An Italian Pilot Study. </w:t>
      </w:r>
      <w:r w:rsidRPr="00BA0A8A">
        <w:rPr>
          <w:i/>
          <w:iCs/>
        </w:rPr>
        <w:t>IJERPH</w:t>
      </w:r>
      <w:r w:rsidRPr="00BA0A8A">
        <w:t xml:space="preserve"> </w:t>
      </w:r>
      <w:r w:rsidRPr="00BA0A8A">
        <w:rPr>
          <w:b/>
          <w:bCs/>
        </w:rPr>
        <w:t>16</w:t>
      </w:r>
      <w:r w:rsidRPr="00BA0A8A">
        <w:t>, 4065 (2019).</w:t>
      </w:r>
    </w:p>
    <w:p w14:paraId="16ED27CD" w14:textId="77777777" w:rsidR="00FD106C" w:rsidRPr="00BA0A8A" w:rsidRDefault="00FD106C" w:rsidP="00BA0A8A">
      <w:pPr>
        <w:pStyle w:val="Bibliography"/>
        <w:spacing w:before="0" w:after="0"/>
      </w:pPr>
      <w:r w:rsidRPr="00BA0A8A">
        <w:t>56.</w:t>
      </w:r>
      <w:r w:rsidRPr="00BA0A8A">
        <w:tab/>
        <w:t xml:space="preserve">MetaHIT consortium </w:t>
      </w:r>
      <w:r w:rsidRPr="00BA0A8A">
        <w:rPr>
          <w:i/>
          <w:iCs/>
        </w:rPr>
        <w:t>et al.</w:t>
      </w:r>
      <w:r w:rsidRPr="00BA0A8A">
        <w:t xml:space="preserve"> Richness of human gut microbiome correlates with metabolic markers. </w:t>
      </w:r>
      <w:r w:rsidRPr="00BA0A8A">
        <w:rPr>
          <w:i/>
          <w:iCs/>
        </w:rPr>
        <w:t>Nature</w:t>
      </w:r>
      <w:r w:rsidRPr="00BA0A8A">
        <w:t xml:space="preserve"> </w:t>
      </w:r>
      <w:r w:rsidRPr="00BA0A8A">
        <w:rPr>
          <w:b/>
          <w:bCs/>
        </w:rPr>
        <w:t>500</w:t>
      </w:r>
      <w:r w:rsidRPr="00BA0A8A">
        <w:t>, 541–546 (2013).</w:t>
      </w:r>
    </w:p>
    <w:p w14:paraId="231C9B5F" w14:textId="77777777" w:rsidR="00FD106C" w:rsidRPr="00BA0A8A" w:rsidRDefault="00FD106C" w:rsidP="00BA0A8A">
      <w:pPr>
        <w:pStyle w:val="Bibliography"/>
        <w:spacing w:before="0" w:after="0"/>
      </w:pPr>
      <w:r w:rsidRPr="00BA0A8A">
        <w:t>57.</w:t>
      </w:r>
      <w:r w:rsidRPr="00BA0A8A">
        <w:tab/>
        <w:t xml:space="preserve">Manichanh, C. </w:t>
      </w:r>
      <w:r w:rsidRPr="00BA0A8A">
        <w:rPr>
          <w:i/>
          <w:iCs/>
        </w:rPr>
        <w:t>et al.</w:t>
      </w:r>
      <w:r w:rsidRPr="00BA0A8A">
        <w:t xml:space="preserve"> Reduced diversity of faecal microbiota in Crohn’s disease revealed by a metagenomic approach. </w:t>
      </w:r>
      <w:r w:rsidRPr="00BA0A8A">
        <w:rPr>
          <w:i/>
          <w:iCs/>
        </w:rPr>
        <w:t>Gut</w:t>
      </w:r>
      <w:r w:rsidRPr="00BA0A8A">
        <w:t xml:space="preserve"> </w:t>
      </w:r>
      <w:r w:rsidRPr="00BA0A8A">
        <w:rPr>
          <w:b/>
          <w:bCs/>
        </w:rPr>
        <w:t>55</w:t>
      </w:r>
      <w:r w:rsidRPr="00BA0A8A">
        <w:t>, 205–211 (2006).</w:t>
      </w:r>
    </w:p>
    <w:p w14:paraId="1B815252" w14:textId="77777777" w:rsidR="00FD106C" w:rsidRPr="00BA0A8A" w:rsidRDefault="00FD106C" w:rsidP="00BA0A8A">
      <w:pPr>
        <w:pStyle w:val="Bibliography"/>
        <w:spacing w:before="0" w:after="0"/>
      </w:pPr>
      <w:r w:rsidRPr="00BA0A8A">
        <w:t>58.</w:t>
      </w:r>
      <w:r w:rsidRPr="00BA0A8A">
        <w:tab/>
        <w:t xml:space="preserve">Sokol, H. </w:t>
      </w:r>
      <w:r w:rsidRPr="00BA0A8A">
        <w:rPr>
          <w:i/>
          <w:iCs/>
        </w:rPr>
        <w:t>et al.</w:t>
      </w:r>
      <w:r w:rsidRPr="00BA0A8A">
        <w:t xml:space="preserve"> Fungal microbiota dysbiosis in IBD. </w:t>
      </w:r>
      <w:r w:rsidRPr="00BA0A8A">
        <w:rPr>
          <w:i/>
          <w:iCs/>
        </w:rPr>
        <w:t>Gut</w:t>
      </w:r>
      <w:r w:rsidRPr="00BA0A8A">
        <w:t xml:space="preserve"> </w:t>
      </w:r>
      <w:r w:rsidRPr="00BA0A8A">
        <w:rPr>
          <w:b/>
          <w:bCs/>
        </w:rPr>
        <w:t>66</w:t>
      </w:r>
      <w:r w:rsidRPr="00BA0A8A">
        <w:t>, 1039–1048 (2017).</w:t>
      </w:r>
    </w:p>
    <w:p w14:paraId="4B3FE037" w14:textId="77777777" w:rsidR="00FD106C" w:rsidRPr="00BA0A8A" w:rsidRDefault="00FD106C" w:rsidP="00BA0A8A">
      <w:pPr>
        <w:pStyle w:val="Bibliography"/>
        <w:spacing w:before="0" w:after="0"/>
      </w:pPr>
      <w:r w:rsidRPr="00BA0A8A">
        <w:t>59.</w:t>
      </w:r>
      <w:r w:rsidRPr="00BA0A8A">
        <w:tab/>
        <w:t xml:space="preserve">Pereira, M. B., Wallroth, M., Jonsson, V. &amp; Kristiansson, E. Comparison of normalization methods for the analysis of metagenomic gene abundance data. </w:t>
      </w:r>
      <w:r w:rsidRPr="00BA0A8A">
        <w:rPr>
          <w:i/>
          <w:iCs/>
        </w:rPr>
        <w:t>BMC Genomics</w:t>
      </w:r>
      <w:r w:rsidRPr="00BA0A8A">
        <w:t xml:space="preserve"> </w:t>
      </w:r>
      <w:r w:rsidRPr="00BA0A8A">
        <w:rPr>
          <w:b/>
          <w:bCs/>
        </w:rPr>
        <w:t>19</w:t>
      </w:r>
      <w:r w:rsidRPr="00BA0A8A">
        <w:t>, 274 (2018).</w:t>
      </w:r>
    </w:p>
    <w:p w14:paraId="6C89824F" w14:textId="77777777" w:rsidR="00FD106C" w:rsidRPr="00BA0A8A" w:rsidRDefault="00FD106C" w:rsidP="00BA0A8A">
      <w:pPr>
        <w:pStyle w:val="Bibliography"/>
        <w:spacing w:before="0" w:after="0"/>
      </w:pPr>
      <w:r w:rsidRPr="00BA0A8A">
        <w:t>60.</w:t>
      </w:r>
      <w:r w:rsidRPr="00BA0A8A">
        <w:tab/>
        <w:t xml:space="preserve">Khil, L.-Y. </w:t>
      </w:r>
      <w:r w:rsidRPr="00BA0A8A">
        <w:rPr>
          <w:i/>
          <w:iCs/>
        </w:rPr>
        <w:t>et al.</w:t>
      </w:r>
      <w:r w:rsidRPr="00BA0A8A">
        <w:t xml:space="preserve"> Mechanisms involved in Korean mistletoe lectin-induced apoptosis of cancer cells. </w:t>
      </w:r>
      <w:r w:rsidRPr="00BA0A8A">
        <w:rPr>
          <w:i/>
          <w:iCs/>
        </w:rPr>
        <w:t>WJG</w:t>
      </w:r>
      <w:r w:rsidRPr="00BA0A8A">
        <w:t xml:space="preserve"> </w:t>
      </w:r>
      <w:r w:rsidRPr="00BA0A8A">
        <w:rPr>
          <w:b/>
          <w:bCs/>
        </w:rPr>
        <w:t>13</w:t>
      </w:r>
      <w:r w:rsidRPr="00BA0A8A">
        <w:t>, 2811 (2007).</w:t>
      </w:r>
    </w:p>
    <w:p w14:paraId="7258F2DA" w14:textId="77777777" w:rsidR="00FD106C" w:rsidRPr="00BA0A8A" w:rsidRDefault="00FD106C" w:rsidP="00BA0A8A">
      <w:pPr>
        <w:pStyle w:val="Bibliography"/>
        <w:spacing w:before="0" w:after="0"/>
      </w:pPr>
      <w:r w:rsidRPr="00BA0A8A">
        <w:t>61.</w:t>
      </w:r>
      <w:r w:rsidRPr="00BA0A8A">
        <w:tab/>
        <w:t xml:space="preserve">Ma, L., Tang, L. &amp; Yi, Q. Salvianolic Acids: Potential Source of Natural Drugs for the Treatment of Fibrosis Disease and Cancer. </w:t>
      </w:r>
      <w:r w:rsidRPr="00BA0A8A">
        <w:rPr>
          <w:i/>
          <w:iCs/>
        </w:rPr>
        <w:t>Frontiers in Pharmacology</w:t>
      </w:r>
      <w:r w:rsidRPr="00BA0A8A">
        <w:t xml:space="preserve"> </w:t>
      </w:r>
      <w:r w:rsidRPr="00BA0A8A">
        <w:rPr>
          <w:b/>
          <w:bCs/>
        </w:rPr>
        <w:t>10</w:t>
      </w:r>
      <w:r w:rsidRPr="00BA0A8A">
        <w:t>, 97 (2019).</w:t>
      </w:r>
    </w:p>
    <w:p w14:paraId="59699399" w14:textId="77777777" w:rsidR="00FD106C" w:rsidRPr="00BA0A8A" w:rsidRDefault="00FD106C" w:rsidP="00BA0A8A">
      <w:pPr>
        <w:pStyle w:val="Bibliography"/>
        <w:spacing w:before="0" w:after="0"/>
      </w:pPr>
      <w:r w:rsidRPr="00BA0A8A">
        <w:t>62.</w:t>
      </w:r>
      <w:r w:rsidRPr="00BA0A8A">
        <w:tab/>
        <w:t xml:space="preserve">Das, G. </w:t>
      </w:r>
      <w:r w:rsidRPr="00BA0A8A">
        <w:rPr>
          <w:i/>
          <w:iCs/>
        </w:rPr>
        <w:t>et al.</w:t>
      </w:r>
      <w:r w:rsidRPr="00BA0A8A">
        <w:t xml:space="preserve"> Cordyceps spp.: A Review on Its Immune-Stimulatory and Other Biological Potentials. </w:t>
      </w:r>
      <w:r w:rsidRPr="00BA0A8A">
        <w:rPr>
          <w:i/>
          <w:iCs/>
        </w:rPr>
        <w:t>Frontiers in Pharmacology</w:t>
      </w:r>
      <w:r w:rsidRPr="00BA0A8A">
        <w:t xml:space="preserve"> </w:t>
      </w:r>
      <w:r w:rsidRPr="00BA0A8A">
        <w:rPr>
          <w:b/>
          <w:bCs/>
        </w:rPr>
        <w:t>11</w:t>
      </w:r>
      <w:r w:rsidRPr="00BA0A8A">
        <w:t>, 2250 (2021).</w:t>
      </w:r>
    </w:p>
    <w:p w14:paraId="42503EE8" w14:textId="77777777" w:rsidR="00FD106C" w:rsidRPr="00BA0A8A" w:rsidRDefault="00FD106C" w:rsidP="00BA0A8A">
      <w:pPr>
        <w:pStyle w:val="Bibliography"/>
        <w:spacing w:before="0" w:after="0"/>
      </w:pPr>
      <w:r w:rsidRPr="00BA0A8A">
        <w:t>63.</w:t>
      </w:r>
      <w:r w:rsidRPr="00BA0A8A">
        <w:tab/>
        <w:t xml:space="preserve">Boskovic, I., Đukić, D. A., Maskovic, P., Mandić, L. &amp; Perovic, S. Phytochemical composition and antimicrobial, antioxidant and cytotoxic activities of Anchusa officinalis L. extracts. </w:t>
      </w:r>
      <w:r w:rsidRPr="00BA0A8A">
        <w:rPr>
          <w:i/>
          <w:iCs/>
        </w:rPr>
        <w:t>Biologia</w:t>
      </w:r>
      <w:r w:rsidRPr="00BA0A8A">
        <w:t xml:space="preserve"> </w:t>
      </w:r>
      <w:r w:rsidRPr="00BA0A8A">
        <w:rPr>
          <w:b/>
          <w:bCs/>
        </w:rPr>
        <w:t>73</w:t>
      </w:r>
      <w:r w:rsidRPr="00BA0A8A">
        <w:t>, 1035–1041 (2018).</w:t>
      </w:r>
    </w:p>
    <w:p w14:paraId="1B8A1A75" w14:textId="77777777" w:rsidR="00FD106C" w:rsidRPr="00BA0A8A" w:rsidRDefault="00FD106C" w:rsidP="00BA0A8A">
      <w:pPr>
        <w:pStyle w:val="Bibliography"/>
        <w:spacing w:before="0" w:after="0"/>
      </w:pPr>
      <w:r w:rsidRPr="00BA0A8A">
        <w:lastRenderedPageBreak/>
        <w:t>64.</w:t>
      </w:r>
      <w:r w:rsidRPr="00BA0A8A">
        <w:tab/>
        <w:t xml:space="preserve">Luo, C. </w:t>
      </w:r>
      <w:r w:rsidRPr="00BA0A8A">
        <w:rPr>
          <w:i/>
          <w:iCs/>
        </w:rPr>
        <w:t>et al.</w:t>
      </w:r>
      <w:r w:rsidRPr="00BA0A8A">
        <w:t xml:space="preserve"> A Review of the Anti-Inflammatory Effects of Rosmarinic Acid on Inflammatory Diseases. </w:t>
      </w:r>
      <w:r w:rsidRPr="00BA0A8A">
        <w:rPr>
          <w:i/>
          <w:iCs/>
        </w:rPr>
        <w:t>Frontiers in Pharmacology</w:t>
      </w:r>
      <w:r w:rsidRPr="00BA0A8A">
        <w:t xml:space="preserve"> </w:t>
      </w:r>
      <w:r w:rsidRPr="00BA0A8A">
        <w:rPr>
          <w:b/>
          <w:bCs/>
        </w:rPr>
        <w:t>11</w:t>
      </w:r>
      <w:r w:rsidRPr="00BA0A8A">
        <w:t>, 153 (2020).</w:t>
      </w:r>
    </w:p>
    <w:p w14:paraId="1C25BB9E" w14:textId="77777777" w:rsidR="00FD106C" w:rsidRPr="00BA0A8A" w:rsidRDefault="00FD106C" w:rsidP="00BA0A8A">
      <w:pPr>
        <w:pStyle w:val="Bibliography"/>
        <w:spacing w:before="0" w:after="0"/>
      </w:pPr>
      <w:r w:rsidRPr="00BA0A8A">
        <w:t>65.</w:t>
      </w:r>
      <w:r w:rsidRPr="00BA0A8A">
        <w:tab/>
        <w:t xml:space="preserve">Yu, T. </w:t>
      </w:r>
      <w:r w:rsidRPr="00BA0A8A">
        <w:rPr>
          <w:i/>
          <w:iCs/>
        </w:rPr>
        <w:t>et al.</w:t>
      </w:r>
      <w:r w:rsidRPr="00BA0A8A">
        <w:t xml:space="preserve"> Fusobacterium nucleatum Promotes Chemoresistance to Colorectal Cancer by Modulating Autophagy. </w:t>
      </w:r>
      <w:r w:rsidRPr="00BA0A8A">
        <w:rPr>
          <w:i/>
          <w:iCs/>
        </w:rPr>
        <w:t>Cell</w:t>
      </w:r>
      <w:r w:rsidRPr="00BA0A8A">
        <w:t xml:space="preserve"> </w:t>
      </w:r>
      <w:r w:rsidRPr="00BA0A8A">
        <w:rPr>
          <w:b/>
          <w:bCs/>
        </w:rPr>
        <w:t>170</w:t>
      </w:r>
      <w:r w:rsidRPr="00BA0A8A">
        <w:t>, 548-563.e16 (2017).</w:t>
      </w:r>
    </w:p>
    <w:p w14:paraId="6E9B7051" w14:textId="77777777" w:rsidR="00FD106C" w:rsidRPr="00BA0A8A" w:rsidRDefault="00FD106C" w:rsidP="00BA0A8A">
      <w:pPr>
        <w:pStyle w:val="Bibliography"/>
        <w:spacing w:before="0" w:after="0"/>
      </w:pPr>
      <w:r w:rsidRPr="00BA0A8A">
        <w:t>66.</w:t>
      </w:r>
      <w:r w:rsidRPr="00BA0A8A">
        <w:tab/>
        <w:t xml:space="preserve">Kwong, T. N. Y. </w:t>
      </w:r>
      <w:r w:rsidRPr="00BA0A8A">
        <w:rPr>
          <w:i/>
          <w:iCs/>
        </w:rPr>
        <w:t>et al.</w:t>
      </w:r>
      <w:r w:rsidRPr="00BA0A8A">
        <w:t xml:space="preserve"> Association Between Bacteremia From Specific Microbes and Subsequent Diagnosis of Colorectal Cancer. </w:t>
      </w:r>
      <w:r w:rsidRPr="00BA0A8A">
        <w:rPr>
          <w:i/>
          <w:iCs/>
        </w:rPr>
        <w:t>Gastroenterology</w:t>
      </w:r>
      <w:r w:rsidRPr="00BA0A8A">
        <w:t xml:space="preserve"> </w:t>
      </w:r>
      <w:r w:rsidRPr="00BA0A8A">
        <w:rPr>
          <w:b/>
          <w:bCs/>
        </w:rPr>
        <w:t>155</w:t>
      </w:r>
      <w:r w:rsidRPr="00BA0A8A">
        <w:t>, 383-390.e8 (2018).</w:t>
      </w:r>
    </w:p>
    <w:p w14:paraId="5C30BE0C" w14:textId="77777777" w:rsidR="00FD106C" w:rsidRPr="00BA0A8A" w:rsidRDefault="00FD106C" w:rsidP="00BA0A8A">
      <w:pPr>
        <w:pStyle w:val="Bibliography"/>
        <w:spacing w:before="0" w:after="0"/>
      </w:pPr>
      <w:r w:rsidRPr="00BA0A8A">
        <w:t>67.</w:t>
      </w:r>
      <w:r w:rsidRPr="00BA0A8A">
        <w:tab/>
        <w:t xml:space="preserve">Lopez-Dupla, M., Creus, C., Navarro, O. &amp; Raga, X. Association of Gemella morbillorum Endocarditis with Adenomatous Polyps and Carcinoma of the Colon: Case Report and Review. </w:t>
      </w:r>
      <w:r w:rsidRPr="00BA0A8A">
        <w:rPr>
          <w:i/>
          <w:iCs/>
        </w:rPr>
        <w:t>Clinical Infectious Diseases</w:t>
      </w:r>
      <w:r w:rsidRPr="00BA0A8A">
        <w:t xml:space="preserve"> </w:t>
      </w:r>
      <w:r w:rsidRPr="00BA0A8A">
        <w:rPr>
          <w:b/>
          <w:bCs/>
        </w:rPr>
        <w:t>22</w:t>
      </w:r>
      <w:r w:rsidRPr="00BA0A8A">
        <w:t>, 379–379 (1996).</w:t>
      </w:r>
    </w:p>
    <w:p w14:paraId="54F7BE7B" w14:textId="77777777" w:rsidR="00FD106C" w:rsidRPr="00BA0A8A" w:rsidRDefault="00FD106C" w:rsidP="00BA0A8A">
      <w:pPr>
        <w:pStyle w:val="Bibliography"/>
        <w:spacing w:before="0" w:after="0"/>
      </w:pPr>
      <w:r w:rsidRPr="00BA0A8A">
        <w:t>68.</w:t>
      </w:r>
      <w:r w:rsidRPr="00BA0A8A">
        <w:tab/>
        <w:t xml:space="preserve">Zhang, Q. </w:t>
      </w:r>
      <w:r w:rsidRPr="00BA0A8A">
        <w:rPr>
          <w:i/>
          <w:iCs/>
        </w:rPr>
        <w:t>et al.</w:t>
      </w:r>
      <w:r w:rsidRPr="00BA0A8A">
        <w:t xml:space="preserve"> Accelerated dysbiosis of gut microbiota during aggravation of DSS-induced colitis by a butyrate-producing bacterium. </w:t>
      </w:r>
      <w:r w:rsidRPr="00BA0A8A">
        <w:rPr>
          <w:i/>
          <w:iCs/>
        </w:rPr>
        <w:t>Sci Rep</w:t>
      </w:r>
      <w:r w:rsidRPr="00BA0A8A">
        <w:t xml:space="preserve"> </w:t>
      </w:r>
      <w:r w:rsidRPr="00BA0A8A">
        <w:rPr>
          <w:b/>
          <w:bCs/>
        </w:rPr>
        <w:t>6</w:t>
      </w:r>
      <w:r w:rsidRPr="00BA0A8A">
        <w:t>, 27572 (2016).</w:t>
      </w:r>
    </w:p>
    <w:p w14:paraId="3F5352A5" w14:textId="77777777" w:rsidR="00FD106C" w:rsidRPr="00BA0A8A" w:rsidRDefault="00FD106C" w:rsidP="00BA0A8A">
      <w:pPr>
        <w:pStyle w:val="Bibliography"/>
        <w:spacing w:before="0" w:after="0"/>
      </w:pPr>
      <w:r w:rsidRPr="00BA0A8A">
        <w:t>69.</w:t>
      </w:r>
      <w:r w:rsidRPr="00BA0A8A">
        <w:tab/>
        <w:t xml:space="preserve">Li, Q. </w:t>
      </w:r>
      <w:r w:rsidRPr="00BA0A8A">
        <w:rPr>
          <w:i/>
          <w:iCs/>
        </w:rPr>
        <w:t>et al.</w:t>
      </w:r>
      <w:r w:rsidRPr="00BA0A8A">
        <w:t xml:space="preserve"> Streptococcus thermophilus Inhibits Colorectal Tumorigenesis Through Secreting β-Galactosidase. </w:t>
      </w:r>
      <w:r w:rsidRPr="00BA0A8A">
        <w:rPr>
          <w:i/>
          <w:iCs/>
        </w:rPr>
        <w:t>Gastroenterology</w:t>
      </w:r>
      <w:r w:rsidRPr="00BA0A8A">
        <w:t xml:space="preserve"> </w:t>
      </w:r>
      <w:r w:rsidRPr="00BA0A8A">
        <w:rPr>
          <w:b/>
          <w:bCs/>
        </w:rPr>
        <w:t>160</w:t>
      </w:r>
      <w:r w:rsidRPr="00BA0A8A">
        <w:t>, 1179-1193.e14 (2021).</w:t>
      </w:r>
    </w:p>
    <w:p w14:paraId="7A96553C" w14:textId="77777777" w:rsidR="00FD106C" w:rsidRPr="00BA0A8A" w:rsidRDefault="00FD106C" w:rsidP="00BA0A8A">
      <w:pPr>
        <w:pStyle w:val="Bibliography"/>
        <w:spacing w:before="0" w:after="0"/>
      </w:pPr>
      <w:r w:rsidRPr="00BA0A8A">
        <w:t>70.</w:t>
      </w:r>
      <w:r w:rsidRPr="00BA0A8A">
        <w:tab/>
        <w:t xml:space="preserve">Zhao, L. </w:t>
      </w:r>
      <w:r w:rsidRPr="00BA0A8A">
        <w:rPr>
          <w:i/>
          <w:iCs/>
        </w:rPr>
        <w:t>et al.</w:t>
      </w:r>
      <w:r w:rsidRPr="00BA0A8A">
        <w:t xml:space="preserve"> </w:t>
      </w:r>
      <w:r w:rsidRPr="00BA0A8A">
        <w:rPr>
          <w:i/>
          <w:iCs/>
        </w:rPr>
        <w:t>Parvimonas Micra Promotes Intestinal Tumorigenesis in Conventional Apcmin/+ Mice and in Germ-Free Mice</w:t>
      </w:r>
      <w:r w:rsidRPr="00BA0A8A">
        <w:t>. https://www.researchsquare.com/article/rs-25974/v1 (2020) doi:10.21203/rs.3.rs-25974/v1.</w:t>
      </w:r>
    </w:p>
    <w:p w14:paraId="7450E212" w14:textId="77777777" w:rsidR="00FD106C" w:rsidRPr="00BA0A8A" w:rsidRDefault="00FD106C" w:rsidP="00BA0A8A">
      <w:pPr>
        <w:pStyle w:val="Bibliography"/>
        <w:spacing w:before="0" w:after="0"/>
      </w:pPr>
      <w:r w:rsidRPr="00BA0A8A">
        <w:t>71.</w:t>
      </w:r>
      <w:r w:rsidRPr="00BA0A8A">
        <w:tab/>
        <w:t xml:space="preserve">Long, X. </w:t>
      </w:r>
      <w:r w:rsidRPr="00BA0A8A">
        <w:rPr>
          <w:i/>
          <w:iCs/>
        </w:rPr>
        <w:t>et al.</w:t>
      </w:r>
      <w:r w:rsidRPr="00BA0A8A">
        <w:t xml:space="preserve"> Peptostreptococcus anaerobius promotes colorectal carcinogenesis and modulates tumour immunity. </w:t>
      </w:r>
      <w:r w:rsidRPr="00BA0A8A">
        <w:rPr>
          <w:i/>
          <w:iCs/>
        </w:rPr>
        <w:t>Nat Microbiol</w:t>
      </w:r>
      <w:r w:rsidRPr="00BA0A8A">
        <w:t xml:space="preserve"> </w:t>
      </w:r>
      <w:r w:rsidRPr="00BA0A8A">
        <w:rPr>
          <w:b/>
          <w:bCs/>
        </w:rPr>
        <w:t>4</w:t>
      </w:r>
      <w:r w:rsidRPr="00BA0A8A">
        <w:t>, 2319–2330 (2019).</w:t>
      </w:r>
    </w:p>
    <w:p w14:paraId="5DFDAF5E" w14:textId="77777777" w:rsidR="00FD106C" w:rsidRPr="00BA0A8A" w:rsidRDefault="00FD106C" w:rsidP="00BA0A8A">
      <w:pPr>
        <w:pStyle w:val="Bibliography"/>
        <w:spacing w:before="0" w:after="0"/>
      </w:pPr>
      <w:r w:rsidRPr="00BA0A8A">
        <w:t>72.</w:t>
      </w:r>
      <w:r w:rsidRPr="00BA0A8A">
        <w:tab/>
        <w:t xml:space="preserve">Sovran, B. </w:t>
      </w:r>
      <w:r w:rsidRPr="00BA0A8A">
        <w:rPr>
          <w:i/>
          <w:iCs/>
        </w:rPr>
        <w:t>et al.</w:t>
      </w:r>
      <w:r w:rsidRPr="00BA0A8A">
        <w:t xml:space="preserve"> Enterobacteriaceae are essential for the modulation of colitis severity by fungi. </w:t>
      </w:r>
      <w:r w:rsidRPr="00BA0A8A">
        <w:rPr>
          <w:i/>
          <w:iCs/>
        </w:rPr>
        <w:t>Microbiome</w:t>
      </w:r>
      <w:r w:rsidRPr="00BA0A8A">
        <w:t xml:space="preserve"> </w:t>
      </w:r>
      <w:r w:rsidRPr="00BA0A8A">
        <w:rPr>
          <w:b/>
          <w:bCs/>
        </w:rPr>
        <w:t>6</w:t>
      </w:r>
      <w:r w:rsidRPr="00BA0A8A">
        <w:t>, 152 (2018).</w:t>
      </w:r>
    </w:p>
    <w:p w14:paraId="683D9977" w14:textId="77777777" w:rsidR="00FD106C" w:rsidRPr="00BA0A8A" w:rsidRDefault="00FD106C" w:rsidP="00BA0A8A">
      <w:pPr>
        <w:pStyle w:val="Bibliography"/>
        <w:spacing w:before="0" w:after="0"/>
      </w:pPr>
      <w:r w:rsidRPr="00BA0A8A">
        <w:t>73.</w:t>
      </w:r>
      <w:r w:rsidRPr="00BA0A8A">
        <w:tab/>
        <w:t xml:space="preserve">Guo, S. </w:t>
      </w:r>
      <w:r w:rsidRPr="00BA0A8A">
        <w:rPr>
          <w:i/>
          <w:iCs/>
        </w:rPr>
        <w:t>et al.</w:t>
      </w:r>
      <w:r w:rsidRPr="00BA0A8A">
        <w:t xml:space="preserve"> Exosomes derived from </w:t>
      </w:r>
      <w:r w:rsidRPr="00BA0A8A">
        <w:rPr>
          <w:i/>
          <w:iCs/>
        </w:rPr>
        <w:t>Fusobacterium nucleatum</w:t>
      </w:r>
      <w:r w:rsidRPr="00BA0A8A">
        <w:t xml:space="preserve"> -infected colorectal cancer </w:t>
      </w:r>
      <w:r w:rsidRPr="00BA0A8A">
        <w:lastRenderedPageBreak/>
        <w:t xml:space="preserve">cells facilitate tumour metastasis by selectively carrying miR-1246/92b-3p/27a-3p and CXCL16. </w:t>
      </w:r>
      <w:r w:rsidRPr="00BA0A8A">
        <w:rPr>
          <w:i/>
          <w:iCs/>
        </w:rPr>
        <w:t>Gut</w:t>
      </w:r>
      <w:r w:rsidRPr="00BA0A8A">
        <w:t xml:space="preserve"> </w:t>
      </w:r>
      <w:r w:rsidRPr="00BA0A8A">
        <w:rPr>
          <w:b/>
          <w:bCs/>
        </w:rPr>
        <w:t>70</w:t>
      </w:r>
      <w:r w:rsidRPr="00BA0A8A">
        <w:t>, 1507–1519 (2021).</w:t>
      </w:r>
    </w:p>
    <w:p w14:paraId="1B350E19" w14:textId="7E1C45B7"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131" w:author="Jun Yu (MEDT)" w:date="2021-10-19T10:26:00Z">
            <w:rPr/>
          </w:rPrChange>
        </w:rPr>
      </w:pPr>
      <w:commentRangeStart w:id="1132"/>
      <w:ins w:id="1133" w:author="Jun Yu (MEDT)" w:date="2021-10-19T10:26:00Z">
        <w:r w:rsidRPr="004F3EF9">
          <w:rPr>
            <w:b/>
            <w:highlight w:val="green"/>
            <w:rPrChange w:id="1134" w:author="Jun Yu (MEDT)" w:date="2021-10-19T10:26:00Z">
              <w:rPr/>
            </w:rPrChange>
          </w:rPr>
          <w:t>Figure legends</w:t>
        </w:r>
        <w:commentRangeEnd w:id="1132"/>
        <w:r w:rsidR="004F3EF9" w:rsidRPr="004F3EF9">
          <w:rPr>
            <w:rStyle w:val="CommentReference"/>
            <w:highlight w:val="green"/>
            <w:rPrChange w:id="1135" w:author="Jun Yu (MEDT)" w:date="2021-10-19T10:26:00Z">
              <w:rPr>
                <w:rStyle w:val="CommentReference"/>
              </w:rPr>
            </w:rPrChange>
          </w:rPr>
          <w:commentReference w:id="1132"/>
        </w:r>
      </w:ins>
    </w:p>
    <w:sectPr w:rsidR="00BA0A8A" w:rsidRPr="004F3EF9">
      <w:footerReference w:type="default" r:id="rId12"/>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3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37" w:author="Jun Yu (MEDT)" w:date="2021-10-19T10:29:00Z" w:initials="JY(">
    <w:p w14:paraId="6C1FC866" w14:textId="25384883" w:rsidR="00246F85" w:rsidRDefault="00246F85">
      <w:pPr>
        <w:pStyle w:val="CommentText"/>
      </w:pPr>
      <w:r>
        <w:rPr>
          <w:rStyle w:val="CommentReference"/>
        </w:rPr>
        <w:annotationRef/>
      </w:r>
      <w:r>
        <w:t xml:space="preserve">Please highlight all the very significant feature and discoveries of fungi in CRC. You are not only looking for the altered fungi species and biomarker but the composition and signature cross </w:t>
      </w:r>
      <w:proofErr w:type="spellStart"/>
      <w:r>
        <w:t>multipul</w:t>
      </w:r>
      <w:proofErr w:type="spellEnd"/>
      <w:r>
        <w:t xml:space="preserve"> populations. Please rewrite the Result</w:t>
      </w:r>
    </w:p>
  </w:comment>
  <w:comment w:id="3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51" w:author="Thomas Kwong" w:date="2021-09-12T00:52:00Z" w:initials="T.K">
    <w:p w14:paraId="51AB642E" w14:textId="16742B4B" w:rsidR="00246F85" w:rsidRPr="00F61633" w:rsidRDefault="00246F85">
      <w:pPr>
        <w:pStyle w:val="CommentText"/>
        <w:rPr>
          <w:strike/>
        </w:rPr>
      </w:pPr>
      <w:r>
        <w:rPr>
          <w:rStyle w:val="CommentReference"/>
        </w:rPr>
        <w:annotationRef/>
      </w:r>
      <w:r>
        <w:t>Most articles do not use this format. Mainly just in review articles!</w:t>
      </w:r>
    </w:p>
  </w:comment>
  <w:comment w:id="54" w:author="Thomas Kwong" w:date="2021-09-12T00:54:00Z" w:initials="T.K">
    <w:p w14:paraId="4649FB6C" w14:textId="6A02B2B0" w:rsidR="00246F85" w:rsidRPr="00F61633" w:rsidRDefault="00246F85">
      <w:pPr>
        <w:pStyle w:val="CommentText"/>
        <w:rPr>
          <w:lang w:val="en-HK"/>
        </w:rPr>
      </w:pPr>
      <w:r>
        <w:rPr>
          <w:rStyle w:val="CommentReference"/>
        </w:rPr>
        <w:annotationRef/>
      </w:r>
      <w:r>
        <w:t>Do you have exact number</w:t>
      </w:r>
      <w:r>
        <w:rPr>
          <w:lang w:val="en-HK"/>
        </w:rPr>
        <w:t>?</w:t>
      </w:r>
    </w:p>
  </w:comment>
  <w:comment w:id="55" w:author="LIN, Yufeng" w:date="2021-09-20T04:29:00Z" w:initials="LY">
    <w:p w14:paraId="0264D61A" w14:textId="77777777" w:rsidR="00246F85" w:rsidRDefault="00246F85" w:rsidP="00422C33">
      <w:pPr>
        <w:pStyle w:val="CommentText"/>
      </w:pPr>
      <w:r>
        <w:rPr>
          <w:rStyle w:val="CommentReference"/>
        </w:rPr>
        <w:annotationRef/>
      </w:r>
      <w:r>
        <w:rPr>
          <w:rStyle w:val="CommentReference"/>
        </w:rPr>
        <w:annotationRef/>
      </w:r>
      <w:r>
        <w:t>Two studies with different counts</w:t>
      </w:r>
    </w:p>
    <w:p w14:paraId="667C83B3" w14:textId="71765B7D" w:rsidR="00246F85" w:rsidRPr="00422C33" w:rsidRDefault="00246F85">
      <w:pPr>
        <w:pStyle w:val="CommentText"/>
      </w:pPr>
    </w:p>
  </w:comment>
  <w:comment w:id="52" w:author="Thomas Kwong" w:date="2021-09-12T00:56:00Z" w:initials="T.K">
    <w:p w14:paraId="116C65F3" w14:textId="0669D21A" w:rsidR="00246F85" w:rsidRDefault="00246F85">
      <w:pPr>
        <w:pStyle w:val="CommentText"/>
      </w:pPr>
      <w:r>
        <w:rPr>
          <w:rStyle w:val="CommentReference"/>
        </w:rPr>
        <w:annotationRef/>
      </w:r>
      <w:r>
        <w:t>How are these two studies related? You cannot randomly throw things together. Everything should connect and well explained……</w:t>
      </w:r>
    </w:p>
  </w:comment>
  <w:comment w:id="53" w:author="LIN, Yufeng" w:date="2021-09-20T04:30:00Z" w:initials="LY">
    <w:p w14:paraId="74F0A10A" w14:textId="66A20692" w:rsidR="00246F85" w:rsidRDefault="00246F85">
      <w:pPr>
        <w:pStyle w:val="CommentText"/>
      </w:pPr>
      <w:r>
        <w:rPr>
          <w:rStyle w:val="CommentReference"/>
        </w:rPr>
        <w:annotationRef/>
      </w:r>
      <w:r>
        <w:t>Done ~~~</w:t>
      </w:r>
    </w:p>
  </w:comment>
  <w:comment w:id="56" w:author="Thomas Kwong" w:date="2021-09-22T02:37:00Z" w:initials="T.K">
    <w:p w14:paraId="40ED35B6" w14:textId="77777777" w:rsidR="00246F85" w:rsidRDefault="00246F85">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246F85" w:rsidRDefault="00246F85">
      <w:pPr>
        <w:pStyle w:val="CommentText"/>
      </w:pPr>
    </w:p>
  </w:comment>
  <w:comment w:id="62" w:author="Thomas Kwong" w:date="2021-09-12T01:08:00Z" w:initials="T.K">
    <w:p w14:paraId="4CD7EC24" w14:textId="3AFE9EF9" w:rsidR="00246F85" w:rsidRDefault="00246F85">
      <w:pPr>
        <w:pStyle w:val="CommentText"/>
      </w:pPr>
      <w:r>
        <w:rPr>
          <w:rStyle w:val="CommentReference"/>
        </w:rPr>
        <w:annotationRef/>
      </w:r>
      <w:r w:rsidRPr="007148B3">
        <w:t>Elaborate what response? Cytokine production?immune cell proliferation?</w:t>
      </w:r>
    </w:p>
  </w:comment>
  <w:comment w:id="63" w:author="LIN, Yufeng" w:date="2021-09-20T04:30:00Z" w:initials="LY">
    <w:p w14:paraId="70E30845" w14:textId="3B1DC249" w:rsidR="00246F85" w:rsidRDefault="00246F85">
      <w:pPr>
        <w:pStyle w:val="CommentText"/>
      </w:pPr>
      <w:r>
        <w:rPr>
          <w:rStyle w:val="CommentReference"/>
        </w:rPr>
        <w:annotationRef/>
      </w:r>
      <w:r>
        <w:t>Explain in the following</w:t>
      </w:r>
    </w:p>
  </w:comment>
  <w:comment w:id="76"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86"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89"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165" w:author="Jun Yu (MEDT)" w:date="2021-10-18T15:41:00Z" w:initials="JY(">
    <w:p w14:paraId="583F725B" w14:textId="77777777" w:rsidR="00246F85" w:rsidRDefault="00246F85" w:rsidP="005F0113">
      <w:pPr>
        <w:pStyle w:val="CommentText"/>
      </w:pPr>
      <w:r>
        <w:rPr>
          <w:rStyle w:val="CommentReference"/>
        </w:rPr>
        <w:annotationRef/>
      </w:r>
      <w:r>
        <w:t xml:space="preserve">Why only </w:t>
      </w:r>
      <w:proofErr w:type="spellStart"/>
      <w:r>
        <w:t>higlihgt</w:t>
      </w:r>
      <w:proofErr w:type="spellEnd"/>
      <w:r>
        <w:t xml:space="preserve"> Hong Kong cohort, please also describe other cohorts together</w:t>
      </w:r>
    </w:p>
  </w:comment>
  <w:comment w:id="170" w:author="Thomas Kwong" w:date="2021-09-22T06:50:00Z" w:initials="T.K">
    <w:p w14:paraId="1512FAD5" w14:textId="77777777" w:rsidR="00246F85" w:rsidRDefault="00246F85" w:rsidP="005F0113">
      <w:pPr>
        <w:pStyle w:val="CommentText"/>
      </w:pPr>
      <w:r>
        <w:rPr>
          <w:rStyle w:val="CommentReference"/>
        </w:rPr>
        <w:annotationRef/>
      </w:r>
      <w:r>
        <w:t>You didn’t sequence anything specific for this study, right?</w:t>
      </w:r>
    </w:p>
  </w:comment>
  <w:comment w:id="166" w:author="Thomas Kwong" w:date="2021-09-22T06:52:00Z" w:initials="T.K">
    <w:p w14:paraId="2EE7AC61" w14:textId="77777777" w:rsidR="00246F85" w:rsidRDefault="00246F85" w:rsidP="005F0113">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08CCC408" w14:textId="77777777" w:rsidR="00246F85" w:rsidRDefault="00246F85" w:rsidP="005F0113">
      <w:pPr>
        <w:pStyle w:val="CommentText"/>
      </w:pPr>
    </w:p>
  </w:comment>
  <w:comment w:id="167" w:author="LIN, Yufeng" w:date="2021-09-22T21:02:00Z" w:initials="LY">
    <w:p w14:paraId="328922A0" w14:textId="77777777" w:rsidR="00246F85" w:rsidRDefault="00246F85" w:rsidP="005F0113">
      <w:pPr>
        <w:pStyle w:val="CommentText"/>
      </w:pPr>
      <w:r>
        <w:rPr>
          <w:rStyle w:val="CommentReference"/>
        </w:rPr>
        <w:annotationRef/>
      </w:r>
      <w:r>
        <w:t>Yes</w:t>
      </w:r>
    </w:p>
    <w:p w14:paraId="5202250C" w14:textId="77777777" w:rsidR="00246F85" w:rsidRPr="000F3921" w:rsidRDefault="00246F85" w:rsidP="005F0113">
      <w:pPr>
        <w:pStyle w:val="CommentText"/>
      </w:pPr>
    </w:p>
  </w:comment>
  <w:comment w:id="184" w:author="Thomas Kwong" w:date="2021-09-22T03:42:00Z" w:initials="T.K">
    <w:p w14:paraId="42C7D0D8" w14:textId="77777777" w:rsidR="00246F85" w:rsidRPr="00B71282" w:rsidRDefault="00246F85"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246F85" w:rsidRPr="00B71282" w:rsidRDefault="00246F85"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246F85" w:rsidRPr="00B71282" w:rsidRDefault="00246F85"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246F85" w:rsidRPr="00B71282" w:rsidRDefault="00246F85"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lang w:val="en-HK" w:eastAsia="en-HK"/>
        </w:rPr>
        <w:t xml:space="preserve"> </w:t>
      </w:r>
    </w:p>
    <w:p w14:paraId="7040C004" w14:textId="77777777" w:rsidR="00246F85" w:rsidRPr="00B71282" w:rsidRDefault="00246F85" w:rsidP="00531B71">
      <w:pPr>
        <w:widowControl/>
        <w:jc w:val="left"/>
        <w:rPr>
          <w:rFonts w:ascii="DengXian" w:eastAsia="DengXian" w:hAnsi="DengXian" w:cs="DengXian"/>
          <w:kern w:val="0"/>
          <w:lang w:val="en-HK" w:eastAsia="en-HK"/>
        </w:rPr>
      </w:pPr>
    </w:p>
  </w:comment>
  <w:comment w:id="188" w:author="LIN, Yufeng" w:date="2021-08-17T19:00:00Z" w:initials="LY">
    <w:p w14:paraId="4DA1D8FD" w14:textId="77777777" w:rsidR="00246F85" w:rsidRDefault="00246F85" w:rsidP="00937F41">
      <w:pPr>
        <w:pStyle w:val="CommentText"/>
      </w:pPr>
      <w:r>
        <w:rPr>
          <w:rFonts w:hint="eastAsia"/>
        </w:rPr>
        <w:t>每个cohort的病人的个数</w:t>
      </w:r>
    </w:p>
  </w:comment>
  <w:comment w:id="192" w:author="LIN, Yufeng" w:date="2021-08-17T19:00:00Z" w:initials="LY">
    <w:p w14:paraId="550E4C02" w14:textId="77777777" w:rsidR="00246F85" w:rsidRDefault="00246F85" w:rsidP="00937F41">
      <w:pPr>
        <w:pStyle w:val="CommentText"/>
      </w:pPr>
      <w:r>
        <w:rPr>
          <w:rStyle w:val="CommentReference"/>
        </w:rPr>
        <w:annotationRef/>
      </w:r>
      <w:r>
        <w:rPr>
          <w:rFonts w:hint="eastAsia"/>
        </w:rPr>
        <w:t>病人信息</w:t>
      </w:r>
    </w:p>
  </w:comment>
  <w:comment w:id="197" w:author="Thomas Kwong" w:date="2021-09-12T01:49:00Z" w:initials="T.K">
    <w:p w14:paraId="1B90C27A" w14:textId="77777777" w:rsidR="00246F85" w:rsidRDefault="00246F85" w:rsidP="00531B71">
      <w:pPr>
        <w:pStyle w:val="CommentText"/>
      </w:pPr>
      <w:r>
        <w:rPr>
          <w:rStyle w:val="CommentReference"/>
        </w:rPr>
        <w:annotationRef/>
      </w:r>
      <w:r>
        <w:t>Where??????</w:t>
      </w:r>
    </w:p>
  </w:comment>
  <w:comment w:id="196" w:author="Thomas Kwong" w:date="2021-09-12T01:54:00Z" w:initials="T.K">
    <w:p w14:paraId="3A459498" w14:textId="77777777" w:rsidR="00246F85" w:rsidRDefault="00246F85" w:rsidP="00531B71">
      <w:pPr>
        <w:pStyle w:val="CommentText"/>
      </w:pPr>
      <w:r>
        <w:rPr>
          <w:rStyle w:val="CommentReference"/>
        </w:rPr>
        <w:annotationRef/>
      </w:r>
      <w:r>
        <w:t>Belongs to material and method</w:t>
      </w:r>
    </w:p>
  </w:comment>
  <w:comment w:id="185" w:author="Thomas Kwong" w:date="2021-09-22T03:50:00Z" w:initials="T.K">
    <w:p w14:paraId="1A625793" w14:textId="77777777" w:rsidR="00246F85" w:rsidRDefault="00246F85" w:rsidP="00531B71">
      <w:pPr>
        <w:pStyle w:val="CommentText"/>
      </w:pPr>
      <w:r>
        <w:rPr>
          <w:rStyle w:val="CommentReference"/>
        </w:rPr>
        <w:annotationRef/>
      </w:r>
      <w:r>
        <w:t>Come on, don’t just copy and paste. These are obviously redundant info.</w:t>
      </w:r>
    </w:p>
  </w:comment>
  <w:comment w:id="200" w:author="Jun Yu (MEDT)" w:date="2021-10-18T15:41:00Z" w:initials="JY(">
    <w:p w14:paraId="4FB08AE5" w14:textId="4BCD50D8" w:rsidR="00246F85" w:rsidRDefault="00246F85">
      <w:pPr>
        <w:pStyle w:val="CommentText"/>
      </w:pPr>
      <w:r>
        <w:rPr>
          <w:rStyle w:val="CommentReference"/>
        </w:rPr>
        <w:annotationRef/>
      </w:r>
      <w:r>
        <w:t xml:space="preserve">Why only </w:t>
      </w:r>
      <w:proofErr w:type="spellStart"/>
      <w:r>
        <w:t>higlihgt</w:t>
      </w:r>
      <w:proofErr w:type="spellEnd"/>
      <w:r>
        <w:t xml:space="preserve"> Hong Kong cohort, please also describe other cohorts together</w:t>
      </w:r>
    </w:p>
  </w:comment>
  <w:comment w:id="204" w:author="Thomas Kwong" w:date="2021-09-22T06:50:00Z" w:initials="T.K">
    <w:p w14:paraId="49C65966" w14:textId="77777777" w:rsidR="00246F85" w:rsidRDefault="00246F85" w:rsidP="00531B71">
      <w:pPr>
        <w:pStyle w:val="CommentText"/>
      </w:pPr>
      <w:r>
        <w:rPr>
          <w:rStyle w:val="CommentReference"/>
        </w:rPr>
        <w:annotationRef/>
      </w:r>
      <w:r>
        <w:t>You didn’t sequence anything specific for this study, right?</w:t>
      </w:r>
    </w:p>
  </w:comment>
  <w:comment w:id="205" w:author="LIN, Yufeng" w:date="2021-09-22T21:02:00Z" w:initials="LY">
    <w:p w14:paraId="535B83FA" w14:textId="4C507EE0" w:rsidR="00246F85" w:rsidRDefault="00246F85">
      <w:pPr>
        <w:pStyle w:val="CommentText"/>
      </w:pPr>
      <w:r>
        <w:rPr>
          <w:rStyle w:val="CommentReference"/>
        </w:rPr>
        <w:annotationRef/>
      </w:r>
      <w:r>
        <w:rPr>
          <w:rFonts w:hint="eastAsia"/>
        </w:rPr>
        <w:t>y</w:t>
      </w:r>
      <w:r>
        <w:t>es</w:t>
      </w:r>
    </w:p>
  </w:comment>
  <w:comment w:id="201" w:author="Thomas Kwong" w:date="2021-09-22T06:52:00Z" w:initials="T.K">
    <w:p w14:paraId="23F57CBC" w14:textId="77777777" w:rsidR="00246F85" w:rsidRDefault="00246F85"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246F85" w:rsidRDefault="00246F85" w:rsidP="00531B71">
      <w:pPr>
        <w:pStyle w:val="CommentText"/>
      </w:pPr>
    </w:p>
  </w:comment>
  <w:comment w:id="202" w:author="LIN, Yufeng" w:date="2021-09-22T21:02:00Z" w:initials="LY">
    <w:p w14:paraId="5AE256B8" w14:textId="1AA6EF81" w:rsidR="00246F85" w:rsidRDefault="00246F85">
      <w:pPr>
        <w:pStyle w:val="CommentText"/>
      </w:pPr>
      <w:r>
        <w:rPr>
          <w:rStyle w:val="CommentReference"/>
        </w:rPr>
        <w:annotationRef/>
      </w:r>
      <w:r>
        <w:t>Yes</w:t>
      </w:r>
    </w:p>
    <w:p w14:paraId="0FBB8A1A" w14:textId="2969CCCB" w:rsidR="00246F85" w:rsidRPr="000F3921" w:rsidRDefault="00246F85">
      <w:pPr>
        <w:pStyle w:val="CommentText"/>
      </w:pPr>
    </w:p>
  </w:comment>
  <w:comment w:id="211" w:author="Thomas Kwong" w:date="2021-09-22T07:01:00Z" w:initials="T.K">
    <w:p w14:paraId="08AC827B" w14:textId="77777777" w:rsidR="00246F85" w:rsidRDefault="00246F85"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246F85" w:rsidRDefault="00246F85" w:rsidP="00531B71">
      <w:pPr>
        <w:pStyle w:val="CommentText"/>
      </w:pPr>
      <w:r>
        <w:t>For other groups, I assume IBD patients should discarded as well?</w:t>
      </w:r>
    </w:p>
  </w:comment>
  <w:comment w:id="212" w:author="LIN, Yufeng" w:date="2021-09-22T22:10:00Z" w:initials="LY">
    <w:p w14:paraId="56D6D818" w14:textId="1B1F5BF4" w:rsidR="00246F85" w:rsidRDefault="00246F85">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13" w:author="Lung Ngai TING" w:date="2021-10-08T21:23:00Z" w:initials="nt">
    <w:p w14:paraId="3C5AA69C" w14:textId="34612806" w:rsidR="00246F85" w:rsidRDefault="00246F85">
      <w:pPr>
        <w:pStyle w:val="CommentText"/>
      </w:pPr>
      <w:r>
        <w:rPr>
          <w:rStyle w:val="CommentReference"/>
        </w:rPr>
        <w:annotationRef/>
      </w:r>
      <w:r>
        <w:t>Does the word “stage” here refer to CRC tumor staging? Or just the conditions (CRC vs adenoma vs healthy controls)?</w:t>
      </w:r>
    </w:p>
  </w:comment>
  <w:comment w:id="214" w:author="Thomas Kwong" w:date="2021-09-22T07:09:00Z" w:initials="T.K">
    <w:p w14:paraId="3EB965E2" w14:textId="77777777" w:rsidR="00246F85" w:rsidRDefault="00246F85" w:rsidP="00531B71">
      <w:pPr>
        <w:pStyle w:val="CommentText"/>
      </w:pPr>
      <w:r>
        <w:rPr>
          <w:rStyle w:val="CommentReference"/>
        </w:rPr>
        <w:annotationRef/>
      </w:r>
      <w:r>
        <w:t>Sorry but I really don’t understand what you are talking about.</w:t>
      </w:r>
    </w:p>
  </w:comment>
  <w:comment w:id="215" w:author="LIN, Yufeng" w:date="2021-09-22T22:12:00Z" w:initials="LY">
    <w:p w14:paraId="1D1755BE" w14:textId="22867A31" w:rsidR="00246F85" w:rsidRDefault="00246F85">
      <w:pPr>
        <w:pStyle w:val="CommentText"/>
      </w:pPr>
      <w:r>
        <w:rPr>
          <w:rStyle w:val="CommentReference"/>
        </w:rPr>
        <w:annotationRef/>
      </w:r>
      <w:r>
        <w:rPr>
          <w:rFonts w:hint="eastAsia"/>
        </w:rPr>
        <w:t>就是我主要分了3部分去过滤样本：</w:t>
      </w:r>
      <w:r>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bacA占所有菌的</w:t>
      </w:r>
      <w:r>
        <w:t>60</w:t>
      </w:r>
      <w:r>
        <w:rPr>
          <w:rFonts w:hint="eastAsia"/>
        </w:rPr>
        <w:t>%，这种会被去掉。还有一种情况就是真核微生物占所有的肠道微生物比重过多或者过少，因为有文章报道占比大概是0</w:t>
      </w:r>
      <w:r>
        <w:t>.</w:t>
      </w:r>
      <w:r>
        <w:rPr>
          <w:rFonts w:hint="eastAsia"/>
        </w:rPr>
        <w:t>1%左右，所以上下一个数量级（0</w:t>
      </w:r>
      <w:r>
        <w:t>.01</w:t>
      </w:r>
      <w:r>
        <w:rPr>
          <w:rFonts w:hint="eastAsia"/>
        </w:rPr>
        <w:t>%或者1%）的都会被去掉。</w:t>
      </w:r>
      <w:r>
        <w:br/>
      </w:r>
      <w:r>
        <w:rPr>
          <w:rFonts w:hint="eastAsia"/>
        </w:rPr>
        <w:t>第三部分就是根据我们的alpha</w:t>
      </w:r>
      <w:r>
        <w:t xml:space="preserve"> </w:t>
      </w:r>
      <w:r>
        <w:rPr>
          <w:rFonts w:hint="eastAsia"/>
        </w:rPr>
        <w:t>多样性的稀疏曲线，可以知道，当</w:t>
      </w:r>
      <w:r>
        <w:t>fungi</w:t>
      </w:r>
      <w:r>
        <w:rPr>
          <w:rFonts w:hint="eastAsia"/>
        </w:rPr>
        <w:t>的reads数量到了1</w:t>
      </w:r>
      <w:r>
        <w:t>0</w:t>
      </w:r>
      <w:r>
        <w:rPr>
          <w:rFonts w:hint="eastAsia"/>
        </w:rPr>
        <w:t>k才会达到平台期，所以会过滤</w:t>
      </w:r>
      <w:r>
        <w:t>fungi</w:t>
      </w:r>
      <w:r>
        <w:rPr>
          <w:rFonts w:hint="eastAsia"/>
        </w:rPr>
        <w:t>低于1</w:t>
      </w:r>
      <w:r>
        <w:t>0</w:t>
      </w:r>
      <w:r>
        <w:rPr>
          <w:rFonts w:hint="eastAsia"/>
        </w:rPr>
        <w:t>k的samples。这里面过滤的是最多的，也是最直观的，因为之前有文章说过有3</w:t>
      </w:r>
      <w:r>
        <w:t>0</w:t>
      </w:r>
      <w:r>
        <w:rPr>
          <w:rFonts w:hint="eastAsia"/>
        </w:rPr>
        <w:t>%的健康人中，检测不出fungi。</w:t>
      </w:r>
    </w:p>
  </w:comment>
  <w:comment w:id="222" w:author="Lung Ngai TING" w:date="2021-10-08T23:22:00Z" w:initials="nt">
    <w:p w14:paraId="5423CB8A" w14:textId="165B71C4" w:rsidR="00246F85" w:rsidRDefault="00246F85">
      <w:pPr>
        <w:pStyle w:val="CommentText"/>
      </w:pPr>
      <w:r>
        <w:rPr>
          <w:rStyle w:val="CommentReference"/>
        </w:rPr>
        <w:annotationRef/>
      </w:r>
      <w:r>
        <w:t>Maybe you have to explain this part in greater details and more clearly</w:t>
      </w:r>
    </w:p>
  </w:comment>
  <w:comment w:id="234" w:author="Lung Ngai TING" w:date="2021-10-08T23:30:00Z" w:initials="nt">
    <w:p w14:paraId="35527727" w14:textId="77777777" w:rsidR="00246F85" w:rsidRDefault="00246F85">
      <w:pPr>
        <w:pStyle w:val="CommentText"/>
      </w:pPr>
      <w:r>
        <w:rPr>
          <w:rStyle w:val="CommentReference"/>
        </w:rPr>
        <w:annotationRef/>
      </w:r>
      <w:r>
        <w:rPr>
          <w:rFonts w:hint="eastAsia"/>
        </w:rPr>
        <w:t>N</w:t>
      </w:r>
      <w:r>
        <w:t>ot clear enough</w:t>
      </w:r>
    </w:p>
    <w:p w14:paraId="00FD9D58" w14:textId="738AF7D4" w:rsidR="00246F85" w:rsidRDefault="00246F85">
      <w:pPr>
        <w:pStyle w:val="CommentText"/>
      </w:pPr>
    </w:p>
  </w:comment>
  <w:comment w:id="252" w:author="Lung Ngai TING" w:date="2021-10-08T23:30:00Z" w:initials="nt">
    <w:p w14:paraId="3CC6F2BD" w14:textId="77777777" w:rsidR="00246F85" w:rsidRDefault="00246F85" w:rsidP="00793047">
      <w:pPr>
        <w:pStyle w:val="CommentText"/>
      </w:pPr>
      <w:r>
        <w:rPr>
          <w:rStyle w:val="CommentReference"/>
        </w:rPr>
        <w:annotationRef/>
      </w:r>
      <w:r>
        <w:rPr>
          <w:rFonts w:hint="eastAsia"/>
        </w:rPr>
        <w:t>N</w:t>
      </w:r>
      <w:r>
        <w:t>ot clear enough</w:t>
      </w:r>
    </w:p>
    <w:p w14:paraId="375AFE60" w14:textId="77777777" w:rsidR="00246F85" w:rsidRDefault="00246F85" w:rsidP="00793047">
      <w:pPr>
        <w:pStyle w:val="CommentText"/>
      </w:pPr>
    </w:p>
  </w:comment>
  <w:comment w:id="253" w:author="Jun Yu (MEDT)" w:date="2021-10-18T15:42:00Z" w:initials="JY(">
    <w:p w14:paraId="1EA35D37" w14:textId="7F34467A" w:rsidR="00246F85" w:rsidRDefault="00246F85">
      <w:pPr>
        <w:pStyle w:val="CommentText"/>
      </w:pPr>
      <w:r>
        <w:rPr>
          <w:rStyle w:val="CommentReference"/>
        </w:rPr>
        <w:annotationRef/>
      </w:r>
      <w:r>
        <w:t>Can be write by Yali</w:t>
      </w:r>
    </w:p>
  </w:comment>
  <w:comment w:id="254" w:author="Jun Yu (MEDT)" w:date="2021-10-18T15:40:00Z" w:initials="JY(">
    <w:p w14:paraId="201C48D0" w14:textId="338F6971" w:rsidR="00246F85" w:rsidRDefault="00246F85">
      <w:pPr>
        <w:pStyle w:val="CommentText"/>
      </w:pPr>
      <w:r>
        <w:rPr>
          <w:rStyle w:val="CommentReference"/>
        </w:rPr>
        <w:annotationRef/>
      </w:r>
      <w:r>
        <w:t>Please add</w:t>
      </w:r>
    </w:p>
  </w:comment>
  <w:comment w:id="269" w:author="LIN, Yufeng" w:date="2021-08-17T19:00:00Z" w:initials="LY">
    <w:p w14:paraId="4AB87AF2" w14:textId="77777777" w:rsidR="00246F85" w:rsidRDefault="00246F85" w:rsidP="00BE6784">
      <w:pPr>
        <w:pStyle w:val="CommentText"/>
      </w:pPr>
      <w:proofErr w:type="spellStart"/>
      <w:r>
        <w:rPr>
          <w:rFonts w:hint="eastAsia"/>
        </w:rPr>
        <w:t>每个cohort的病人的个数</w:t>
      </w:r>
      <w:proofErr w:type="spellEnd"/>
    </w:p>
  </w:comment>
  <w:comment w:id="270" w:author="LIN, Yufeng" w:date="2021-08-17T19:00:00Z" w:initials="LY">
    <w:p w14:paraId="22517DB1" w14:textId="77777777" w:rsidR="00246F85" w:rsidRDefault="00246F85" w:rsidP="00BE6784">
      <w:pPr>
        <w:pStyle w:val="CommentText"/>
      </w:pPr>
      <w:r>
        <w:rPr>
          <w:rStyle w:val="CommentReference"/>
        </w:rPr>
        <w:annotationRef/>
      </w:r>
      <w:proofErr w:type="spellStart"/>
      <w:r>
        <w:rPr>
          <w:rFonts w:hint="eastAsia"/>
        </w:rPr>
        <w:t>病人信息</w:t>
      </w:r>
      <w:proofErr w:type="spellEnd"/>
    </w:p>
  </w:comment>
  <w:comment w:id="272" w:author="nick ting" w:date="2021-09-24T02:13:00Z" w:initials="nt">
    <w:p w14:paraId="00128ABE" w14:textId="536A14F5" w:rsidR="00246F85" w:rsidRDefault="00246F85">
      <w:pPr>
        <w:pStyle w:val="CommentText"/>
      </w:pPr>
      <w:r>
        <w:rPr>
          <w:rStyle w:val="CommentReference"/>
        </w:rPr>
        <w:annotationRef/>
      </w:r>
    </w:p>
  </w:comment>
  <w:comment w:id="275" w:author="Thomas Kwong" w:date="2021-09-12T02:06:00Z" w:initials="T.K">
    <w:p w14:paraId="092E7CA2" w14:textId="1DFA88DE" w:rsidR="00246F85" w:rsidRDefault="00246F85">
      <w:pPr>
        <w:pStyle w:val="CommentText"/>
      </w:pPr>
      <w:r>
        <w:rPr>
          <w:rStyle w:val="CommentReference"/>
        </w:rPr>
        <w:annotationRef/>
      </w:r>
      <w:r>
        <w:t>How this improve rigour and how many samples were removed? This is result section, show data!!</w:t>
      </w:r>
    </w:p>
  </w:comment>
  <w:comment w:id="276" w:author="LIN, Yufeng" w:date="2021-09-20T19:01:00Z" w:initials="LY">
    <w:p w14:paraId="2710F0CE" w14:textId="23E5DFB1" w:rsidR="00246F85" w:rsidRDefault="00246F85">
      <w:pPr>
        <w:pStyle w:val="CommentText"/>
      </w:pPr>
      <w:r>
        <w:rPr>
          <w:rStyle w:val="CommentReference"/>
        </w:rPr>
        <w:annotationRef/>
      </w:r>
      <w:r>
        <w:t>Ohhh~~~sorry.</w:t>
      </w:r>
    </w:p>
  </w:comment>
  <w:comment w:id="282" w:author="Thomas Kwong" w:date="2021-09-12T02:11:00Z" w:initials="T.K">
    <w:p w14:paraId="34F83E42" w14:textId="55B94519" w:rsidR="00246F85" w:rsidRDefault="00246F85">
      <w:pPr>
        <w:pStyle w:val="CommentText"/>
      </w:pPr>
      <w:r>
        <w:rPr>
          <w:rStyle w:val="CommentReference"/>
        </w:rPr>
        <w:annotationRef/>
      </w:r>
      <w:r>
        <w:t>?I dont get.</w:t>
      </w:r>
    </w:p>
  </w:comment>
  <w:comment w:id="283" w:author="LIN, Yufeng" w:date="2021-09-20T20:04:00Z" w:initials="LY">
    <w:p w14:paraId="1046BBE0" w14:textId="6211A26F" w:rsidR="00246F85" w:rsidRDefault="00246F85">
      <w:pPr>
        <w:pStyle w:val="CommentText"/>
      </w:pPr>
      <w:r>
        <w:rPr>
          <w:rStyle w:val="CommentReference"/>
        </w:rPr>
        <w:annotationRef/>
      </w:r>
      <w:r>
        <w:t>Because we totally have 2052, exclude one PCR processd cohort(72), the other samples(2052-1329-72=579) contained 28% of all samples.</w:t>
      </w:r>
    </w:p>
  </w:comment>
  <w:comment w:id="285" w:author="LIN, Yufeng" w:date="2021-09-20T20:12:00Z" w:initials="LY">
    <w:p w14:paraId="76873CF9" w14:textId="586A21AB" w:rsidR="00246F85" w:rsidRDefault="00246F85">
      <w:pPr>
        <w:pStyle w:val="CommentText"/>
      </w:pPr>
      <w:r>
        <w:rPr>
          <w:rStyle w:val="CommentReference"/>
        </w:rPr>
        <w:annotationRef/>
      </w:r>
      <w:r>
        <w:t>Maybe including ‘was alterations in CRC’ is better?</w:t>
      </w:r>
    </w:p>
  </w:comment>
  <w:comment w:id="291"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296" w:author="LIN, Yufeng" w:date="2021-08-18T00:09:00Z" w:initials="LY">
    <w:p w14:paraId="68316D1F" w14:textId="77777777" w:rsidR="00246F85" w:rsidRDefault="00246F85" w:rsidP="00203541">
      <w:pPr>
        <w:pStyle w:val="CommentText"/>
      </w:pPr>
      <w:r>
        <w:rPr>
          <w:rStyle w:val="CommentReference"/>
        </w:rPr>
        <w:annotationRef/>
      </w:r>
      <w:r w:rsidRPr="00DD562D">
        <w:t>F:\GitHub\multi-CRC-fungi\09.Bacteria\06.AlphaDiversity\Normaled_Median</w:t>
      </w:r>
    </w:p>
  </w:comment>
  <w:comment w:id="323" w:author="nick ting" w:date="2021-09-26T23:01:00Z" w:initials="nt">
    <w:p w14:paraId="015DF62F" w14:textId="25E87FB4" w:rsidR="00246F85" w:rsidRDefault="00246F85">
      <w:pPr>
        <w:pStyle w:val="CommentText"/>
      </w:pPr>
      <w:r>
        <w:rPr>
          <w:rStyle w:val="CommentReference"/>
        </w:rPr>
        <w:annotationRef/>
      </w:r>
      <w:r>
        <w:t>This paragraph was reorganized</w:t>
      </w:r>
    </w:p>
  </w:comment>
  <w:comment w:id="336" w:author="LIN, Yufeng" w:date="2021-08-19T18:11:00Z" w:initials="LY">
    <w:p w14:paraId="0C7B2EC6" w14:textId="77777777" w:rsidR="00246F85" w:rsidRDefault="00246F85" w:rsidP="00D93222">
      <w:pPr>
        <w:pStyle w:val="CommentText"/>
      </w:pPr>
      <w:r>
        <w:rPr>
          <w:rStyle w:val="CommentReference"/>
        </w:rPr>
        <w:annotationRef/>
      </w:r>
      <w:proofErr w:type="gramStart"/>
      <w:r>
        <w:rPr>
          <w:rFonts w:hint="eastAsia"/>
        </w:rPr>
        <w:t>S</w:t>
      </w:r>
      <w:r>
        <w:t>STF(</w:t>
      </w:r>
      <w:proofErr w:type="gramEnd"/>
      <w:r>
        <w:t>selected the same trend feature)</w:t>
      </w:r>
      <w:r>
        <w:rPr>
          <w:rFonts w:hint="eastAsia"/>
        </w:rPr>
        <w:t>，要在文章的方法里面写一下</w:t>
      </w:r>
    </w:p>
  </w:comment>
  <w:comment w:id="351" w:author="Jun Yu (MEDT)" w:date="2021-10-18T15:06:00Z" w:initials="JY(">
    <w:p w14:paraId="1723288B" w14:textId="4CCE9EF6" w:rsidR="00246F85" w:rsidRDefault="00246F85">
      <w:pPr>
        <w:pStyle w:val="CommentText"/>
      </w:pPr>
      <w:r>
        <w:rPr>
          <w:rStyle w:val="CommentReference"/>
        </w:rPr>
        <w:annotationRef/>
      </w:r>
      <w:r>
        <w:t xml:space="preserve">Figure 3c </w:t>
      </w:r>
      <w:proofErr w:type="spellStart"/>
      <w:r>
        <w:t>can not</w:t>
      </w:r>
      <w:proofErr w:type="spellEnd"/>
      <w:r>
        <w:t xml:space="preserve"> be late than figure 3d</w:t>
      </w:r>
    </w:p>
  </w:comment>
  <w:comment w:id="346" w:author="nick ting" w:date="2021-09-26T22:48:00Z" w:initials="nt">
    <w:p w14:paraId="1E5B2A92" w14:textId="3C7F4B71" w:rsidR="00246F85" w:rsidRPr="000975D5" w:rsidRDefault="00246F85" w:rsidP="000975D5">
      <w:pPr>
        <w:pStyle w:val="CommentText"/>
      </w:pPr>
      <w:r>
        <w:rPr>
          <w:rStyle w:val="CommentReference"/>
        </w:rPr>
        <w:annotationRef/>
      </w:r>
      <w:r>
        <w:t>This sentence was relocated from the next paragraph to this paragraph</w:t>
      </w:r>
    </w:p>
  </w:comment>
  <w:comment w:id="366" w:author="nick ting" w:date="2021-09-26T09:07:00Z" w:initials="nt">
    <w:p w14:paraId="7F0D6078" w14:textId="7C0DEACF" w:rsidR="00246F85" w:rsidRDefault="00246F85">
      <w:pPr>
        <w:pStyle w:val="CommentText"/>
      </w:pPr>
      <w:r>
        <w:rPr>
          <w:rStyle w:val="CommentReference"/>
        </w:rPr>
        <w:annotationRef/>
      </w:r>
      <w:r>
        <w:rPr>
          <w:rFonts w:hint="eastAsia"/>
        </w:rPr>
        <w:t>M</w:t>
      </w:r>
      <w:r>
        <w:t>aybe mention how many species were identified in total (CRC vs Adenoma)</w:t>
      </w:r>
    </w:p>
  </w:comment>
  <w:comment w:id="388" w:author="Lung Ngai TING" w:date="2021-10-09T00:04:00Z" w:initials="nt">
    <w:p w14:paraId="193A3064" w14:textId="1E996520" w:rsidR="00246F85" w:rsidRDefault="00246F85">
      <w:pPr>
        <w:pStyle w:val="CommentText"/>
      </w:pPr>
      <w:r>
        <w:rPr>
          <w:rStyle w:val="CommentReference"/>
        </w:rPr>
        <w:annotationRef/>
      </w:r>
      <w:r>
        <w:t xml:space="preserve">Maybe briefly describe the criteria here eg p-value </w:t>
      </w:r>
      <w:proofErr w:type="gramStart"/>
      <w:r>
        <w:t>&lt; ?</w:t>
      </w:r>
      <w:proofErr w:type="gramEnd"/>
      <w:r>
        <w:t xml:space="preserve"> was used</w:t>
      </w:r>
    </w:p>
  </w:comment>
  <w:comment w:id="423" w:author="Jun Yu (MEDT)" w:date="2021-10-18T22:43:00Z" w:initials="JY(">
    <w:p w14:paraId="3F3B75C3" w14:textId="4B149224" w:rsidR="00246F85" w:rsidRDefault="00246F85">
      <w:pPr>
        <w:pStyle w:val="CommentText"/>
      </w:pPr>
      <w:r>
        <w:rPr>
          <w:rStyle w:val="CommentReference"/>
        </w:rPr>
        <w:annotationRef/>
      </w:r>
      <w:r>
        <w:t>Move to Discussion</w:t>
      </w:r>
    </w:p>
  </w:comment>
  <w:comment w:id="511" w:author="nick ting" w:date="2021-10-03T05:19:00Z" w:initials="nt">
    <w:p w14:paraId="3A54F906" w14:textId="4CAB32A9" w:rsidR="00246F85" w:rsidRDefault="00246F85">
      <w:pPr>
        <w:pStyle w:val="CommentText"/>
      </w:pPr>
      <w:r>
        <w:rPr>
          <w:rStyle w:val="CommentReference"/>
        </w:rPr>
        <w:annotationRef/>
      </w:r>
      <w:r>
        <w:t xml:space="preserve">Better to state clearly and separately what </w:t>
      </w:r>
      <w:proofErr w:type="gramStart"/>
      <w:r>
        <w:t>fungi  have</w:t>
      </w:r>
      <w:proofErr w:type="gramEnd"/>
      <w:r>
        <w:t xml:space="preserve"> correlations with one another in CRC and in healthy individuals. Then, compare the changes of these correlations in the two stages.</w:t>
      </w:r>
    </w:p>
  </w:comment>
  <w:comment w:id="529" w:author="nick ting" w:date="2021-10-03T05:19:00Z" w:initials="nt">
    <w:p w14:paraId="089E2DA5" w14:textId="77777777" w:rsidR="00246F85" w:rsidRDefault="00246F85" w:rsidP="004E4350">
      <w:pPr>
        <w:pStyle w:val="CommentText"/>
      </w:pPr>
      <w:r>
        <w:rPr>
          <w:rStyle w:val="CommentReference"/>
        </w:rPr>
        <w:annotationRef/>
      </w:r>
      <w:r>
        <w:t xml:space="preserve">Better to state clearly and separately what </w:t>
      </w:r>
      <w:proofErr w:type="gramStart"/>
      <w:r>
        <w:t>fungi  have</w:t>
      </w:r>
      <w:proofErr w:type="gramEnd"/>
      <w:r>
        <w:t xml:space="preserve"> correlations with one another in CRC and in healthy individuals. Then, compare the changes of these correlations in the two stages.</w:t>
      </w:r>
    </w:p>
  </w:comment>
  <w:comment w:id="620" w:author="Jun Yu (MEDT)" w:date="2021-10-19T17:57:00Z" w:initials="JY(">
    <w:p w14:paraId="71D5CE24" w14:textId="134CC54E" w:rsidR="001A10DE" w:rsidRDefault="001A10DE">
      <w:pPr>
        <w:pStyle w:val="CommentText"/>
      </w:pPr>
      <w:r>
        <w:rPr>
          <w:rStyle w:val="CommentReference"/>
        </w:rPr>
        <w:annotationRef/>
      </w:r>
      <w:r>
        <w:t>Elaborate a bit</w:t>
      </w:r>
    </w:p>
  </w:comment>
  <w:comment w:id="656"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678" w:author="Jun Yu (MEDT)" w:date="2021-10-19T15:54:00Z" w:initials="JY(">
    <w:p w14:paraId="4C919562" w14:textId="40D8C619" w:rsidR="00246F85" w:rsidRDefault="00246F85">
      <w:pPr>
        <w:pStyle w:val="CommentText"/>
      </w:pPr>
      <w:r>
        <w:rPr>
          <w:rStyle w:val="CommentReference"/>
        </w:rPr>
        <w:annotationRef/>
      </w:r>
      <w:r>
        <w:t>Hardly follow</w:t>
      </w:r>
    </w:p>
  </w:comment>
  <w:comment w:id="684" w:author="Jun Yu (MEDT)" w:date="2021-10-19T15:55:00Z" w:initials="JY(">
    <w:p w14:paraId="5734905C" w14:textId="1D0AAFC6" w:rsidR="00246F85" w:rsidRDefault="00246F85">
      <w:pPr>
        <w:pStyle w:val="CommentText"/>
      </w:pPr>
      <w:r>
        <w:rPr>
          <w:rStyle w:val="CommentReference"/>
        </w:rPr>
        <w:annotationRef/>
      </w:r>
      <w:r>
        <w:t>3 peaks actually</w:t>
      </w:r>
    </w:p>
  </w:comment>
  <w:comment w:id="685"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686"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688"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687" w:author="Jun Yu (MEDT)" w:date="2021-10-19T15:59:00Z" w:initials="JY(">
    <w:p w14:paraId="25063920" w14:textId="0CCEDD53" w:rsidR="00246F85" w:rsidRDefault="00246F85">
      <w:pPr>
        <w:pStyle w:val="CommentText"/>
      </w:pPr>
      <w:r>
        <w:rPr>
          <w:rStyle w:val="CommentReference"/>
        </w:rPr>
        <w:annotationRef/>
      </w:r>
      <w:r>
        <w:t xml:space="preserve">Please rewrite with a </w:t>
      </w:r>
      <w:proofErr w:type="spellStart"/>
      <w:r>
        <w:t>clrea</w:t>
      </w:r>
      <w:proofErr w:type="spellEnd"/>
      <w:r>
        <w:t xml:space="preserve"> description style </w:t>
      </w:r>
    </w:p>
  </w:comment>
  <w:comment w:id="707" w:author="Jun Yu (MEDT)" w:date="2021-10-19T15:47:00Z" w:initials="JY(">
    <w:p w14:paraId="14417CE0" w14:textId="688A2392" w:rsidR="00246F85" w:rsidRDefault="00246F85">
      <w:pPr>
        <w:pStyle w:val="CommentText"/>
      </w:pPr>
      <w:r>
        <w:rPr>
          <w:rStyle w:val="CommentReference"/>
        </w:rPr>
        <w:annotationRef/>
      </w:r>
      <w:r>
        <w:t>No panel d</w:t>
      </w:r>
    </w:p>
  </w:comment>
  <w:comment w:id="705" w:author="Lung Ngai TING" w:date="2021-10-09T00:40:00Z" w:initials="nt">
    <w:p w14:paraId="2D7932B6" w14:textId="50A8D7A6" w:rsidR="00246F85" w:rsidRDefault="00246F85">
      <w:pPr>
        <w:pStyle w:val="CommentText"/>
      </w:pPr>
      <w:r>
        <w:rPr>
          <w:rStyle w:val="CommentReference"/>
        </w:rPr>
        <w:annotationRef/>
      </w:r>
      <w:r>
        <w:rPr>
          <w:rFonts w:hint="eastAsia"/>
        </w:rPr>
        <w:t>S</w:t>
      </w:r>
      <w:r>
        <w:t>eems that we didn’t mention how these 3 clusters were obtained?</w:t>
      </w:r>
    </w:p>
  </w:comment>
  <w:comment w:id="659"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734" w:author="Lung Ngai TING" w:date="2021-10-09T00:42:00Z" w:initials="nt">
    <w:p w14:paraId="209F9B54" w14:textId="3E304051" w:rsidR="00246F85" w:rsidRDefault="00246F85">
      <w:pPr>
        <w:pStyle w:val="CommentText"/>
      </w:pPr>
      <w:r>
        <w:rPr>
          <w:rStyle w:val="CommentReference"/>
        </w:rPr>
        <w:annotationRef/>
      </w:r>
      <w:r>
        <w:rPr>
          <w:rFonts w:hint="eastAsia"/>
        </w:rPr>
        <w:t>I</w:t>
      </w:r>
      <w:r>
        <w:t>s the name of this cluster mentioned in the figure?</w:t>
      </w:r>
    </w:p>
  </w:comment>
  <w:comment w:id="749" w:author="Jun Yu (MEDT)" w:date="2021-10-19T15:47:00Z" w:initials="JY(">
    <w:p w14:paraId="168386C9" w14:textId="055D7AF5" w:rsidR="00246F85" w:rsidRDefault="00246F85">
      <w:pPr>
        <w:pStyle w:val="CommentText"/>
      </w:pPr>
      <w:r>
        <w:rPr>
          <w:rStyle w:val="CommentReference"/>
        </w:rPr>
        <w:annotationRef/>
      </w:r>
      <w:r>
        <w:t>No panel d</w:t>
      </w:r>
    </w:p>
  </w:comment>
  <w:comment w:id="768" w:author="LIN, Yufeng" w:date="2021-08-24T23:24:00Z" w:initials="LY">
    <w:p w14:paraId="66E8A86B" w14:textId="77777777" w:rsidR="00246F85" w:rsidRDefault="00246F85" w:rsidP="00D9531B">
      <w:pPr>
        <w:pStyle w:val="CommentText"/>
      </w:pPr>
      <w:r>
        <w:rPr>
          <w:rStyle w:val="CommentReference"/>
        </w:rPr>
        <w:annotationRef/>
      </w:r>
      <w:proofErr w:type="spellStart"/>
      <w:r>
        <w:t>Dgca</w:t>
      </w:r>
      <w:r>
        <w:rPr>
          <w:rFonts w:hint="eastAsia"/>
        </w:rPr>
        <w:t>的correlation的表格</w:t>
      </w:r>
      <w:proofErr w:type="spellEnd"/>
    </w:p>
  </w:comment>
  <w:comment w:id="795" w:author="LIN, Yufeng" w:date="2021-08-24T23:24:00Z" w:initials="LY">
    <w:p w14:paraId="0691FD72" w14:textId="77777777" w:rsidR="00246F85" w:rsidRDefault="00246F85" w:rsidP="00D9531B">
      <w:pPr>
        <w:pStyle w:val="CommentText"/>
      </w:pPr>
      <w:r>
        <w:rPr>
          <w:rStyle w:val="CommentReference"/>
        </w:rPr>
        <w:annotationRef/>
      </w:r>
      <w:r>
        <w:t>Dgca</w:t>
      </w:r>
      <w:r>
        <w:rPr>
          <w:rFonts w:hint="eastAsia"/>
        </w:rPr>
        <w:t>的correlation的表格</w:t>
      </w:r>
    </w:p>
  </w:comment>
  <w:comment w:id="859" w:author="Lung Ngai TING" w:date="2021-10-09T03:18:00Z" w:initials="nt">
    <w:p w14:paraId="141DC185" w14:textId="485F0332" w:rsidR="00246F85" w:rsidRDefault="00246F85">
      <w:pPr>
        <w:pStyle w:val="CommentText"/>
      </w:pPr>
      <w:r>
        <w:rPr>
          <w:rStyle w:val="CommentReference"/>
        </w:rPr>
        <w:annotationRef/>
      </w:r>
      <w:r>
        <w:rPr>
          <w:rFonts w:hint="eastAsia"/>
        </w:rPr>
        <w:t>M</w:t>
      </w:r>
      <w:r>
        <w:t>aybe include the kind of correlation here. What kind of correlation have previous studies shown</w:t>
      </w:r>
    </w:p>
  </w:comment>
  <w:comment w:id="899" w:author="Thomas Kwong" w:date="2021-10-03T10:37:00Z" w:initials="T.K">
    <w:p w14:paraId="0741CC44" w14:textId="77777777" w:rsidR="00246F85" w:rsidRDefault="00246F85" w:rsidP="0088212D">
      <w:pPr>
        <w:pStyle w:val="CommentText"/>
      </w:pPr>
      <w:r>
        <w:rPr>
          <w:rStyle w:val="CommentReference"/>
        </w:rPr>
        <w:annotationRef/>
      </w:r>
      <w:r>
        <w:t>Be scientific with wordings!</w:t>
      </w:r>
    </w:p>
  </w:comment>
  <w:comment w:id="913" w:author="Jun Yu (MEDT)" w:date="2021-10-19T10:57:00Z" w:initials="JY(">
    <w:p w14:paraId="66BDCD09" w14:textId="284DB484" w:rsidR="00246F85" w:rsidRDefault="00246F85">
      <w:pPr>
        <w:pStyle w:val="CommentText"/>
      </w:pPr>
      <w:r>
        <w:rPr>
          <w:rStyle w:val="CommentReference"/>
        </w:rPr>
        <w:annotationRef/>
      </w:r>
      <w:r>
        <w:t xml:space="preserve">Please re-order the figures, S figures and tables </w:t>
      </w:r>
      <w:proofErr w:type="spellStart"/>
      <w:r>
        <w:t>etc</w:t>
      </w:r>
      <w:proofErr w:type="spellEnd"/>
    </w:p>
  </w:comment>
  <w:comment w:id="975"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044" w:author="Jun Yu (MEDT)" w:date="2021-10-19T10:59:00Z" w:initials="JY(">
    <w:p w14:paraId="41CA86BA" w14:textId="77777777" w:rsidR="00246F85" w:rsidRDefault="00246F85" w:rsidP="00472BA0">
      <w:pPr>
        <w:pStyle w:val="CommentText"/>
      </w:pPr>
      <w:r>
        <w:rPr>
          <w:rStyle w:val="CommentReference"/>
        </w:rPr>
        <w:annotationRef/>
      </w:r>
      <w:r>
        <w:t xml:space="preserve">Discuss the in vitro </w:t>
      </w:r>
      <w:proofErr w:type="spellStart"/>
      <w:r>
        <w:t>bipofunctional</w:t>
      </w:r>
      <w:proofErr w:type="spellEnd"/>
      <w:r>
        <w:t xml:space="preserve"> study here.</w:t>
      </w:r>
    </w:p>
  </w:comment>
  <w:comment w:id="1055"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097" w:author="Thomas Kwong" w:date="2021-10-03T10:37:00Z" w:initials="T.K">
    <w:p w14:paraId="488DCA9C" w14:textId="77777777" w:rsidR="00246F85" w:rsidRDefault="00246F85" w:rsidP="00F634CB">
      <w:pPr>
        <w:pStyle w:val="CommentText"/>
      </w:pPr>
      <w:r>
        <w:rPr>
          <w:rStyle w:val="CommentReference"/>
        </w:rPr>
        <w:annotationRef/>
      </w:r>
      <w:r>
        <w:t>Be scientific with wordings!</w:t>
      </w:r>
    </w:p>
  </w:comment>
  <w:comment w:id="1098" w:author="Thomas Kwong" w:date="2021-10-03T10:37:00Z" w:initials="T.K">
    <w:p w14:paraId="2BFAC576" w14:textId="77777777" w:rsidR="00246F85" w:rsidRDefault="00246F85" w:rsidP="0088212D">
      <w:pPr>
        <w:pStyle w:val="CommentText"/>
      </w:pPr>
      <w:r>
        <w:rPr>
          <w:rStyle w:val="CommentReference"/>
        </w:rPr>
        <w:annotationRef/>
      </w:r>
      <w:r>
        <w:t>Be scientific with wordings!</w:t>
      </w:r>
    </w:p>
  </w:comment>
  <w:comment w:id="1099" w:author="Lung Ngai TING" w:date="2021-10-09T03:33:00Z" w:initials="nt">
    <w:p w14:paraId="504F1C7C" w14:textId="3FB21821" w:rsidR="00246F85" w:rsidRDefault="00246F85">
      <w:pPr>
        <w:pStyle w:val="CommentText"/>
      </w:pPr>
      <w:r>
        <w:rPr>
          <w:rStyle w:val="CommentReference"/>
        </w:rPr>
        <w:annotationRef/>
      </w:r>
      <w:r>
        <w:t>Do you mean one group</w:t>
      </w:r>
    </w:p>
  </w:comment>
  <w:comment w:id="1100"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126" w:author="Jun Yu (MEDT)" w:date="2021-10-19T16:07:00Z" w:initials="JY(">
    <w:p w14:paraId="02DE6F24" w14:textId="12117FB6" w:rsidR="00246F85" w:rsidRDefault="00246F85">
      <w:pPr>
        <w:pStyle w:val="CommentText"/>
      </w:pPr>
      <w:r>
        <w:rPr>
          <w:rStyle w:val="CommentReference"/>
        </w:rPr>
        <w:annotationRef/>
      </w:r>
      <w:r>
        <w:t>Please add</w:t>
      </w:r>
    </w:p>
  </w:comment>
  <w:comment w:id="1132"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63A6C6" w15:done="0"/>
  <w15:commentEx w15:paraId="2E57F3E7" w15:done="0"/>
  <w15:commentEx w15:paraId="6C1FC866" w15:done="0"/>
  <w15:commentEx w15:paraId="0B0BD6E1"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1B33D285" w15:done="0"/>
  <w15:commentEx w15:paraId="6D14D439" w15:done="0"/>
  <w15:commentEx w15:paraId="7D4D16F0" w15:done="0"/>
  <w15:commentEx w15:paraId="583F725B" w15:done="0"/>
  <w15:commentEx w15:paraId="1512FAD5" w15:done="0"/>
  <w15:commentEx w15:paraId="08CCC408" w15:done="0"/>
  <w15:commentEx w15:paraId="5202250C" w15:paraIdParent="08CCC408" w15:done="0"/>
  <w15:commentEx w15:paraId="7040C004" w15:done="0"/>
  <w15:commentEx w15:paraId="4DA1D8FD" w15:done="0"/>
  <w15:commentEx w15:paraId="550E4C02" w15:done="0"/>
  <w15:commentEx w15:paraId="1B90C27A" w15:done="0"/>
  <w15:commentEx w15:paraId="3A459498" w15:done="0"/>
  <w15:commentEx w15:paraId="1A625793" w15:done="0"/>
  <w15:commentEx w15:paraId="4FB08AE5" w15:done="0"/>
  <w15:commentEx w15:paraId="49C65966" w15:done="0"/>
  <w15:commentEx w15:paraId="535B83FA" w15:paraIdParent="49C65966"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EB965E2" w15:done="0"/>
  <w15:commentEx w15:paraId="1D1755BE" w15:paraIdParent="3EB965E2" w15:done="0"/>
  <w15:commentEx w15:paraId="5423CB8A" w15:done="0"/>
  <w15:commentEx w15:paraId="00FD9D58" w15:done="0"/>
  <w15:commentEx w15:paraId="375AFE60" w15:done="0"/>
  <w15:commentEx w15:paraId="1EA35D37" w15:done="0"/>
  <w15:commentEx w15:paraId="201C48D0" w15:done="0"/>
  <w15:commentEx w15:paraId="4AB87AF2" w15:done="0"/>
  <w15:commentEx w15:paraId="22517DB1" w15:done="0"/>
  <w15:commentEx w15:paraId="00128ABE"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0F7877A7" w15:done="0"/>
  <w15:commentEx w15:paraId="68316D1F" w15:done="0"/>
  <w15:commentEx w15:paraId="015DF62F" w15:done="0"/>
  <w15:commentEx w15:paraId="0C7B2EC6" w15:done="0"/>
  <w15:commentEx w15:paraId="1723288B" w15:done="0"/>
  <w15:commentEx w15:paraId="1E5B2A92" w15:done="0"/>
  <w15:commentEx w15:paraId="7F0D6078" w15:done="0"/>
  <w15:commentEx w15:paraId="193A3064" w15:done="0"/>
  <w15:commentEx w15:paraId="3F3B75C3" w15:done="0"/>
  <w15:commentEx w15:paraId="3A54F906" w15:done="0"/>
  <w15:commentEx w15:paraId="089E2DA5" w15:done="0"/>
  <w15:commentEx w15:paraId="71D5CE24" w15:done="0"/>
  <w15:commentEx w15:paraId="02451E75" w15:done="0"/>
  <w15:commentEx w15:paraId="4C919562" w15:done="0"/>
  <w15:commentEx w15:paraId="5734905C" w15:done="0"/>
  <w15:commentEx w15:paraId="3E05F840" w15:done="0"/>
  <w15:commentEx w15:paraId="33DD8A17" w15:done="0"/>
  <w15:commentEx w15:paraId="41F14A1B" w15:done="0"/>
  <w15:commentEx w15:paraId="25063920" w15:done="0"/>
  <w15:commentEx w15:paraId="14417CE0" w15:done="0"/>
  <w15:commentEx w15:paraId="2D7932B6" w15:done="0"/>
  <w15:commentEx w15:paraId="6E1CE5E5" w15:done="0"/>
  <w15:commentEx w15:paraId="209F9B54" w15:done="0"/>
  <w15:commentEx w15:paraId="168386C9" w15:done="0"/>
  <w15:commentEx w15:paraId="66E8A86B" w15:done="0"/>
  <w15:commentEx w15:paraId="0691FD72" w15:done="0"/>
  <w15:commentEx w15:paraId="141DC185" w15:done="0"/>
  <w15:commentEx w15:paraId="0741CC44" w15:done="0"/>
  <w15:commentEx w15:paraId="66BDCD09" w15:done="0"/>
  <w15:commentEx w15:paraId="1A9D5161" w15:done="0"/>
  <w15:commentEx w15:paraId="41CA86BA" w15:done="0"/>
  <w15:commentEx w15:paraId="055774A9" w15:done="0"/>
  <w15:commentEx w15:paraId="488DCA9C" w15:done="0"/>
  <w15:commentEx w15:paraId="2BFAC576" w15:done="0"/>
  <w15:commentEx w15:paraId="504F1C7C" w15:done="0"/>
  <w15:commentEx w15:paraId="3C4A4E10" w15:done="0"/>
  <w15:commentEx w15:paraId="02DE6F24" w15:done="0"/>
  <w15:commentEx w15:paraId="04B37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63A6C6" w16cid:durableId="25191CFC"/>
  <w16cid:commentId w16cid:paraId="2E57F3E7" w16cid:durableId="25191C22"/>
  <w16cid:commentId w16cid:paraId="6C1FC866" w16cid:durableId="25191C85"/>
  <w16cid:commentId w16cid:paraId="0B0BD6E1" w16cid:durableId="25191C53"/>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1B33D285" w16cid:durableId="25180782"/>
  <w16cid:commentId w16cid:paraId="6D14D439" w16cid:durableId="251807B8"/>
  <w16cid:commentId w16cid:paraId="7D4D16F0" w16cid:durableId="25180A75"/>
  <w16cid:commentId w16cid:paraId="583F725B" w16cid:durableId="25194B3E"/>
  <w16cid:commentId w16cid:paraId="1512FAD5" w16cid:durableId="25194B3D"/>
  <w16cid:commentId w16cid:paraId="08CCC408" w16cid:durableId="25194B3B"/>
  <w16cid:commentId w16cid:paraId="5202250C" w16cid:durableId="25194B3A"/>
  <w16cid:commentId w16cid:paraId="7040C004" w16cid:durableId="24F628CC"/>
  <w16cid:commentId w16cid:paraId="4DA1D8FD" w16cid:durableId="250C067D"/>
  <w16cid:commentId w16cid:paraId="550E4C02" w16cid:durableId="250C067C"/>
  <w16cid:commentId w16cid:paraId="1B90C27A" w16cid:durableId="24F628C9"/>
  <w16cid:commentId w16cid:paraId="3A459498" w16cid:durableId="24F628C6"/>
  <w16cid:commentId w16cid:paraId="1A625793" w16cid:durableId="24F628C5"/>
  <w16cid:commentId w16cid:paraId="4FB08AE5" w16cid:durableId="2518142F"/>
  <w16cid:commentId w16cid:paraId="49C65966" w16cid:durableId="24F628C4"/>
  <w16cid:commentId w16cid:paraId="535B83FA" w16cid:durableId="24F6EB3F"/>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EB965E2" w16cid:durableId="24F628BE"/>
  <w16cid:commentId w16cid:paraId="1D1755BE" w16cid:durableId="24F6FBB8"/>
  <w16cid:commentId w16cid:paraId="5423CB8A" w16cid:durableId="250C240B"/>
  <w16cid:commentId w16cid:paraId="00FD9D58" w16cid:durableId="250C2602"/>
  <w16cid:commentId w16cid:paraId="375AFE60" w16cid:durableId="25194A5C"/>
  <w16cid:commentId w16cid:paraId="1EA35D37" w16cid:durableId="25181461"/>
  <w16cid:commentId w16cid:paraId="201C48D0" w16cid:durableId="251813D5"/>
  <w16cid:commentId w16cid:paraId="4AB87AF2" w16cid:durableId="251815B9"/>
  <w16cid:commentId w16cid:paraId="22517DB1" w16cid:durableId="251815B8"/>
  <w16cid:commentId w16cid:paraId="00128ABE" w16cid:durableId="24F885CF"/>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0F7877A7" w16cid:durableId="2518387D"/>
  <w16cid:commentId w16cid:paraId="68316D1F" w16cid:durableId="24F86361"/>
  <w16cid:commentId w16cid:paraId="015DF62F" w16cid:durableId="24FC4D57"/>
  <w16cid:commentId w16cid:paraId="0C7B2EC6" w16cid:durableId="24FC44B4"/>
  <w16cid:commentId w16cid:paraId="1723288B" w16cid:durableId="25180BFA"/>
  <w16cid:commentId w16cid:paraId="1E5B2A92" w16cid:durableId="24FC4A5D"/>
  <w16cid:commentId w16cid:paraId="7F0D6078" w16cid:durableId="24FB89D2"/>
  <w16cid:commentId w16cid:paraId="193A3064" w16cid:durableId="250C2DFB"/>
  <w16cid:commentId w16cid:paraId="3F3B75C3" w16cid:durableId="25187710"/>
  <w16cid:commentId w16cid:paraId="3A54F906" w16cid:durableId="25048EB7"/>
  <w16cid:commentId w16cid:paraId="71D5CE24" w16cid:durableId="25198588"/>
  <w16cid:commentId w16cid:paraId="02451E75" w16cid:durableId="251969A0"/>
  <w16cid:commentId w16cid:paraId="4C919562" w16cid:durableId="251968BE"/>
  <w16cid:commentId w16cid:paraId="5734905C" w16cid:durableId="25196906"/>
  <w16cid:commentId w16cid:paraId="3E05F840" w16cid:durableId="25196956"/>
  <w16cid:commentId w16cid:paraId="33DD8A17" w16cid:durableId="25196971"/>
  <w16cid:commentId w16cid:paraId="41F14A1B" w16cid:durableId="25196990"/>
  <w16cid:commentId w16cid:paraId="25063920" w16cid:durableId="251969F2"/>
  <w16cid:commentId w16cid:paraId="14417CE0" w16cid:durableId="2519670D"/>
  <w16cid:commentId w16cid:paraId="2D7932B6" w16cid:durableId="250C3667"/>
  <w16cid:commentId w16cid:paraId="6E1CE5E5" w16cid:durableId="25196A43"/>
  <w16cid:commentId w16cid:paraId="209F9B54" w16cid:durableId="250C36D5"/>
  <w16cid:commentId w16cid:paraId="168386C9" w16cid:durableId="25196722"/>
  <w16cid:commentId w16cid:paraId="66E8A86B" w16cid:durableId="24D0D14A"/>
  <w16cid:commentId w16cid:paraId="0691FD72" w16cid:durableId="24D0D12E"/>
  <w16cid:commentId w16cid:paraId="141DC185" w16cid:durableId="250C5B7A"/>
  <w16cid:commentId w16cid:paraId="0741CC44" w16cid:durableId="25070263"/>
  <w16cid:commentId w16cid:paraId="66BDCD09" w16cid:durableId="25192307"/>
  <w16cid:commentId w16cid:paraId="1A9D5161" w16cid:durableId="25196E01"/>
  <w16cid:commentId w16cid:paraId="055774A9" w16cid:durableId="25196F0F"/>
  <w16cid:commentId w16cid:paraId="488DCA9C" w16cid:durableId="2504D963"/>
  <w16cid:commentId w16cid:paraId="2BFAC576" w16cid:durableId="25070255"/>
  <w16cid:commentId w16cid:paraId="504F1C7C" w16cid:durableId="250C5F16"/>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B582E" w14:textId="77777777" w:rsidR="00675F67" w:rsidRDefault="00675F67" w:rsidP="00D9531B">
      <w:r>
        <w:separator/>
      </w:r>
    </w:p>
  </w:endnote>
  <w:endnote w:type="continuationSeparator" w:id="0">
    <w:p w14:paraId="6C3A8F66" w14:textId="77777777" w:rsidR="00675F67" w:rsidRDefault="00675F67" w:rsidP="00D9531B">
      <w:r>
        <w:continuationSeparator/>
      </w:r>
    </w:p>
  </w:endnote>
  <w:endnote w:type="continuationNotice" w:id="1">
    <w:p w14:paraId="08F518E0" w14:textId="77777777" w:rsidR="00675F67" w:rsidRDefault="00675F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EFA9C" w14:textId="77777777" w:rsidR="00675F67" w:rsidRDefault="00675F67" w:rsidP="00D9531B">
      <w:r>
        <w:separator/>
      </w:r>
    </w:p>
  </w:footnote>
  <w:footnote w:type="continuationSeparator" w:id="0">
    <w:p w14:paraId="24EE5A2F" w14:textId="77777777" w:rsidR="00675F67" w:rsidRDefault="00675F67" w:rsidP="00D9531B">
      <w:r>
        <w:continuationSeparator/>
      </w:r>
    </w:p>
  </w:footnote>
  <w:footnote w:type="continuationNotice" w:id="1">
    <w:p w14:paraId="7FD8E335" w14:textId="77777777" w:rsidR="00675F67" w:rsidRDefault="00675F6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n Yu (MEDT)">
    <w15:presenceInfo w15:providerId="None" w15:userId="Jun Yu (MEDT)"/>
  </w15:person>
  <w15:person w15:author="Thomas Kwong">
    <w15:presenceInfo w15:providerId="None" w15:userId="Thomas Kwong"/>
  </w15:person>
  <w15:person w15:author="LIN, Yufeng">
    <w15:presenceInfo w15:providerId="None" w15:userId="LIN, Yufeng"/>
  </w15:person>
  <w15:person w15:author="Lung Ngai TING">
    <w15:presenceInfo w15:providerId="None" w15:userId="Lung Ngai TI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0D51"/>
    <w:rsid w:val="00082CE0"/>
    <w:rsid w:val="000904F3"/>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C3"/>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128A"/>
    <w:rsid w:val="00422C33"/>
    <w:rsid w:val="00422FC4"/>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67AC1"/>
    <w:rsid w:val="00470348"/>
    <w:rsid w:val="00472BA0"/>
    <w:rsid w:val="004735AC"/>
    <w:rsid w:val="00473E1A"/>
    <w:rsid w:val="00474B2B"/>
    <w:rsid w:val="00474B42"/>
    <w:rsid w:val="004753B8"/>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2DD2"/>
    <w:rsid w:val="00583E7F"/>
    <w:rsid w:val="0058420E"/>
    <w:rsid w:val="00584585"/>
    <w:rsid w:val="00584FE2"/>
    <w:rsid w:val="00587CC3"/>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4B9D"/>
    <w:rsid w:val="00736518"/>
    <w:rsid w:val="007370A2"/>
    <w:rsid w:val="0073755C"/>
    <w:rsid w:val="00741764"/>
    <w:rsid w:val="00745C36"/>
    <w:rsid w:val="007473CD"/>
    <w:rsid w:val="007475BA"/>
    <w:rsid w:val="00750A9D"/>
    <w:rsid w:val="00751157"/>
    <w:rsid w:val="00752AE6"/>
    <w:rsid w:val="00752EF5"/>
    <w:rsid w:val="00754A5F"/>
    <w:rsid w:val="00754C7D"/>
    <w:rsid w:val="00755CC4"/>
    <w:rsid w:val="007568D6"/>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D36"/>
    <w:rsid w:val="00866D80"/>
    <w:rsid w:val="00867992"/>
    <w:rsid w:val="00870917"/>
    <w:rsid w:val="00872F01"/>
    <w:rsid w:val="00873731"/>
    <w:rsid w:val="00873759"/>
    <w:rsid w:val="00874A31"/>
    <w:rsid w:val="00874ACB"/>
    <w:rsid w:val="00877B71"/>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7FFB"/>
    <w:rsid w:val="009D00F7"/>
    <w:rsid w:val="009D2350"/>
    <w:rsid w:val="009D286F"/>
    <w:rsid w:val="009D64D8"/>
    <w:rsid w:val="009D6830"/>
    <w:rsid w:val="009D7037"/>
    <w:rsid w:val="009E0750"/>
    <w:rsid w:val="009E1257"/>
    <w:rsid w:val="009E5ADF"/>
    <w:rsid w:val="009F1B87"/>
    <w:rsid w:val="009F2402"/>
    <w:rsid w:val="009F2DFA"/>
    <w:rsid w:val="009F5D73"/>
    <w:rsid w:val="009F5E91"/>
    <w:rsid w:val="00A009DF"/>
    <w:rsid w:val="00A01A31"/>
    <w:rsid w:val="00A0238C"/>
    <w:rsid w:val="00A03780"/>
    <w:rsid w:val="00A11EC9"/>
    <w:rsid w:val="00A1374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33E2"/>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B9E"/>
    <w:rsid w:val="00BC362D"/>
    <w:rsid w:val="00BC4AF1"/>
    <w:rsid w:val="00BC5917"/>
    <w:rsid w:val="00BC60D0"/>
    <w:rsid w:val="00BC65EB"/>
    <w:rsid w:val="00BD0CA4"/>
    <w:rsid w:val="00BD15CB"/>
    <w:rsid w:val="00BD6D8E"/>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557"/>
    <w:rsid w:val="00C33E0C"/>
    <w:rsid w:val="00C35F34"/>
    <w:rsid w:val="00C40484"/>
    <w:rsid w:val="00C40C9A"/>
    <w:rsid w:val="00C40D37"/>
    <w:rsid w:val="00C424F5"/>
    <w:rsid w:val="00C42F65"/>
    <w:rsid w:val="00C43829"/>
    <w:rsid w:val="00C450DC"/>
    <w:rsid w:val="00C4718F"/>
    <w:rsid w:val="00C51516"/>
    <w:rsid w:val="00C52295"/>
    <w:rsid w:val="00C54439"/>
    <w:rsid w:val="00C56140"/>
    <w:rsid w:val="00C56746"/>
    <w:rsid w:val="00C60B47"/>
    <w:rsid w:val="00C612B1"/>
    <w:rsid w:val="00C63441"/>
    <w:rsid w:val="00C64617"/>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A32"/>
    <w:rsid w:val="00CD20FE"/>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6EE5"/>
    <w:rsid w:val="00D455A1"/>
    <w:rsid w:val="00D46E76"/>
    <w:rsid w:val="00D471BD"/>
    <w:rsid w:val="00D577FC"/>
    <w:rsid w:val="00D61C23"/>
    <w:rsid w:val="00D61D17"/>
    <w:rsid w:val="00D641D6"/>
    <w:rsid w:val="00D64894"/>
    <w:rsid w:val="00D7106E"/>
    <w:rsid w:val="00D724EE"/>
    <w:rsid w:val="00D72DB9"/>
    <w:rsid w:val="00D72E28"/>
    <w:rsid w:val="00D73B8D"/>
    <w:rsid w:val="00D750E3"/>
    <w:rsid w:val="00D753D1"/>
    <w:rsid w:val="00D7779D"/>
    <w:rsid w:val="00D82D15"/>
    <w:rsid w:val="00D8320E"/>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258C1"/>
    <w:rsid w:val="00E33006"/>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roadinstitute.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5</TotalTime>
  <Pages>1</Pages>
  <Words>50111</Words>
  <Characters>285636</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Jun Yu (MEDT)</cp:lastModifiedBy>
  <cp:revision>65</cp:revision>
  <dcterms:created xsi:type="dcterms:W3CDTF">2021-10-16T15:23:00Z</dcterms:created>
  <dcterms:modified xsi:type="dcterms:W3CDTF">2021-10-1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